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1AD85274"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w:t>
      </w:r>
      <w:r w:rsidR="00BA3D30">
        <w:rPr>
          <w:sz w:val="24"/>
          <w:szCs w:val="24"/>
        </w:rPr>
        <w:t xml:space="preserve"> Richard Wen</w:t>
      </w:r>
      <w:r w:rsidR="00BA3D30" w:rsidRPr="00482225">
        <w:rPr>
          <w:sz w:val="24"/>
          <w:szCs w:val="24"/>
          <w:vertAlign w:val="superscript"/>
        </w:rPr>
        <w:t>1</w:t>
      </w:r>
      <w:r w:rsidR="00BA3D30">
        <w:rPr>
          <w:sz w:val="24"/>
          <w:szCs w:val="24"/>
          <w:vertAlign w:val="superscript"/>
        </w:rPr>
        <w:t>,2</w:t>
      </w:r>
      <w:r w:rsidR="00BA3D30">
        <w:rPr>
          <w:sz w:val="24"/>
          <w:szCs w:val="24"/>
        </w:rPr>
        <w:t>,</w:t>
      </w:r>
      <w:r>
        <w:rPr>
          <w:sz w:val="24"/>
          <w:szCs w:val="24"/>
        </w:rPr>
        <w:t xml:space="preserve"> Brice Kuimi</w:t>
      </w:r>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77777777" w:rsidR="000B529D" w:rsidRDefault="000B529D" w:rsidP="000B529D">
      <w:pPr>
        <w:rPr>
          <w:sz w:val="24"/>
          <w:szCs w:val="24"/>
        </w:rPr>
      </w:pPr>
      <w:r>
        <w:rPr>
          <w:sz w:val="24"/>
          <w:szCs w:val="24"/>
        </w:rPr>
        <w:t xml:space="preserve">Address Correspondence to: </w:t>
      </w:r>
    </w:p>
    <w:p w14:paraId="4FC8602B" w14:textId="77777777" w:rsidR="000B529D" w:rsidRDefault="000B529D" w:rsidP="000B529D">
      <w:pPr>
        <w:rPr>
          <w:sz w:val="24"/>
          <w:szCs w:val="24"/>
        </w:rPr>
      </w:pPr>
    </w:p>
    <w:p w14:paraId="551E23E4" w14:textId="77777777" w:rsidR="000B529D" w:rsidRDefault="000B529D" w:rsidP="000B529D">
      <w:pPr>
        <w:rPr>
          <w:sz w:val="24"/>
          <w:szCs w:val="24"/>
        </w:rPr>
      </w:pPr>
    </w:p>
    <w:p w14:paraId="0053CC9B" w14:textId="77777777" w:rsidR="000B529D" w:rsidRDefault="000B529D" w:rsidP="000B529D">
      <w:pPr>
        <w:rPr>
          <w:sz w:val="24"/>
          <w:szCs w:val="24"/>
        </w:rPr>
      </w:pPr>
    </w:p>
    <w:p w14:paraId="29DD0391" w14:textId="77777777" w:rsidR="000B529D" w:rsidRDefault="000B529D" w:rsidP="000B529D">
      <w:pPr>
        <w:rPr>
          <w:sz w:val="24"/>
          <w:szCs w:val="24"/>
        </w:rPr>
      </w:pPr>
    </w:p>
    <w:p w14:paraId="1EDEA06E" w14:textId="77777777" w:rsidR="000B529D" w:rsidRDefault="000B529D" w:rsidP="000B529D">
      <w:pPr>
        <w:rPr>
          <w:sz w:val="24"/>
          <w:szCs w:val="24"/>
        </w:rPr>
      </w:pPr>
    </w:p>
    <w:p w14:paraId="5DBD5A26" w14:textId="77777777" w:rsidR="000B529D" w:rsidRDefault="000B529D" w:rsidP="000B529D">
      <w:pPr>
        <w:rPr>
          <w:sz w:val="24"/>
          <w:szCs w:val="24"/>
        </w:rPr>
      </w:pPr>
    </w:p>
    <w:p w14:paraId="44385ADE" w14:textId="77777777" w:rsidR="000B529D" w:rsidRDefault="000B529D" w:rsidP="000B529D">
      <w:pPr>
        <w:rPr>
          <w:sz w:val="24"/>
          <w:szCs w:val="24"/>
        </w:rPr>
      </w:pPr>
    </w:p>
    <w:p w14:paraId="4102C22D" w14:textId="77777777" w:rsidR="000B529D" w:rsidRDefault="000B529D" w:rsidP="000B529D">
      <w:pPr>
        <w:rPr>
          <w:sz w:val="24"/>
          <w:szCs w:val="24"/>
        </w:rPr>
      </w:pPr>
    </w:p>
    <w:p w14:paraId="21E015C9" w14:textId="77777777" w:rsidR="000B529D" w:rsidRDefault="000B529D" w:rsidP="000B529D">
      <w:pPr>
        <w:rPr>
          <w:sz w:val="24"/>
          <w:szCs w:val="24"/>
        </w:rPr>
      </w:pPr>
    </w:p>
    <w:p w14:paraId="2CB086E7" w14:textId="77777777" w:rsidR="000B529D" w:rsidRDefault="000B529D" w:rsidP="000B529D">
      <w:pPr>
        <w:rPr>
          <w:sz w:val="24"/>
          <w:szCs w:val="24"/>
        </w:rPr>
      </w:pPr>
    </w:p>
    <w:p w14:paraId="0B341F51" w14:textId="77777777" w:rsidR="000B529D" w:rsidRDefault="000B529D" w:rsidP="000B529D">
      <w:pPr>
        <w:rPr>
          <w:sz w:val="24"/>
          <w:szCs w:val="24"/>
        </w:rPr>
      </w:pPr>
    </w:p>
    <w:p w14:paraId="69A22045" w14:textId="77777777" w:rsidR="000B529D" w:rsidRDefault="000B529D" w:rsidP="000B529D">
      <w:pPr>
        <w:rPr>
          <w:sz w:val="24"/>
          <w:szCs w:val="24"/>
        </w:rPr>
      </w:pPr>
    </w:p>
    <w:p w14:paraId="0BBCD99A" w14:textId="77777777" w:rsidR="000B529D" w:rsidRDefault="000B529D" w:rsidP="000B529D">
      <w:pPr>
        <w:rPr>
          <w:sz w:val="24"/>
          <w:szCs w:val="24"/>
        </w:rPr>
      </w:pPr>
    </w:p>
    <w:p w14:paraId="66F496F3" w14:textId="77777777" w:rsidR="000B529D" w:rsidRDefault="000B529D" w:rsidP="000B529D">
      <w:pPr>
        <w:rPr>
          <w:sz w:val="24"/>
          <w:szCs w:val="24"/>
        </w:rPr>
      </w:pPr>
    </w:p>
    <w:p w14:paraId="504FD659" w14:textId="77777777" w:rsidR="000B529D" w:rsidRDefault="000B529D" w:rsidP="000B529D">
      <w:pPr>
        <w:rPr>
          <w:sz w:val="24"/>
          <w:szCs w:val="24"/>
        </w:rPr>
      </w:pPr>
    </w:p>
    <w:p w14:paraId="21DEE7A8" w14:textId="77777777" w:rsidR="000B529D" w:rsidRDefault="000B529D" w:rsidP="000B529D">
      <w:pPr>
        <w:rPr>
          <w:sz w:val="24"/>
          <w:szCs w:val="24"/>
        </w:rPr>
      </w:pPr>
    </w:p>
    <w:p w14:paraId="7F69CAE7" w14:textId="77777777" w:rsidR="000B529D" w:rsidRDefault="000B529D" w:rsidP="000B529D">
      <w:pPr>
        <w:rPr>
          <w:sz w:val="24"/>
          <w:szCs w:val="24"/>
        </w:rPr>
      </w:pPr>
    </w:p>
    <w:p w14:paraId="1CCCDCD3" w14:textId="77777777" w:rsidR="00280D84" w:rsidRDefault="00280D84" w:rsidP="000B529D">
      <w:pPr>
        <w:rPr>
          <w:sz w:val="24"/>
          <w:szCs w:val="24"/>
        </w:rPr>
      </w:pPr>
    </w:p>
    <w:p w14:paraId="156D1795" w14:textId="6D98ADFC" w:rsidR="00AB1BA7" w:rsidRDefault="00AB1BA7" w:rsidP="00AB1BA7">
      <w:pPr>
        <w:rPr>
          <w:b/>
          <w:bCs/>
          <w:sz w:val="24"/>
          <w:szCs w:val="24"/>
        </w:rPr>
      </w:pPr>
      <w:r>
        <w:rPr>
          <w:b/>
          <w:bCs/>
          <w:sz w:val="24"/>
          <w:szCs w:val="24"/>
        </w:rPr>
        <w:lastRenderedPageBreak/>
        <w:t>ABSTRACT</w:t>
      </w:r>
    </w:p>
    <w:p w14:paraId="5BC0D388" w14:textId="24D37345" w:rsidR="00AB1BA7" w:rsidRDefault="00AB1BA7" w:rsidP="00AB1BA7">
      <w:pPr>
        <w:rPr>
          <w:b/>
          <w:bCs/>
          <w:sz w:val="24"/>
          <w:szCs w:val="24"/>
        </w:rPr>
      </w:pPr>
      <w:r>
        <w:rPr>
          <w:b/>
          <w:bCs/>
          <w:sz w:val="24"/>
          <w:szCs w:val="24"/>
        </w:rPr>
        <w:t>Introduction</w:t>
      </w:r>
    </w:p>
    <w:p w14:paraId="7EB88348" w14:textId="0F6A5E79" w:rsidR="0005277A" w:rsidRDefault="0005277A" w:rsidP="00AB1BA7">
      <w:pPr>
        <w:rPr>
          <w:sz w:val="24"/>
          <w:szCs w:val="24"/>
        </w:rPr>
      </w:pPr>
      <w:r w:rsidRPr="0005277A">
        <w:rPr>
          <w:sz w:val="24"/>
          <w:szCs w:val="24"/>
        </w:rPr>
        <w:t xml:space="preserve">Municipalities continue to prioritize cycling as a means of mobility within urban centers, </w:t>
      </w:r>
      <w:r w:rsidR="00241B67">
        <w:rPr>
          <w:sz w:val="24"/>
          <w:szCs w:val="24"/>
        </w:rPr>
        <w:t>with considerable investments made over the past decade</w:t>
      </w:r>
      <w:r w:rsidRPr="0005277A">
        <w:rPr>
          <w:sz w:val="24"/>
          <w:szCs w:val="24"/>
        </w:rPr>
        <w:t xml:space="preserve">. This mode of transportation is cost-effective, promotes healthy living, and aligns with evolving urban mobility needs. Despite advancements, challenges </w:t>
      </w:r>
      <w:r w:rsidR="00241B67">
        <w:rPr>
          <w:sz w:val="24"/>
          <w:szCs w:val="24"/>
        </w:rPr>
        <w:t xml:space="preserve">related to </w:t>
      </w:r>
      <w:r w:rsidRPr="0005277A">
        <w:rPr>
          <w:sz w:val="24"/>
          <w:szCs w:val="24"/>
        </w:rPr>
        <w:t>transportation safety and</w:t>
      </w:r>
      <w:r w:rsidR="00241B67">
        <w:rPr>
          <w:sz w:val="24"/>
          <w:szCs w:val="24"/>
        </w:rPr>
        <w:t xml:space="preserve"> equitable access persist</w:t>
      </w:r>
      <w:r w:rsidRPr="0005277A">
        <w:rPr>
          <w:sz w:val="24"/>
          <w:szCs w:val="24"/>
        </w:rPr>
        <w:t xml:space="preserve">. The COVID-19 pandemic has further highlighted these </w:t>
      </w:r>
      <w:r w:rsidR="00F3051B">
        <w:rPr>
          <w:sz w:val="24"/>
          <w:szCs w:val="24"/>
        </w:rPr>
        <w:t>issues</w:t>
      </w:r>
      <w:r w:rsidRPr="0005277A">
        <w:rPr>
          <w:sz w:val="24"/>
          <w:szCs w:val="24"/>
        </w:rPr>
        <w:t xml:space="preserve">, </w:t>
      </w:r>
      <w:r w:rsidR="00241B67">
        <w:rPr>
          <w:sz w:val="24"/>
          <w:szCs w:val="24"/>
        </w:rPr>
        <w:t>requiring</w:t>
      </w:r>
      <w:r w:rsidRPr="0005277A">
        <w:rPr>
          <w:sz w:val="24"/>
          <w:szCs w:val="24"/>
        </w:rPr>
        <w:t xml:space="preserve"> adaptive strategies to safely accommodate increasing ridership </w:t>
      </w:r>
      <w:r w:rsidR="00B849A1">
        <w:rPr>
          <w:sz w:val="24"/>
          <w:szCs w:val="24"/>
        </w:rPr>
        <w:t xml:space="preserve">and </w:t>
      </w:r>
      <w:r w:rsidR="007B7CD9">
        <w:rPr>
          <w:sz w:val="24"/>
          <w:szCs w:val="24"/>
        </w:rPr>
        <w:t>promote accessibility</w:t>
      </w:r>
      <w:r w:rsidR="00241B67">
        <w:rPr>
          <w:sz w:val="24"/>
          <w:szCs w:val="24"/>
        </w:rPr>
        <w:t xml:space="preserve">. </w:t>
      </w:r>
      <w:r w:rsidR="00ED2D33">
        <w:rPr>
          <w:sz w:val="24"/>
          <w:szCs w:val="24"/>
        </w:rPr>
        <w:t xml:space="preserve">This research aimed to evaluate </w:t>
      </w:r>
      <w:ins w:id="0" w:author="Richard Wen" w:date="2024-05-16T23:11:00Z">
        <w:r w:rsidR="00EE0EA0">
          <w:rPr>
            <w:sz w:val="24"/>
            <w:szCs w:val="24"/>
          </w:rPr>
          <w:t xml:space="preserve">and verify </w:t>
        </w:r>
      </w:ins>
      <w:r w:rsidR="00ED2D33">
        <w:rPr>
          <w:sz w:val="24"/>
          <w:szCs w:val="24"/>
        </w:rPr>
        <w:t>cycling infrastructure trends in Vancouver, Calgary, and Toronto from 2009 to 2022 to better understand</w:t>
      </w:r>
      <w:r w:rsidR="007B7CD9">
        <w:rPr>
          <w:sz w:val="24"/>
          <w:szCs w:val="24"/>
        </w:rPr>
        <w:t xml:space="preserve"> municipal responses to changing public health contexts and urban mobility patterns. </w:t>
      </w:r>
    </w:p>
    <w:p w14:paraId="3654F4B4" w14:textId="0326B348" w:rsidR="00AB1BA7" w:rsidRDefault="00AB1BA7" w:rsidP="00AB1BA7">
      <w:pPr>
        <w:rPr>
          <w:b/>
          <w:bCs/>
          <w:sz w:val="24"/>
          <w:szCs w:val="24"/>
        </w:rPr>
      </w:pPr>
      <w:r>
        <w:rPr>
          <w:b/>
          <w:bCs/>
          <w:sz w:val="24"/>
          <w:szCs w:val="24"/>
        </w:rPr>
        <w:t>Methods</w:t>
      </w:r>
    </w:p>
    <w:p w14:paraId="4EB2ECC1" w14:textId="33FA2230" w:rsidR="00A4013C" w:rsidRPr="00A4013C" w:rsidRDefault="00A4013C" w:rsidP="00AB1BA7">
      <w:pPr>
        <w:rPr>
          <w:sz w:val="24"/>
          <w:szCs w:val="24"/>
        </w:rPr>
      </w:pPr>
      <w:r>
        <w:rPr>
          <w:sz w:val="24"/>
          <w:szCs w:val="24"/>
        </w:rPr>
        <w:t>This retrospective study focused on assessing on-street infrastructure that was designated for the exclusive use by cyclists. Information on current infrastructure was acquired in January 2023 from each municipality. Instances of installations and upgrades occurring between 2009 and 2022 were then assessed</w:t>
      </w:r>
      <w:ins w:id="1" w:author="Richard Wen" w:date="2024-05-16T22:11:00Z">
        <w:r w:rsidR="003847FF">
          <w:rPr>
            <w:sz w:val="24"/>
            <w:szCs w:val="24"/>
          </w:rPr>
          <w:t xml:space="preserve"> and verified</w:t>
        </w:r>
      </w:ins>
      <w:r>
        <w:rPr>
          <w:sz w:val="24"/>
          <w:szCs w:val="24"/>
        </w:rPr>
        <w:t xml:space="preserve"> using a combination of municipal data sources, grey literature, and historical street view imagery. A standardized criterion, modified from Can-BICS</w:t>
      </w:r>
      <w:r w:rsidR="00260165">
        <w:rPr>
          <w:sz w:val="24"/>
          <w:szCs w:val="24"/>
        </w:rPr>
        <w:t xml:space="preserve">, </w:t>
      </w:r>
      <w:r>
        <w:rPr>
          <w:sz w:val="24"/>
          <w:szCs w:val="24"/>
        </w:rPr>
        <w:t>allow</w:t>
      </w:r>
      <w:r w:rsidR="00260165">
        <w:rPr>
          <w:sz w:val="24"/>
          <w:szCs w:val="24"/>
        </w:rPr>
        <w:t>ed</w:t>
      </w:r>
      <w:r>
        <w:rPr>
          <w:sz w:val="24"/>
          <w:szCs w:val="24"/>
        </w:rPr>
        <w:t xml:space="preserve"> for </w:t>
      </w:r>
      <w:r w:rsidR="00260165">
        <w:rPr>
          <w:sz w:val="24"/>
          <w:szCs w:val="24"/>
        </w:rPr>
        <w:t xml:space="preserve">the </w:t>
      </w:r>
      <w:r>
        <w:rPr>
          <w:sz w:val="24"/>
          <w:szCs w:val="24"/>
        </w:rPr>
        <w:t>comparability of results across municipalities</w:t>
      </w:r>
      <w:r w:rsidR="00260165">
        <w:rPr>
          <w:sz w:val="24"/>
          <w:szCs w:val="24"/>
        </w:rPr>
        <w:t xml:space="preserve"> and</w:t>
      </w:r>
      <w:r>
        <w:rPr>
          <w:sz w:val="24"/>
          <w:szCs w:val="24"/>
        </w:rPr>
        <w:t xml:space="preserve"> facilitated the creation of descriptive analyses related to annual changes in dedicated infrastructure. </w:t>
      </w:r>
    </w:p>
    <w:p w14:paraId="1CA66608" w14:textId="291F1114" w:rsidR="00AB1BA7" w:rsidRDefault="00AB1BA7" w:rsidP="00AB1BA7">
      <w:pPr>
        <w:rPr>
          <w:b/>
          <w:bCs/>
          <w:sz w:val="24"/>
          <w:szCs w:val="24"/>
        </w:rPr>
      </w:pPr>
      <w:r>
        <w:rPr>
          <w:b/>
          <w:bCs/>
          <w:sz w:val="24"/>
          <w:szCs w:val="24"/>
        </w:rPr>
        <w:t>Results</w:t>
      </w:r>
    </w:p>
    <w:p w14:paraId="2AB6537C" w14:textId="304A9AC5" w:rsidR="00BB7F4A" w:rsidRDefault="00A724DF" w:rsidP="00AB1BA7">
      <w:pPr>
        <w:rPr>
          <w:sz w:val="24"/>
          <w:szCs w:val="24"/>
        </w:rPr>
      </w:pPr>
      <w:r>
        <w:rPr>
          <w:sz w:val="24"/>
          <w:szCs w:val="24"/>
        </w:rPr>
        <w:t xml:space="preserve">From 2009 to 2022, there was a </w:t>
      </w:r>
      <w:ins w:id="2" w:author="Richard Wen" w:date="2024-05-17T03:16:00Z">
        <w:r w:rsidR="004C655D">
          <w:rPr>
            <w:sz w:val="24"/>
            <w:szCs w:val="24"/>
          </w:rPr>
          <w:t>200</w:t>
        </w:r>
      </w:ins>
      <w:del w:id="3" w:author="Richard Wen" w:date="2024-05-17T03:16:00Z">
        <w:r w:rsidDel="004C655D">
          <w:rPr>
            <w:sz w:val="24"/>
            <w:szCs w:val="24"/>
          </w:rPr>
          <w:delText>64</w:delText>
        </w:r>
      </w:del>
      <w:r>
        <w:rPr>
          <w:sz w:val="24"/>
          <w:szCs w:val="24"/>
        </w:rPr>
        <w:t>%, 1</w:t>
      </w:r>
      <w:ins w:id="4" w:author="Richard Wen" w:date="2024-05-17T03:16:00Z">
        <w:r w:rsidR="004C655D">
          <w:rPr>
            <w:sz w:val="24"/>
            <w:szCs w:val="24"/>
          </w:rPr>
          <w:t>100</w:t>
        </w:r>
      </w:ins>
      <w:del w:id="5" w:author="Richard Wen" w:date="2024-05-17T03:16:00Z">
        <w:r w:rsidDel="004C655D">
          <w:rPr>
            <w:sz w:val="24"/>
            <w:szCs w:val="24"/>
          </w:rPr>
          <w:delText>014</w:delText>
        </w:r>
      </w:del>
      <w:r>
        <w:rPr>
          <w:sz w:val="24"/>
          <w:szCs w:val="24"/>
        </w:rPr>
        <w:t xml:space="preserve">% and </w:t>
      </w:r>
      <w:ins w:id="6" w:author="Richard Wen" w:date="2024-05-17T03:16:00Z">
        <w:r w:rsidR="004C655D">
          <w:rPr>
            <w:sz w:val="24"/>
            <w:szCs w:val="24"/>
          </w:rPr>
          <w:t>220</w:t>
        </w:r>
      </w:ins>
      <w:del w:id="7" w:author="Richard Wen" w:date="2024-05-17T03:16:00Z">
        <w:r w:rsidDel="004C655D">
          <w:rPr>
            <w:sz w:val="24"/>
            <w:szCs w:val="24"/>
          </w:rPr>
          <w:delText>98</w:delText>
        </w:r>
      </w:del>
      <w:r>
        <w:rPr>
          <w:sz w:val="24"/>
          <w:szCs w:val="24"/>
        </w:rPr>
        <w:t xml:space="preserve">% increase in dedicated on-street cycling infrastructure for Vancouver, Calgary, and Toronto, respectively. </w:t>
      </w:r>
      <w:r w:rsidR="00B849A1" w:rsidRPr="00B849A1">
        <w:rPr>
          <w:sz w:val="24"/>
          <w:szCs w:val="24"/>
        </w:rPr>
        <w:t xml:space="preserve">Among the key findings was the marked acceleration of infrastructure development </w:t>
      </w:r>
      <w:r w:rsidR="00376600">
        <w:rPr>
          <w:sz w:val="24"/>
          <w:szCs w:val="24"/>
        </w:rPr>
        <w:t xml:space="preserve">in </w:t>
      </w:r>
      <w:r w:rsidR="007126AE">
        <w:rPr>
          <w:sz w:val="24"/>
          <w:szCs w:val="24"/>
        </w:rPr>
        <w:t>Calgary</w:t>
      </w:r>
      <w:r w:rsidR="00BB7F4A">
        <w:rPr>
          <w:sz w:val="24"/>
          <w:szCs w:val="24"/>
        </w:rPr>
        <w:t xml:space="preserve"> and Toronto</w:t>
      </w:r>
      <w:r w:rsidR="00260165">
        <w:rPr>
          <w:sz w:val="24"/>
          <w:szCs w:val="24"/>
        </w:rPr>
        <w:t xml:space="preserve"> since the start of the COVID-19 pandemic</w:t>
      </w:r>
      <w:r w:rsidR="00BB7F4A">
        <w:rPr>
          <w:sz w:val="24"/>
          <w:szCs w:val="24"/>
        </w:rPr>
        <w:t>, wh</w:t>
      </w:r>
      <w:r w:rsidR="007126AE">
        <w:rPr>
          <w:sz w:val="24"/>
          <w:szCs w:val="24"/>
        </w:rPr>
        <w:t>ere the highest yearly rate of infrastructure installation</w:t>
      </w:r>
      <w:r w:rsidR="00376600">
        <w:rPr>
          <w:sz w:val="24"/>
          <w:szCs w:val="24"/>
        </w:rPr>
        <w:t>s for both cities</w:t>
      </w:r>
      <w:r w:rsidR="007126AE">
        <w:rPr>
          <w:sz w:val="24"/>
          <w:szCs w:val="24"/>
        </w:rPr>
        <w:t xml:space="preserve"> occurred </w:t>
      </w:r>
      <w:r w:rsidR="00AC3456">
        <w:rPr>
          <w:sz w:val="24"/>
          <w:szCs w:val="24"/>
        </w:rPr>
        <w:t>during this time</w:t>
      </w:r>
      <w:r w:rsidR="007126AE">
        <w:rPr>
          <w:sz w:val="24"/>
          <w:szCs w:val="24"/>
        </w:rPr>
        <w:t xml:space="preserve"> (1</w:t>
      </w:r>
      <w:del w:id="8" w:author="Richard Wen" w:date="2024-05-17T03:16:00Z">
        <w:r w:rsidR="007126AE" w:rsidDel="00356A63">
          <w:rPr>
            <w:sz w:val="24"/>
            <w:szCs w:val="24"/>
          </w:rPr>
          <w:delText>.0</w:delText>
        </w:r>
      </w:del>
      <w:r w:rsidR="007126AE">
        <w:rPr>
          <w:sz w:val="24"/>
          <w:szCs w:val="24"/>
        </w:rPr>
        <w:t xml:space="preserve"> km and </w:t>
      </w:r>
      <w:ins w:id="9" w:author="Richard Wen" w:date="2024-05-17T03:17:00Z">
        <w:r w:rsidR="00F25257">
          <w:rPr>
            <w:sz w:val="24"/>
            <w:szCs w:val="24"/>
          </w:rPr>
          <w:t>over 6</w:t>
        </w:r>
      </w:ins>
      <w:del w:id="10" w:author="Richard Wen" w:date="2024-05-17T03:17:00Z">
        <w:r w:rsidR="007126AE" w:rsidDel="00F25257">
          <w:rPr>
            <w:sz w:val="24"/>
            <w:szCs w:val="24"/>
          </w:rPr>
          <w:delText>4.7</w:delText>
        </w:r>
      </w:del>
      <w:r w:rsidR="004334CD">
        <w:rPr>
          <w:sz w:val="24"/>
          <w:szCs w:val="24"/>
        </w:rPr>
        <w:t xml:space="preserve"> </w:t>
      </w:r>
      <w:r w:rsidR="007126AE">
        <w:rPr>
          <w:sz w:val="24"/>
          <w:szCs w:val="24"/>
        </w:rPr>
        <w:t xml:space="preserve">km of new infrastructure per 1000 centerline-km of roadway, respectively). </w:t>
      </w:r>
    </w:p>
    <w:p w14:paraId="30E617E6" w14:textId="77FC19AC" w:rsidR="00AB1BA7" w:rsidRDefault="00AB1BA7" w:rsidP="00AB1BA7">
      <w:pPr>
        <w:rPr>
          <w:b/>
          <w:bCs/>
          <w:sz w:val="24"/>
          <w:szCs w:val="24"/>
        </w:rPr>
      </w:pPr>
      <w:r>
        <w:rPr>
          <w:b/>
          <w:bCs/>
          <w:sz w:val="24"/>
          <w:szCs w:val="24"/>
        </w:rPr>
        <w:t>Conclusion</w:t>
      </w:r>
    </w:p>
    <w:p w14:paraId="64BF2EA3" w14:textId="5E2F934B" w:rsidR="00AB1BA7" w:rsidRDefault="00376600" w:rsidP="000B529D">
      <w:pPr>
        <w:rPr>
          <w:sz w:val="24"/>
          <w:szCs w:val="24"/>
        </w:rPr>
      </w:pPr>
      <w:r w:rsidRPr="00376600">
        <w:rPr>
          <w:sz w:val="24"/>
          <w:szCs w:val="24"/>
        </w:rPr>
        <w:t>The COVID-19 pandemic has notably spurred an upward trend in infrastructure development, especially in Calgary and Toronto, in response to changing mobility patterns and evolving public health needs.</w:t>
      </w:r>
    </w:p>
    <w:p w14:paraId="4FEC3311" w14:textId="77777777" w:rsidR="00AC3456" w:rsidRDefault="00AC3456" w:rsidP="000B529D">
      <w:pPr>
        <w:rPr>
          <w:sz w:val="24"/>
          <w:szCs w:val="24"/>
        </w:rPr>
      </w:pPr>
    </w:p>
    <w:p w14:paraId="1EB1BC1A" w14:textId="77777777" w:rsidR="00376600" w:rsidRDefault="00376600" w:rsidP="000B529D">
      <w:pPr>
        <w:rPr>
          <w:sz w:val="24"/>
          <w:szCs w:val="24"/>
        </w:rPr>
      </w:pPr>
    </w:p>
    <w:p w14:paraId="17522032" w14:textId="77777777" w:rsidR="00376600" w:rsidRDefault="00376600" w:rsidP="000B529D">
      <w:pPr>
        <w:rPr>
          <w:sz w:val="24"/>
          <w:szCs w:val="24"/>
        </w:rPr>
      </w:pPr>
    </w:p>
    <w:p w14:paraId="4EBEDFAA" w14:textId="77777777" w:rsidR="00376600" w:rsidRPr="00376600" w:rsidRDefault="00376600" w:rsidP="000B529D">
      <w:pPr>
        <w:rPr>
          <w:sz w:val="24"/>
          <w:szCs w:val="24"/>
        </w:rPr>
      </w:pPr>
    </w:p>
    <w:p w14:paraId="69C00395" w14:textId="709023ED" w:rsidR="000B529D" w:rsidRDefault="000B529D" w:rsidP="000B529D">
      <w:pPr>
        <w:rPr>
          <w:b/>
          <w:bCs/>
          <w:sz w:val="24"/>
          <w:szCs w:val="24"/>
        </w:rPr>
      </w:pPr>
      <w:bookmarkStart w:id="11" w:name="_Hlk143179143"/>
      <w:r w:rsidRPr="00E517CF">
        <w:rPr>
          <w:b/>
          <w:bCs/>
          <w:sz w:val="24"/>
          <w:szCs w:val="24"/>
        </w:rPr>
        <w:lastRenderedPageBreak/>
        <w:t>INTRODUCTION</w:t>
      </w:r>
    </w:p>
    <w:p w14:paraId="6582F603" w14:textId="14B851A7" w:rsidR="004D7D26" w:rsidRDefault="00645EF1" w:rsidP="004C3A9E">
      <w:pPr>
        <w:ind w:firstLine="720"/>
      </w:pPr>
      <w:r w:rsidRPr="00645EF1">
        <w:t xml:space="preserve">Recognizing the significance of sustainable mobility, </w:t>
      </w:r>
      <w:r w:rsidR="004D7D26">
        <w:t xml:space="preserve">Canadian </w:t>
      </w:r>
      <w:r w:rsidRPr="00645EF1">
        <w:t xml:space="preserve">municipalities are intensifying efforts to enhance active transportation infrastructure due to </w:t>
      </w:r>
      <w:r w:rsidR="005950BE">
        <w:t>its</w:t>
      </w:r>
      <w:r w:rsidRPr="00645EF1">
        <w:t xml:space="preserve"> relative cost-effectiveness, accessibility, and positive impact on users' health</w:t>
      </w:r>
      <w:r w:rsidR="00122008">
        <w:t xml:space="preserve"> </w:t>
      </w:r>
      <w:r w:rsidR="00122008">
        <w:fldChar w:fldCharType="begin"/>
      </w:r>
      <w:r w:rsidR="00264037">
        <w:instrText xml:space="preserve"> ADDIN ZOTERO_ITEM CSL_CITATION {"citationID":"fIFE8jNN","properties":{"formattedCitation":"(1)","plainCitation":"(1)","noteIndex":0},"citationItems":[{"id":"AGyHg6N9/xDwy1EJd","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fldChar w:fldCharType="separate"/>
      </w:r>
      <w:r w:rsidR="00264037">
        <w:rPr>
          <w:rFonts w:ascii="Calibri" w:hAnsi="Calibri" w:cs="Calibri"/>
        </w:rPr>
        <w:t>(1)</w:t>
      </w:r>
      <w:r w:rsidR="00122008">
        <w:fldChar w:fldCharType="end"/>
      </w:r>
      <w:r w:rsidRPr="00645EF1">
        <w:t xml:space="preserve">. </w:t>
      </w:r>
      <w:r w:rsidR="00122008">
        <w:t>Among various active transportation initiatives undertaken by local governments, the development of cycling infrastructure has emerged as a key strategy</w:t>
      </w:r>
      <w:r w:rsidR="009E3E4F">
        <w:t xml:space="preserve"> </w:t>
      </w:r>
      <w:r w:rsidR="004D7D26">
        <w:t xml:space="preserve">to meet </w:t>
      </w:r>
      <w:r w:rsidR="009E3E4F">
        <w:t>urban mobility needs</w:t>
      </w:r>
      <w:r w:rsidR="00837A26">
        <w:t xml:space="preserve"> </w:t>
      </w:r>
      <w:r w:rsidR="007C5C78">
        <w:fldChar w:fldCharType="begin"/>
      </w:r>
      <w:r w:rsidR="00264037">
        <w:instrText xml:space="preserve"> ADDIN ZOTERO_ITEM CSL_CITATION {"citationID":"6jYuy5Ho","properties":{"formattedCitation":"(2)","plainCitation":"(2)","noteIndex":0},"citationItems":[{"id":"AGyHg6N9/DlMqO30V","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fldChar w:fldCharType="separate"/>
      </w:r>
      <w:r w:rsidR="00264037">
        <w:rPr>
          <w:rFonts w:ascii="Calibri" w:hAnsi="Calibri" w:cs="Calibri"/>
        </w:rPr>
        <w:t>(2)</w:t>
      </w:r>
      <w:r w:rsidR="007C5C78">
        <w:fldChar w:fldCharType="end"/>
      </w:r>
      <w:r w:rsidR="009E3E4F">
        <w:t xml:space="preserve">. </w:t>
      </w:r>
      <w:r w:rsidR="004D7D26">
        <w:t xml:space="preserve">This approach to mobility has the potential to alleviate transportation demands and align with broader environmental </w:t>
      </w:r>
      <w:r w:rsidR="00897425">
        <w:t>targets</w:t>
      </w:r>
      <w:r w:rsidR="00837A26">
        <w:t xml:space="preserve"> </w:t>
      </w:r>
      <w:r w:rsidR="00837A26">
        <w:fldChar w:fldCharType="begin"/>
      </w:r>
      <w:r w:rsidR="00264037">
        <w:instrText xml:space="preserve"> ADDIN ZOTERO_ITEM CSL_CITATION {"citationID":"JY4cPWXq","properties":{"formattedCitation":"(3,4)","plainCitation":"(3,4)","noteIndex":0},"citationItems":[{"id":"AGyHg6N9/aqF2fRtG","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AGyHg6N9/Nnwgl2K0","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fldChar w:fldCharType="separate"/>
      </w:r>
      <w:r w:rsidR="00264037">
        <w:rPr>
          <w:rFonts w:ascii="Calibri" w:hAnsi="Calibri" w:cs="Calibri"/>
        </w:rPr>
        <w:t>(3,4)</w:t>
      </w:r>
      <w:r w:rsidR="00837A26">
        <w:fldChar w:fldCharType="end"/>
      </w:r>
      <w:r w:rsidR="004D7D26">
        <w:t xml:space="preserve">. </w:t>
      </w:r>
      <w:r w:rsidR="00837A26">
        <w:t>Consequently</w:t>
      </w:r>
      <w:r w:rsidR="004D7D26">
        <w:t xml:space="preserve">, </w:t>
      </w:r>
      <w:r w:rsidR="00D72DAB">
        <w:t>many large Canadian cities</w:t>
      </w:r>
      <w:r w:rsidR="004D7D26">
        <w:t xml:space="preserve"> have made considerable progress in building new bikeways and upgrading infrastructure to create active spaces for individuals of all ages and abilities. </w:t>
      </w:r>
    </w:p>
    <w:p w14:paraId="31A13A13" w14:textId="452BAF2D" w:rsidR="00632A75" w:rsidRDefault="00FD7870" w:rsidP="00E0298F">
      <w:pPr>
        <w:ind w:firstLine="720"/>
      </w:pPr>
      <w:r>
        <w:t xml:space="preserve">In line with these urban planning initiatives, the </w:t>
      </w:r>
      <w:r w:rsidR="00645EF1" w:rsidRPr="00645EF1">
        <w:t xml:space="preserve">Vision Zero road safety strategy stands as a crucial guiding principle. Originating in Sweden in 1997 and adopted by many municipalities worldwide, Vision Zero strives to eliminate all severe and fatal road transportation injuries while promoting healthy and equitable mobility for </w:t>
      </w:r>
      <w:r w:rsidR="00E0298F">
        <w:t>all</w:t>
      </w:r>
      <w:r w:rsidR="008239C3">
        <w:t xml:space="preserve"> </w:t>
      </w:r>
      <w:r w:rsidR="008239C3">
        <w:fldChar w:fldCharType="begin"/>
      </w:r>
      <w:r w:rsidR="00264037">
        <w:instrText xml:space="preserve"> ADDIN ZOTERO_ITEM CSL_CITATION {"citationID":"Hb0ItkvP","properties":{"formattedCitation":"(5)","plainCitation":"(5)","noteIndex":0},"citationItems":[{"id":"AGyHg6N9/x7pesUeL","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schema":"https://github.com/citation-style-language/schema/raw/master/csl-citation.json"} </w:instrText>
      </w:r>
      <w:r w:rsidR="008239C3">
        <w:fldChar w:fldCharType="separate"/>
      </w:r>
      <w:r w:rsidR="00264037">
        <w:rPr>
          <w:rFonts w:ascii="Calibri" w:hAnsi="Calibri" w:cs="Calibri"/>
        </w:rPr>
        <w:t>(5)</w:t>
      </w:r>
      <w:r w:rsidR="008239C3">
        <w:fldChar w:fldCharType="end"/>
      </w:r>
      <w:r w:rsidR="008239C3">
        <w:t xml:space="preserve">. </w:t>
      </w:r>
      <w:r w:rsidR="00873E74">
        <w:t xml:space="preserve">Despite investments in cycling infrastructure to meet these goals, the challenge of road safety persists as a pressing public health concern </w:t>
      </w:r>
      <w:r w:rsidR="00873E74" w:rsidRPr="00645EF1">
        <w:t xml:space="preserve">as transport injuries continue to have an immense human and economic burden </w:t>
      </w:r>
      <w:r w:rsidR="00873E74">
        <w:fldChar w:fldCharType="begin"/>
      </w:r>
      <w:r w:rsidR="00264037">
        <w:instrText xml:space="preserve"> ADDIN ZOTERO_ITEM CSL_CITATION {"citationID":"b3wTBitZ","properties":{"formattedCitation":"(6)","plainCitation":"(6)","noteIndex":0},"citationItems":[{"id":"AGyHg6N9/xVXSU0r2","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r w:rsidR="00873E74">
        <w:fldChar w:fldCharType="separate"/>
      </w:r>
      <w:r w:rsidR="00264037">
        <w:rPr>
          <w:rFonts w:ascii="Calibri" w:hAnsi="Calibri" w:cs="Calibri"/>
        </w:rPr>
        <w:t>(6)</w:t>
      </w:r>
      <w:r w:rsidR="00873E74">
        <w:fldChar w:fldCharType="end"/>
      </w:r>
      <w:r w:rsidR="00873E74" w:rsidRPr="00645EF1">
        <w:t>.</w:t>
      </w:r>
      <w:r w:rsidR="00873E74">
        <w:t xml:space="preserve"> </w:t>
      </w:r>
      <w:r w:rsidR="00D72DAB">
        <w:t xml:space="preserve">In addition to </w:t>
      </w:r>
      <w:r w:rsidR="00E0298F">
        <w:t>having</w:t>
      </w:r>
      <w:r w:rsidR="00D72DAB">
        <w:t xml:space="preserve"> direct public health impacts, t</w:t>
      </w:r>
      <w:r w:rsidR="00873E74">
        <w:t xml:space="preserve">he perceived </w:t>
      </w:r>
      <w:r w:rsidR="00897425">
        <w:t>risk of injury</w:t>
      </w:r>
      <w:r w:rsidR="00873E74">
        <w:t xml:space="preserve"> associated with on-street cycling may also </w:t>
      </w:r>
      <w:r w:rsidR="00E0298F">
        <w:t xml:space="preserve">deter its adoption as an alternative transportation option </w:t>
      </w:r>
      <w:r w:rsidR="003232BB">
        <w:fldChar w:fldCharType="begin"/>
      </w:r>
      <w:r w:rsidR="00264037">
        <w:instrText xml:space="preserve"> ADDIN ZOTERO_ITEM CSL_CITATION {"citationID":"jLLHfrM0","properties":{"formattedCitation":"(2)","plainCitation":"(2)","noteIndex":0},"citationItems":[{"id":"AGyHg6N9/DlMqO30V","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fldChar w:fldCharType="separate"/>
      </w:r>
      <w:r w:rsidR="00264037">
        <w:rPr>
          <w:rFonts w:ascii="Calibri" w:hAnsi="Calibri" w:cs="Calibri"/>
        </w:rPr>
        <w:t>(2)</w:t>
      </w:r>
      <w:r w:rsidR="003232BB">
        <w:fldChar w:fldCharType="end"/>
      </w:r>
      <w:r w:rsidR="00873E74">
        <w:t xml:space="preserve">. </w:t>
      </w:r>
      <w:r w:rsidR="003232BB">
        <w:t xml:space="preserve">From an equity </w:t>
      </w:r>
      <w:r w:rsidR="00D72DAB">
        <w:t xml:space="preserve">standpoint, the lack of </w:t>
      </w:r>
      <w:r w:rsidR="006361AC">
        <w:t>safe infrastructure</w:t>
      </w:r>
      <w:r w:rsidR="00E0298F">
        <w:t xml:space="preserve"> </w:t>
      </w:r>
      <w:r w:rsidR="00D72DAB">
        <w:t>may disproportionately discourage this mobility choice for certain groups based on age and gende</w:t>
      </w:r>
      <w:r w:rsidR="00BB1AFE">
        <w:t xml:space="preserve">r </w:t>
      </w:r>
      <w:r w:rsidR="003232BB">
        <w:fldChar w:fldCharType="begin"/>
      </w:r>
      <w:r w:rsidR="00264037">
        <w:instrText xml:space="preserve"> ADDIN ZOTERO_ITEM CSL_CITATION {"citationID":"lbf6pu6o","properties":{"formattedCitation":"(7)","plainCitation":"(7)","noteIndex":0},"citationItems":[{"id":"AGyHg6N9/O8tdWgvC","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r w:rsidR="003232BB">
        <w:fldChar w:fldCharType="separate"/>
      </w:r>
      <w:r w:rsidR="00264037">
        <w:rPr>
          <w:rFonts w:ascii="Calibri" w:hAnsi="Calibri" w:cs="Calibri"/>
        </w:rPr>
        <w:t>(7)</w:t>
      </w:r>
      <w:r w:rsidR="003232BB">
        <w:fldChar w:fldCharType="end"/>
      </w:r>
      <w:r w:rsidR="003232BB">
        <w:t xml:space="preserve">. </w:t>
      </w:r>
    </w:p>
    <w:p w14:paraId="3AADED50" w14:textId="2538982A" w:rsidR="00D41909" w:rsidRDefault="009E2747" w:rsidP="00D41909">
      <w:pPr>
        <w:ind w:firstLine="720"/>
      </w:pPr>
      <w:r>
        <w:t xml:space="preserve">Given the importance of on-street cycling infrastructure in enhancing safety and comfort, a detailed examination of infrastructure trends is necessary to better understand how cities are accommodating the needs of their </w:t>
      </w:r>
      <w:r w:rsidR="0021309E">
        <w:t xml:space="preserve">diverse </w:t>
      </w:r>
      <w:r>
        <w:t xml:space="preserve">communities. </w:t>
      </w:r>
      <w:r w:rsidR="00E40527">
        <w:t xml:space="preserve">Particular attention needs to be focused on </w:t>
      </w:r>
      <w:r w:rsidR="00897425">
        <w:t xml:space="preserve">the implementation of </w:t>
      </w:r>
      <w:r w:rsidR="00E40527">
        <w:t xml:space="preserve">high comfort cycling routes, including cycle tracks, which are physically separated from vehicle traffic </w:t>
      </w:r>
      <w:r w:rsidR="00E40527">
        <w:fldChar w:fldCharType="begin"/>
      </w:r>
      <w:r w:rsidR="00264037">
        <w:instrText xml:space="preserve"> ADDIN ZOTERO_ITEM CSL_CITATION {"citationID":"PaykZEv6","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E40527">
        <w:fldChar w:fldCharType="separate"/>
      </w:r>
      <w:r w:rsidR="00264037">
        <w:rPr>
          <w:rFonts w:ascii="Calibri" w:hAnsi="Calibri" w:cs="Calibri"/>
        </w:rPr>
        <w:t>(8)</w:t>
      </w:r>
      <w:r w:rsidR="00E40527">
        <w:fldChar w:fldCharType="end"/>
      </w:r>
      <w:r w:rsidR="00E40527">
        <w:t xml:space="preserve">. This form of on-street infrastructure can be contrasted with painted lanes, which are perceived </w:t>
      </w:r>
      <w:r w:rsidR="00785579">
        <w:t xml:space="preserve">as </w:t>
      </w:r>
      <w:r w:rsidR="00E40527">
        <w:t xml:space="preserve">less comfortable due to </w:t>
      </w:r>
      <w:r w:rsidR="006C4208">
        <w:t>the lack of a protective barrier</w:t>
      </w:r>
      <w:r w:rsidR="00E40527">
        <w:t>.</w:t>
      </w:r>
      <w:r w:rsidR="00897425">
        <w:t xml:space="preserve"> A past study found that only 15% of cyclists perceived mixed traffic routes as being safe</w:t>
      </w:r>
      <w:r w:rsidR="005950BE">
        <w:t>;</w:t>
      </w:r>
      <w:r w:rsidR="00897425">
        <w:t xml:space="preserve"> however this perception increased to 77% for painted lanes, </w:t>
      </w:r>
      <w:r w:rsidR="006361AC">
        <w:t xml:space="preserve">and was as high as </w:t>
      </w:r>
      <w:r w:rsidR="00897425">
        <w:t xml:space="preserve">91% when physical barriers were part of the infrastructure </w:t>
      </w:r>
      <w:r w:rsidR="00897425">
        <w:fldChar w:fldCharType="begin"/>
      </w:r>
      <w:r w:rsidR="00264037">
        <w:instrText xml:space="preserve"> ADDIN ZOTERO_ITEM CSL_CITATION {"citationID":"sAo7k6t4","properties":{"formattedCitation":"(9)","plainCitation":"(9)","noteIndex":0},"citationItems":[{"id":"AGyHg6N9/XO5GoGgF","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r w:rsidR="00897425">
        <w:fldChar w:fldCharType="separate"/>
      </w:r>
      <w:r w:rsidR="00264037">
        <w:rPr>
          <w:rFonts w:ascii="Calibri" w:hAnsi="Calibri" w:cs="Calibri"/>
        </w:rPr>
        <w:t>(9)</w:t>
      </w:r>
      <w:r w:rsidR="00897425">
        <w:fldChar w:fldCharType="end"/>
      </w:r>
      <w:r w:rsidR="00897425">
        <w:t>.</w:t>
      </w:r>
      <w:r w:rsidR="00603F53">
        <w:t xml:space="preserve"> </w:t>
      </w:r>
    </w:p>
    <w:p w14:paraId="14E32CDA" w14:textId="056CB755" w:rsidR="00C012CE" w:rsidRDefault="00603F53" w:rsidP="00897B4C">
      <w:pPr>
        <w:ind w:firstLine="720"/>
      </w:pPr>
      <w:r>
        <w:t xml:space="preserve">This evaluation of trends becomes even more critical in the context of the COVID-19 pandemic, </w:t>
      </w:r>
      <w:r w:rsidR="00940FF9">
        <w:t xml:space="preserve">which required municipalities to respond to </w:t>
      </w:r>
      <w:r w:rsidR="009A333F">
        <w:t xml:space="preserve">shifting mobility patterns and emerging public health needs </w:t>
      </w:r>
      <w:r w:rsidR="009A333F">
        <w:fldChar w:fldCharType="begin"/>
      </w:r>
      <w:r w:rsidR="00264037">
        <w:instrText xml:space="preserve"> ADDIN ZOTERO_ITEM CSL_CITATION {"citationID":"5GORtOIS","properties":{"formattedCitation":"(10)","plainCitation":"(10)","noteIndex":0},"citationItems":[{"id":"AGyHg6N9/64F6Iaov","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r w:rsidR="009A333F">
        <w:fldChar w:fldCharType="separate"/>
      </w:r>
      <w:r w:rsidR="00264037">
        <w:rPr>
          <w:rFonts w:ascii="Calibri" w:hAnsi="Calibri" w:cs="Calibri"/>
        </w:rPr>
        <w:t>(10)</w:t>
      </w:r>
      <w:r w:rsidR="009A333F">
        <w:fldChar w:fldCharType="end"/>
      </w:r>
      <w:r w:rsidR="009A333F">
        <w:t xml:space="preserve">. </w:t>
      </w:r>
      <w:r w:rsidR="00B418AB">
        <w:t xml:space="preserve">Notably, as cycling ridership surged nationwide, there were </w:t>
      </w:r>
      <w:r w:rsidR="00AC375B">
        <w:t xml:space="preserve">approximately </w:t>
      </w:r>
      <w:r w:rsidR="009A333F" w:rsidRPr="00645EF1">
        <w:t xml:space="preserve">43,700 cycling-related emergency visits </w:t>
      </w:r>
      <w:r w:rsidR="00B418AB">
        <w:t xml:space="preserve">in Canada </w:t>
      </w:r>
      <w:r w:rsidR="00B10E54">
        <w:t>from</w:t>
      </w:r>
      <w:r w:rsidR="009A333F" w:rsidRPr="00645EF1">
        <w:t xml:space="preserve"> April 2020 to March 2021, </w:t>
      </w:r>
      <w:r w:rsidR="00B418AB">
        <w:t>reflecting a</w:t>
      </w:r>
      <w:r w:rsidR="009A333F" w:rsidRPr="00645EF1">
        <w:t xml:space="preserve"> 36% increase from the </w:t>
      </w:r>
      <w:r w:rsidR="009A333F" w:rsidRPr="00355AD2">
        <w:rPr>
          <w:rFonts w:cstheme="minorHAnsi"/>
        </w:rPr>
        <w:t xml:space="preserve">previous year </w:t>
      </w:r>
      <w:r w:rsidR="009A333F" w:rsidRPr="00355AD2">
        <w:rPr>
          <w:rFonts w:eastAsia="Times New Roman" w:cstheme="minorHAnsi"/>
          <w:lang w:eastAsia="en-CA"/>
        </w:rPr>
        <w:fldChar w:fldCharType="begin"/>
      </w:r>
      <w:r w:rsidR="00264037">
        <w:rPr>
          <w:rFonts w:eastAsia="Times New Roman" w:cstheme="minorHAnsi"/>
          <w:lang w:eastAsia="en-CA"/>
        </w:rPr>
        <w:instrText xml:space="preserve"> ADDIN ZOTERO_ITEM CSL_CITATION {"citationID":"OTe0U4iN","properties":{"formattedCitation":"(11,12)","plainCitation":"(11,12)","noteIndex":0},"citationItems":[{"id":"AGyHg6N9/6vi41Ucu","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AGyHg6N9/ORLjaG4M","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instrText>
      </w:r>
      <w:r w:rsidR="009A333F" w:rsidRPr="00355AD2">
        <w:rPr>
          <w:rFonts w:eastAsia="Times New Roman" w:cstheme="minorHAnsi"/>
          <w:lang w:eastAsia="en-CA"/>
        </w:rPr>
        <w:fldChar w:fldCharType="separate"/>
      </w:r>
      <w:r w:rsidR="00264037">
        <w:rPr>
          <w:rFonts w:ascii="Calibri" w:hAnsi="Calibri" w:cs="Calibri"/>
        </w:rPr>
        <w:t>(11,12)</w:t>
      </w:r>
      <w:r w:rsidR="009A333F" w:rsidRPr="00355AD2">
        <w:rPr>
          <w:rFonts w:eastAsia="Times New Roman" w:cstheme="minorHAnsi"/>
          <w:lang w:eastAsia="en-CA"/>
        </w:rPr>
        <w:fldChar w:fldCharType="end"/>
      </w:r>
      <w:r w:rsidR="009A333F" w:rsidRPr="00355AD2">
        <w:rPr>
          <w:rFonts w:cstheme="minorHAnsi"/>
        </w:rPr>
        <w:t>.</w:t>
      </w:r>
      <w:r w:rsidR="009A333F" w:rsidRPr="00645EF1">
        <w:t xml:space="preserve"> </w:t>
      </w:r>
      <w:r w:rsidR="00B418AB">
        <w:t xml:space="preserve">With the anticipation that increased ridership will persist in the coming years </w:t>
      </w:r>
      <w:r w:rsidR="009A333F">
        <w:fldChar w:fldCharType="begin"/>
      </w:r>
      <w:r w:rsidR="00264037">
        <w:instrText xml:space="preserve"> ADDIN ZOTERO_ITEM CSL_CITATION {"citationID":"m5yIWfg6","properties":{"formattedCitation":"(13)","plainCitation":"(13)","noteIndex":0},"citationItems":[{"id":"AGyHg6N9/rDLQeVwO","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r w:rsidR="009A333F">
        <w:fldChar w:fldCharType="separate"/>
      </w:r>
      <w:r w:rsidR="00264037">
        <w:rPr>
          <w:rFonts w:ascii="Calibri" w:hAnsi="Calibri" w:cs="Calibri"/>
        </w:rPr>
        <w:t>(13)</w:t>
      </w:r>
      <w:r w:rsidR="009A333F">
        <w:fldChar w:fldCharType="end"/>
      </w:r>
      <w:r w:rsidR="009A333F" w:rsidRPr="00645EF1">
        <w:t xml:space="preserve">, </w:t>
      </w:r>
      <w:r w:rsidR="00B418AB">
        <w:t xml:space="preserve">municipalities </w:t>
      </w:r>
      <w:r w:rsidR="00527627">
        <w:t xml:space="preserve">must </w:t>
      </w:r>
      <w:r w:rsidR="00FF6683">
        <w:t xml:space="preserve">take proactive steps to design active transportation networks that can </w:t>
      </w:r>
      <w:r w:rsidR="00940FF9">
        <w:t xml:space="preserve">not only </w:t>
      </w:r>
      <w:r w:rsidR="00FF6683">
        <w:t>safely accommodate higher volumes</w:t>
      </w:r>
      <w:r w:rsidR="00940FF9">
        <w:t>,</w:t>
      </w:r>
      <w:r w:rsidR="00FF6683">
        <w:t xml:space="preserve"> </w:t>
      </w:r>
      <w:r w:rsidR="00940FF9">
        <w:t>but also foster</w:t>
      </w:r>
      <w:r w:rsidR="00FF6683">
        <w:t xml:space="preserve"> equitable access.</w:t>
      </w:r>
      <w:del w:id="12" w:author="Richard Wen" w:date="2024-05-16T22:33:00Z">
        <w:r w:rsidR="00FF6683" w:rsidDel="00C012CE">
          <w:delText xml:space="preserve"> </w:delText>
        </w:r>
      </w:del>
      <w:ins w:id="13" w:author="Richard Wen" w:date="2024-05-16T23:12:00Z">
        <w:r w:rsidR="00897B4C">
          <w:t xml:space="preserve"> </w:t>
        </w:r>
      </w:ins>
      <w:ins w:id="14" w:author="Richard Wen" w:date="2024-05-16T22:33:00Z">
        <w:r w:rsidR="00C012CE">
          <w:t>In addition</w:t>
        </w:r>
      </w:ins>
      <w:ins w:id="15" w:author="Richard Wen" w:date="2024-05-16T22:50:00Z">
        <w:r w:rsidR="00C012CE">
          <w:t xml:space="preserve">, </w:t>
        </w:r>
      </w:ins>
      <w:ins w:id="16" w:author="Richard Wen" w:date="2024-05-16T23:05:00Z">
        <w:r w:rsidR="00264037">
          <w:t xml:space="preserve">the accuracy and verification of </w:t>
        </w:r>
      </w:ins>
      <w:ins w:id="17" w:author="Richard Wen" w:date="2024-05-16T23:06:00Z">
        <w:r w:rsidR="00264037">
          <w:t xml:space="preserve">city open data needs to be considered </w:t>
        </w:r>
      </w:ins>
      <w:ins w:id="18" w:author="Richard Wen" w:date="2024-05-16T23:08:00Z">
        <w:r w:rsidR="00264037">
          <w:t xml:space="preserve">as there is possibility of </w:t>
        </w:r>
      </w:ins>
      <w:ins w:id="19" w:author="Richard Wen" w:date="2024-05-16T23:10:00Z">
        <w:r w:rsidR="00EE0EA0">
          <w:t>inconsistent</w:t>
        </w:r>
      </w:ins>
      <w:ins w:id="20" w:author="Richard Wen" w:date="2024-05-16T23:09:00Z">
        <w:r w:rsidR="0046752A">
          <w:t>, misclassified,</w:t>
        </w:r>
      </w:ins>
      <w:ins w:id="21" w:author="Richard Wen" w:date="2024-05-16T23:08:00Z">
        <w:r w:rsidR="00264037">
          <w:t xml:space="preserve"> or missing </w:t>
        </w:r>
      </w:ins>
      <w:ins w:id="22" w:author="Richard Wen" w:date="2024-05-16T23:10:00Z">
        <w:r w:rsidR="00EE0EA0">
          <w:t xml:space="preserve">cycling infrastructure </w:t>
        </w:r>
      </w:ins>
      <w:ins w:id="23" w:author="Richard Wen" w:date="2024-05-16T23:08:00Z">
        <w:r w:rsidR="00264037">
          <w:t>data</w:t>
        </w:r>
      </w:ins>
      <w:ins w:id="24" w:author="Richard Wen" w:date="2024-05-16T23:13:00Z">
        <w:r w:rsidR="00897B4C">
          <w:t xml:space="preserve"> </w:t>
        </w:r>
      </w:ins>
      <w:r w:rsidR="00897B4C">
        <w:fldChar w:fldCharType="begin"/>
      </w:r>
      <w:r w:rsidR="00897B4C">
        <w:instrText xml:space="preserve"> ADDIN ZOTERO_ITEM CSL_CITATION {"citationID":"gVxOswYT","properties":{"formattedCitation":"(14,15)","plainCitation":"(14,15)","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897B4C">
        <w:fldChar w:fldCharType="separate"/>
      </w:r>
      <w:r w:rsidR="00897B4C">
        <w:rPr>
          <w:noProof/>
        </w:rPr>
        <w:t>(14,15)</w:t>
      </w:r>
      <w:r w:rsidR="00897B4C">
        <w:fldChar w:fldCharType="end"/>
      </w:r>
      <w:ins w:id="25" w:author="Richard Wen" w:date="2024-05-16T23:10:00Z">
        <w:r w:rsidR="00EE0EA0">
          <w:t xml:space="preserve">. </w:t>
        </w:r>
      </w:ins>
      <w:del w:id="26" w:author="Richard Wen" w:date="2024-05-16T23:09:00Z">
        <w:r w:rsidR="00264037" w:rsidDel="0001603C">
          <w:fldChar w:fldCharType="begin"/>
        </w:r>
        <w:r w:rsidR="00264037" w:rsidDel="0001603C">
          <w:delInstrText xml:space="preserve"> ADDIN ZOTERO_ITEM CSL_CITATION {"citationID":"AowDm8Pl","properties":{"formattedCitation":"(14,15)","plainCitation":"(14,15)","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delInstrText>
        </w:r>
        <w:r w:rsidR="00264037" w:rsidDel="0001603C">
          <w:fldChar w:fldCharType="separate"/>
        </w:r>
        <w:r w:rsidR="00264037" w:rsidDel="0001603C">
          <w:rPr>
            <w:noProof/>
          </w:rPr>
          <w:delText>(14,15)</w:delText>
        </w:r>
        <w:r w:rsidR="00264037" w:rsidDel="0001603C">
          <w:fldChar w:fldCharType="end"/>
        </w:r>
      </w:del>
    </w:p>
    <w:p w14:paraId="7DA879EA" w14:textId="7CB720B1" w:rsidR="007E7A9D" w:rsidRDefault="00B10E54" w:rsidP="00EC7AD0">
      <w:pPr>
        <w:ind w:firstLine="720"/>
        <w:rPr>
          <w:ins w:id="27" w:author="Richard Wen" w:date="2024-05-19T00:33:00Z"/>
        </w:rPr>
      </w:pPr>
      <w:r>
        <w:t>In light of these considerations and the unique challenges presented by the COVID-19 pandemic,</w:t>
      </w:r>
      <w:r w:rsidR="00EC7AD0">
        <w:t xml:space="preserve"> </w:t>
      </w:r>
      <w:r w:rsidR="00E01C0D">
        <w:t>the focus of our research was on describing</w:t>
      </w:r>
      <w:r w:rsidR="007671A3">
        <w:t xml:space="preserve"> the trend in the implementation of</w:t>
      </w:r>
      <w:r>
        <w:t xml:space="preserve"> </w:t>
      </w:r>
      <w:ins w:id="28" w:author="Richard Wen" w:date="2024-05-16T15:59:00Z">
        <w:r w:rsidR="00FC0A70">
          <w:t>manually</w:t>
        </w:r>
      </w:ins>
      <w:ins w:id="29" w:author="Richard Wen" w:date="2024-05-16T22:07:00Z">
        <w:r w:rsidR="004734FE">
          <w:t>-</w:t>
        </w:r>
      </w:ins>
      <w:ins w:id="30" w:author="Richard Wen" w:date="2024-05-16T15:59:00Z">
        <w:r w:rsidR="00FC0A70">
          <w:t xml:space="preserve">verified </w:t>
        </w:r>
      </w:ins>
      <w:r>
        <w:t xml:space="preserve">on-street cycling infrastructure </w:t>
      </w:r>
      <w:r w:rsidR="00C872B1">
        <w:t xml:space="preserve">within Vancouver, Calgary, and Toronto from 2009-2022. </w:t>
      </w:r>
      <w:r w:rsidR="00E01C0D">
        <w:t>Understanding these trends is crucial in determining how</w:t>
      </w:r>
      <w:r w:rsidR="00C872B1">
        <w:t xml:space="preserve"> large Canadian municipalities adapted to </w:t>
      </w:r>
      <w:r w:rsidR="00E01C0D">
        <w:t xml:space="preserve">evolving </w:t>
      </w:r>
      <w:r w:rsidR="006C4208">
        <w:t>public health needs</w:t>
      </w:r>
      <w:r w:rsidR="00C872B1">
        <w:t xml:space="preserve">, particularly during a time of increased reliance on active transportation. This </w:t>
      </w:r>
      <w:r w:rsidR="005542ED">
        <w:t>study is part of the RECOVR initiative (</w:t>
      </w:r>
      <w:r w:rsidR="005542ED" w:rsidRPr="000777B8">
        <w:rPr>
          <w:b/>
          <w:bCs/>
        </w:rPr>
        <w:t>R</w:t>
      </w:r>
      <w:r w:rsidR="005542ED">
        <w:t xml:space="preserve">oad-safety </w:t>
      </w:r>
      <w:r w:rsidR="005542ED" w:rsidRPr="000777B8">
        <w:rPr>
          <w:b/>
          <w:bCs/>
        </w:rPr>
        <w:t>E</w:t>
      </w:r>
      <w:r w:rsidR="005542ED">
        <w:t xml:space="preserve">valuation during </w:t>
      </w:r>
      <w:r w:rsidR="005542ED" w:rsidRPr="000777B8">
        <w:rPr>
          <w:b/>
          <w:bCs/>
        </w:rPr>
        <w:t>CO</w:t>
      </w:r>
      <w:r w:rsidR="005542ED">
        <w:t xml:space="preserve">VID-19 among </w:t>
      </w:r>
      <w:r w:rsidR="005542ED" w:rsidRPr="000777B8">
        <w:rPr>
          <w:b/>
          <w:bCs/>
        </w:rPr>
        <w:t>V</w:t>
      </w:r>
      <w:r w:rsidR="005542ED">
        <w:t xml:space="preserve">ulnerable </w:t>
      </w:r>
      <w:r w:rsidR="005542ED" w:rsidRPr="000777B8">
        <w:rPr>
          <w:b/>
          <w:bCs/>
        </w:rPr>
        <w:t>R</w:t>
      </w:r>
      <w:r w:rsidR="005542ED">
        <w:t xml:space="preserve">oad Users in </w:t>
      </w:r>
      <w:r w:rsidR="005542ED">
        <w:lastRenderedPageBreak/>
        <w:t xml:space="preserve">Canada), a broader research effort funded by the Canadian Institutes of Health Research which aims to explore emerging challenges related to active transportation safety. </w:t>
      </w:r>
      <w:ins w:id="31" w:author="Richard Wen" w:date="2024-05-17T17:25:00Z">
        <w:r w:rsidR="00FE5162">
          <w:t>Although there have been</w:t>
        </w:r>
      </w:ins>
      <w:ins w:id="32" w:author="Richard Wen" w:date="2024-05-18T23:34:00Z">
        <w:r w:rsidR="00646A94">
          <w:t xml:space="preserve"> past</w:t>
        </w:r>
      </w:ins>
      <w:ins w:id="33" w:author="Richard Wen" w:date="2024-05-17T17:25:00Z">
        <w:r w:rsidR="00FE5162">
          <w:t xml:space="preserve"> studies evaluating cycling infrastructure</w:t>
        </w:r>
      </w:ins>
      <w:ins w:id="34" w:author="Richard Wen" w:date="2024-05-17T17:26:00Z">
        <w:r w:rsidR="007368DD">
          <w:t xml:space="preserve"> data</w:t>
        </w:r>
      </w:ins>
      <w:ins w:id="35" w:author="Richard Wen" w:date="2024-05-18T23:37:00Z">
        <w:r w:rsidR="00646A94">
          <w:t xml:space="preserve"> in Canada</w:t>
        </w:r>
      </w:ins>
      <w:ins w:id="36" w:author="Richard Wen" w:date="2024-05-17T17:26:00Z">
        <w:r w:rsidR="007368DD">
          <w:t xml:space="preserve"> </w:t>
        </w:r>
      </w:ins>
      <w:r w:rsidR="007368DD">
        <w:fldChar w:fldCharType="begin"/>
      </w:r>
      <w:r w:rsidR="00A7190C">
        <w:instrText xml:space="preserve"> ADDIN ZOTERO_ITEM CSL_CITATION {"citationID":"CJ27PrDX","properties":{"formattedCitation":"(14\\uc0\\u8211{}17)","plainCitation":"(14–17)","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14,"uris":["http://zotero.org/users/6749620/items/ULGBEICE"],"itemData":{"id":2714,"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34,"uris":["http://zotero.org/users/6749620/items/R42CYPFN"],"itemData":{"id":2734,"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sidR="007368DD">
        <w:fldChar w:fldCharType="separate"/>
      </w:r>
      <w:r w:rsidR="00A7190C" w:rsidRPr="00A7190C">
        <w:rPr>
          <w:rFonts w:ascii="Calibri" w:cs="Calibri"/>
          <w:kern w:val="0"/>
          <w:lang w:val="en-US"/>
        </w:rPr>
        <w:t>(14–17)</w:t>
      </w:r>
      <w:r w:rsidR="007368DD">
        <w:fldChar w:fldCharType="end"/>
      </w:r>
      <w:ins w:id="37" w:author="Richard Wen" w:date="2024-05-18T23:51:00Z">
        <w:r w:rsidR="00227A96">
          <w:t xml:space="preserve"> and their associations with cycling </w:t>
        </w:r>
      </w:ins>
      <w:ins w:id="38" w:author="Richard Wen" w:date="2024-05-19T00:23:00Z">
        <w:r w:rsidR="00A319BB">
          <w:t>safety</w:t>
        </w:r>
      </w:ins>
      <w:ins w:id="39" w:author="Richard Wen" w:date="2024-05-18T23:51:00Z">
        <w:r w:rsidR="00227A96">
          <w:t xml:space="preserve"> </w:t>
        </w:r>
      </w:ins>
      <w:r w:rsidR="00227A96">
        <w:fldChar w:fldCharType="begin"/>
      </w:r>
      <w:r w:rsidR="00A7190C">
        <w:instrText xml:space="preserve"> ADDIN ZOTERO_ITEM CSL_CITATION {"citationID":"rsBA2xYg","properties":{"formattedCitation":"(18\\uc0\\u8211{}20)","plainCitation":"(18–20)","noteIndex":0},"citationItems":[{"id":2704,"uris":["http://zotero.org/users/6749620/items/PV27F83B"],"itemData":{"id":2704,"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5,"uris":["http://zotero.org/users/6749620/items/U76XMSNE"],"itemData":{"id":2725,"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7,"uris":["http://zotero.org/users/6749620/items/JXV3WA4D"],"itemData":{"id":2727,"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r w:rsidR="00227A96">
        <w:fldChar w:fldCharType="separate"/>
      </w:r>
      <w:r w:rsidR="00A7190C" w:rsidRPr="00A7190C">
        <w:rPr>
          <w:rFonts w:ascii="Calibri" w:cs="Calibri"/>
          <w:kern w:val="0"/>
          <w:lang w:val="en-US"/>
        </w:rPr>
        <w:t>(18–20)</w:t>
      </w:r>
      <w:r w:rsidR="00227A96">
        <w:fldChar w:fldCharType="end"/>
      </w:r>
      <w:ins w:id="40" w:author="Richard Wen" w:date="2024-05-18T23:57:00Z">
        <w:r w:rsidR="00E52DC3">
          <w:t xml:space="preserve">, accessibility </w:t>
        </w:r>
      </w:ins>
      <w:r w:rsidR="00E52DC3">
        <w:fldChar w:fldCharType="begin"/>
      </w:r>
      <w:r w:rsidR="00A7190C">
        <w:instrText xml:space="preserve"> ADDIN ZOTERO_ITEM CSL_CITATION {"citationID":"mqtiQEel","properties":{"formattedCitation":"(21,22)","plainCitation":"(21,22)","noteIndex":0},"citationItems":[{"id":2706,"uris":["http://zotero.org/users/6749620/items/SSDJ2VA4"],"itemData":{"id":2706,"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sidR="00A7190C">
        <w:rPr>
          <w:rFonts w:ascii="Cambria Math" w:hAnsi="Cambria Math" w:cs="Cambria Math"/>
        </w:rPr>
        <w:instrText>∼</w:instrText>
      </w:r>
      <w:r w:rsidR="00A7190C">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2,"uris":["http://zotero.org/users/6749620/items/2GJ4MDL7"],"itemData":{"id":2722,"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r w:rsidR="00E52DC3">
        <w:fldChar w:fldCharType="separate"/>
      </w:r>
      <w:r w:rsidR="00A7190C">
        <w:rPr>
          <w:noProof/>
        </w:rPr>
        <w:t>(21,22)</w:t>
      </w:r>
      <w:r w:rsidR="00E52DC3">
        <w:fldChar w:fldCharType="end"/>
      </w:r>
      <w:ins w:id="41" w:author="Richard Wen" w:date="2024-05-17T17:26:00Z">
        <w:r w:rsidR="007368DD">
          <w:t>,</w:t>
        </w:r>
      </w:ins>
      <w:ins w:id="42" w:author="Richard Wen" w:date="2024-05-18T23:58:00Z">
        <w:r w:rsidR="00E52DC3">
          <w:t xml:space="preserve"> and </w:t>
        </w:r>
      </w:ins>
      <w:ins w:id="43" w:author="Richard Wen" w:date="2024-05-19T00:10:00Z">
        <w:r w:rsidR="00F804C4">
          <w:t>demand</w:t>
        </w:r>
      </w:ins>
      <w:ins w:id="44" w:author="Richard Wen" w:date="2024-05-18T23:58:00Z">
        <w:r w:rsidR="00E52DC3">
          <w:t xml:space="preserve"> </w:t>
        </w:r>
      </w:ins>
      <w:r w:rsidR="00E52DC3">
        <w:fldChar w:fldCharType="begin"/>
      </w:r>
      <w:r w:rsidR="00A7190C">
        <w:instrText xml:space="preserve"> ADDIN ZOTERO_ITEM CSL_CITATION {"citationID":"sBG6Q5KK","properties":{"formattedCitation":"(23\\uc0\\u8211{}27)","plainCitation":"(23–27)","noteIndex":0},"citationItems":[{"id":2712,"uris":["http://zotero.org/users/6749620/items/RZ5D8MGH"],"itemData":{"id":2712,"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16,"uris":["http://zotero.org/users/6749620/items/QAN6V8WW"],"itemData":{"id":271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18,"uris":["http://zotero.org/users/6749620/items/2RIFP294"],"itemData":{"id":2718,"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0,"uris":["http://zotero.org/users/6749620/items/R8JNC5QM"],"itemData":{"id":2720,"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9,"uris":["http://zotero.org/users/6749620/items/52CXF7H3"],"itemData":{"id":2729,"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r w:rsidR="00E52DC3">
        <w:fldChar w:fldCharType="separate"/>
      </w:r>
      <w:r w:rsidR="00A7190C" w:rsidRPr="00A7190C">
        <w:rPr>
          <w:rFonts w:ascii="Calibri" w:cs="Calibri"/>
          <w:kern w:val="0"/>
          <w:lang w:val="en-US"/>
        </w:rPr>
        <w:t>(23–27)</w:t>
      </w:r>
      <w:r w:rsidR="00E52DC3">
        <w:fldChar w:fldCharType="end"/>
      </w:r>
      <w:ins w:id="45" w:author="Richard Wen" w:date="2024-05-18T23:58:00Z">
        <w:r w:rsidR="00E52DC3">
          <w:t>,</w:t>
        </w:r>
      </w:ins>
      <w:ins w:id="46" w:author="Richard Wen" w:date="2024-05-17T17:26:00Z">
        <w:r w:rsidR="007368DD">
          <w:t xml:space="preserve"> </w:t>
        </w:r>
      </w:ins>
      <w:ins w:id="47" w:author="Richard Wen" w:date="2024-05-18T23:44:00Z">
        <w:r w:rsidR="00710CC9">
          <w:t xml:space="preserve">none, to the best of our knowledge, have </w:t>
        </w:r>
      </w:ins>
      <w:ins w:id="48" w:author="Richard Wen" w:date="2024-05-18T23:49:00Z">
        <w:r w:rsidR="00710CC9">
          <w:t>focused on</w:t>
        </w:r>
      </w:ins>
      <w:ins w:id="49" w:author="Richard Wen" w:date="2024-05-18T23:44:00Z">
        <w:r w:rsidR="00710CC9">
          <w:t xml:space="preserve"> the</w:t>
        </w:r>
      </w:ins>
      <w:ins w:id="50" w:author="Richard Wen" w:date="2024-05-18T23:46:00Z">
        <w:r w:rsidR="00710CC9">
          <w:t xml:space="preserve"> verification and</w:t>
        </w:r>
      </w:ins>
      <w:ins w:id="51" w:author="Richard Wen" w:date="2024-05-18T23:44:00Z">
        <w:r w:rsidR="00710CC9">
          <w:t xml:space="preserve"> </w:t>
        </w:r>
      </w:ins>
      <w:ins w:id="52" w:author="Richard Wen" w:date="2024-05-18T23:45:00Z">
        <w:r w:rsidR="00710CC9">
          <w:t>changes</w:t>
        </w:r>
      </w:ins>
      <w:ins w:id="53" w:author="Richard Wen" w:date="2024-05-18T23:44:00Z">
        <w:r w:rsidR="00710CC9">
          <w:t xml:space="preserve"> </w:t>
        </w:r>
      </w:ins>
      <w:ins w:id="54" w:author="Richard Wen" w:date="2024-05-19T00:32:00Z">
        <w:r w:rsidR="00026AA2">
          <w:t>of</w:t>
        </w:r>
      </w:ins>
      <w:ins w:id="55" w:author="Richard Wen" w:date="2024-05-18T23:45:00Z">
        <w:r w:rsidR="00710CC9">
          <w:t xml:space="preserve"> </w:t>
        </w:r>
      </w:ins>
      <w:ins w:id="56" w:author="Richard Wen" w:date="2024-05-18T23:44:00Z">
        <w:r w:rsidR="00710CC9">
          <w:t>dedicated c</w:t>
        </w:r>
      </w:ins>
      <w:ins w:id="57" w:author="Richard Wen" w:date="2024-05-18T23:45:00Z">
        <w:r w:rsidR="00710CC9">
          <w:t>ycling infrastructure across</w:t>
        </w:r>
      </w:ins>
      <w:ins w:id="58" w:author="Richard Wen" w:date="2024-05-19T00:29:00Z">
        <w:r w:rsidR="009836B3">
          <w:t xml:space="preserve"> Canadian</w:t>
        </w:r>
      </w:ins>
      <w:ins w:id="59" w:author="Richard Wen" w:date="2024-05-18T23:45:00Z">
        <w:r w:rsidR="00710CC9">
          <w:t xml:space="preserve"> cities to date</w:t>
        </w:r>
      </w:ins>
      <w:ins w:id="60" w:author="Richard Wen" w:date="2024-05-18T23:46:00Z">
        <w:r w:rsidR="00710CC9">
          <w:t>.</w:t>
        </w:r>
      </w:ins>
      <w:ins w:id="61" w:author="Richard Wen" w:date="2024-05-19T00:33:00Z">
        <w:r w:rsidR="00FE3B6D">
          <w:t xml:space="preserve"> Thus, we make the following research contributions:</w:t>
        </w:r>
      </w:ins>
    </w:p>
    <w:p w14:paraId="58B60327" w14:textId="3C31DFDE" w:rsidR="00FE3B6D" w:rsidRDefault="00FE3B6D" w:rsidP="00FE3B6D">
      <w:pPr>
        <w:pStyle w:val="ListParagraph"/>
        <w:numPr>
          <w:ilvl w:val="0"/>
          <w:numId w:val="10"/>
        </w:numPr>
        <w:rPr>
          <w:ins w:id="62" w:author="Richard Wen" w:date="2024-05-19T00:36:00Z"/>
        </w:rPr>
      </w:pPr>
      <w:ins w:id="63" w:author="Richard Wen" w:date="2024-05-19T00:35:00Z">
        <w:r>
          <w:t xml:space="preserve">A case study </w:t>
        </w:r>
      </w:ins>
      <w:ins w:id="64" w:author="Richard Wen" w:date="2024-05-19T00:36:00Z">
        <w:r>
          <w:t>comparing</w:t>
        </w:r>
      </w:ins>
      <w:ins w:id="65" w:author="Richard Wen" w:date="2024-05-19T00:40:00Z">
        <w:r w:rsidR="00520BC6">
          <w:t xml:space="preserve"> changes in</w:t>
        </w:r>
      </w:ins>
      <w:ins w:id="66" w:author="Richard Wen" w:date="2024-05-19T00:36:00Z">
        <w:r>
          <w:t xml:space="preserve"> dedicated cycling infrastructure </w:t>
        </w:r>
      </w:ins>
      <w:ins w:id="67" w:author="Richard Wen" w:date="2024-05-19T00:35:00Z">
        <w:r>
          <w:t>trend</w:t>
        </w:r>
      </w:ins>
      <w:ins w:id="68" w:author="Richard Wen" w:date="2024-05-19T00:36:00Z">
        <w:r>
          <w:t>s</w:t>
        </w:r>
      </w:ins>
      <w:ins w:id="69" w:author="Richard Wen" w:date="2024-05-19T00:35:00Z">
        <w:r>
          <w:t xml:space="preserve"> </w:t>
        </w:r>
      </w:ins>
      <w:ins w:id="70" w:author="Richard Wen" w:date="2024-05-19T00:36:00Z">
        <w:r>
          <w:t>across three Canadian cities (Vancouver, Calgary, and Toronto)</w:t>
        </w:r>
      </w:ins>
    </w:p>
    <w:p w14:paraId="6F373B93" w14:textId="4B659C64" w:rsidR="001972A6" w:rsidRDefault="001972A6" w:rsidP="000B3E29">
      <w:pPr>
        <w:pStyle w:val="ListParagraph"/>
        <w:numPr>
          <w:ilvl w:val="0"/>
          <w:numId w:val="10"/>
        </w:numPr>
        <w:pPrChange w:id="71" w:author="Richard Wen" w:date="2024-05-19T00:39:00Z">
          <w:pPr>
            <w:ind w:firstLine="720"/>
          </w:pPr>
        </w:pPrChange>
      </w:pPr>
      <w:ins w:id="72" w:author="Richard Wen" w:date="2024-05-19T00:37:00Z">
        <w:r>
          <w:t xml:space="preserve">An approach for </w:t>
        </w:r>
      </w:ins>
      <w:ins w:id="73" w:author="Richard Wen" w:date="2024-05-19T00:38:00Z">
        <w:r>
          <w:t xml:space="preserve">manual </w:t>
        </w:r>
      </w:ins>
      <w:ins w:id="74" w:author="Richard Wen" w:date="2024-05-19T00:37:00Z">
        <w:r>
          <w:t>verification</w:t>
        </w:r>
      </w:ins>
      <w:ins w:id="75" w:author="Richard Wen" w:date="2024-05-19T00:38:00Z">
        <w:r w:rsidR="00482F2A">
          <w:t xml:space="preserve"> and corr</w:t>
        </w:r>
      </w:ins>
      <w:ins w:id="76" w:author="Richard Wen" w:date="2024-05-19T00:39:00Z">
        <w:r w:rsidR="00482F2A">
          <w:t>ection</w:t>
        </w:r>
      </w:ins>
      <w:ins w:id="77" w:author="Richard Wen" w:date="2024-05-19T00:37:00Z">
        <w:r>
          <w:t xml:space="preserve"> of</w:t>
        </w:r>
      </w:ins>
      <w:ins w:id="78" w:author="Richard Wen" w:date="2024-05-19T00:39:00Z">
        <w:r w:rsidR="00751756">
          <w:t xml:space="preserve"> data containing</w:t>
        </w:r>
      </w:ins>
      <w:ins w:id="79" w:author="Richard Wen" w:date="2024-05-19T00:37:00Z">
        <w:r>
          <w:t xml:space="preserve"> cycling infrastructure installations and upgrades across </w:t>
        </w:r>
      </w:ins>
      <w:ins w:id="80" w:author="Richard Wen" w:date="2024-05-19T00:38:00Z">
        <w:r>
          <w:t>time</w:t>
        </w:r>
      </w:ins>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1F3096" w:rsidRDefault="00466278" w:rsidP="000B529D">
      <w:pPr>
        <w:rPr>
          <w:b/>
          <w:bCs/>
          <w:i/>
          <w:iCs/>
          <w:sz w:val="24"/>
          <w:szCs w:val="24"/>
        </w:rPr>
      </w:pPr>
      <w:r>
        <w:rPr>
          <w:b/>
          <w:bCs/>
          <w:i/>
          <w:iCs/>
          <w:sz w:val="24"/>
          <w:szCs w:val="24"/>
        </w:rPr>
        <w:t xml:space="preserve">Data </w:t>
      </w:r>
      <w:r w:rsidR="003107BA">
        <w:rPr>
          <w:b/>
          <w:bCs/>
          <w:i/>
          <w:iCs/>
          <w:sz w:val="24"/>
          <w:szCs w:val="24"/>
        </w:rPr>
        <w:t>Sources</w:t>
      </w:r>
    </w:p>
    <w:p w14:paraId="44722F55" w14:textId="464ACEA9" w:rsidR="002153CD" w:rsidRDefault="009D7C3C" w:rsidP="000A60F6">
      <w:pPr>
        <w:ind w:firstLine="720"/>
      </w:pPr>
      <w:r w:rsidRPr="009D7C3C">
        <w:t>Cycling network data</w:t>
      </w:r>
      <w:r w:rsidR="00B1094D">
        <w:t>, represented by street centrelines,</w:t>
      </w:r>
      <w:r w:rsidRPr="009D7C3C">
        <w:t xml:space="preserve"> w</w:t>
      </w:r>
      <w:r w:rsidR="00103922">
        <w:t>ere</w:t>
      </w:r>
      <w:r w:rsidRPr="009D7C3C">
        <w:t xml:space="preserve"> acquired from open data repositories maintained by the municipalities of Vancouver, Calgary, and Toronto in January 2023</w:t>
      </w:r>
      <w:r>
        <w:t xml:space="preserve"> </w:t>
      </w:r>
      <w:r>
        <w:fldChar w:fldCharType="begin"/>
      </w:r>
      <w:r w:rsidR="00A7190C">
        <w:instrText xml:space="preserve"> ADDIN ZOTERO_ITEM CSL_CITATION {"citationID":"0gE1230G","properties":{"formattedCitation":"(28\\uc0\\u8211{}30)","plainCitation":"(28–30)","noteIndex":0},"citationItems":[{"id":"AGyHg6N9/qMgcBCsz","uris":["http://zotero.org/users/6166345/items/KSFS6QN9"],"itemData":{"id":2353,"type":"dataset","event-place":"Toronto, Canada","language":"en","publisher-place":"Toronto, Canada","title":"Cycling Network - Open Data","URL":"https://open.toronto.ca/dataset/","author":[{"family":"Toronto Transportation Services","given":""}],"issued":{"date-parts":[["2023",1]]}}},{"id":"AGyHg6N9/ffc15Ixx","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AGyHg6N9/F8qj2xxv","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A7190C" w:rsidRPr="00A7190C">
        <w:rPr>
          <w:rFonts w:ascii="Calibri" w:hAnsi="Calibri" w:cs="Calibri"/>
          <w:kern w:val="0"/>
          <w:lang w:val="en-US"/>
        </w:rPr>
        <w:t>(28–30)</w:t>
      </w:r>
      <w:r>
        <w:fldChar w:fldCharType="end"/>
      </w:r>
      <w:r w:rsidRPr="009D7C3C">
        <w:t>.</w:t>
      </w:r>
      <w:r w:rsidR="00B1094D">
        <w:t xml:space="preserve"> Within these datasets, c</w:t>
      </w:r>
      <w:r w:rsidR="002153CD">
        <w:t xml:space="preserve">ycling </w:t>
      </w:r>
      <w:commentRangeStart w:id="81"/>
      <w:commentRangeStart w:id="82"/>
      <w:r w:rsidR="001627BD" w:rsidRPr="00103922">
        <w:t xml:space="preserve">routes </w:t>
      </w:r>
      <w:commentRangeEnd w:id="81"/>
      <w:r w:rsidR="001627BD">
        <w:rPr>
          <w:rStyle w:val="CommentReference"/>
        </w:rPr>
        <w:commentReference w:id="81"/>
      </w:r>
      <w:commentRangeEnd w:id="82"/>
      <w:r w:rsidR="001627BD">
        <w:rPr>
          <w:rStyle w:val="CommentReference"/>
        </w:rPr>
        <w:commentReference w:id="82"/>
      </w:r>
      <w:r w:rsidR="001627BD" w:rsidRPr="00103922">
        <w:t xml:space="preserve">are </w:t>
      </w:r>
      <w:r w:rsidR="002153CD">
        <w:t xml:space="preserve">divided into individual segments, </w:t>
      </w:r>
      <w:r w:rsidR="00B1094D">
        <w:t xml:space="preserve">representing </w:t>
      </w:r>
      <w:r w:rsidR="002153CD">
        <w:t xml:space="preserve">city blocks (Vancouver &amp; Calgary), or </w:t>
      </w:r>
      <w:r w:rsidR="00B1094D">
        <w:t xml:space="preserve">corresponding to </w:t>
      </w:r>
      <w:r w:rsidR="002153CD">
        <w:t>entire installation</w:t>
      </w:r>
      <w:r w:rsidR="00B1094D">
        <w:t xml:space="preserve">s (Toronto). </w:t>
      </w:r>
    </w:p>
    <w:p w14:paraId="1294EDA0" w14:textId="557AF8A4" w:rsidR="000A60F6" w:rsidRPr="000A60F6" w:rsidRDefault="000A60F6" w:rsidP="000A60F6">
      <w:pPr>
        <w:rPr>
          <w:b/>
          <w:bCs/>
          <w:i/>
          <w:iCs/>
          <w:sz w:val="24"/>
          <w:szCs w:val="24"/>
        </w:rPr>
      </w:pPr>
      <w:r>
        <w:rPr>
          <w:b/>
          <w:bCs/>
          <w:i/>
          <w:iCs/>
          <w:sz w:val="24"/>
          <w:szCs w:val="24"/>
        </w:rPr>
        <w:t>Inclusion and Exclusion Criteria</w:t>
      </w:r>
    </w:p>
    <w:p w14:paraId="01E39B74" w14:textId="2122DAF4" w:rsidR="007C656C" w:rsidRDefault="00053803" w:rsidP="007C656C">
      <w:pPr>
        <w:ind w:firstLine="720"/>
      </w:pPr>
      <w:r>
        <w:t>I</w:t>
      </w:r>
      <w:r w:rsidRPr="00053803">
        <w:t>n line with the study's emphasis on dedicated cycling infrastructure located on public roadways</w:t>
      </w:r>
      <w:r>
        <w:t xml:space="preserve">, infrastructure classifications </w:t>
      </w:r>
      <w:r w:rsidR="000777B8">
        <w:t>pertaining</w:t>
      </w:r>
      <w:r>
        <w:t xml:space="preserve"> to painted lanes, buffered lanes, and cycle tracks were eligible for inclusion. </w:t>
      </w:r>
      <w:r w:rsidR="007C656C">
        <w:t>Criteria</w:t>
      </w:r>
      <w:r>
        <w:t xml:space="preserve"> varied for each municipality and were defined based on their individual classification systems (see </w:t>
      </w:r>
      <w:r w:rsidRPr="00644A3E">
        <w:rPr>
          <w:b/>
          <w:bCs/>
          <w:i/>
          <w:iCs/>
        </w:rPr>
        <w:t>Appendix</w:t>
      </w:r>
      <w:r>
        <w:rPr>
          <w:b/>
          <w:bCs/>
          <w:i/>
          <w:iCs/>
        </w:rPr>
        <w:t xml:space="preserve"> 2 </w:t>
      </w:r>
      <w:r w:rsidRPr="00644A3E">
        <w:t>for details</w:t>
      </w:r>
      <w:r>
        <w:t xml:space="preserve">). </w:t>
      </w:r>
      <w:r w:rsidR="000B4FCC" w:rsidRPr="005B5B7A">
        <w:t>To ensure methodological consistency and account for potential disparities in the inclusion of decommissioned infrastructure</w:t>
      </w:r>
      <w:r w:rsidR="000B4FCC">
        <w:t xml:space="preserve"> within municipal data</w:t>
      </w:r>
      <w:r w:rsidR="000B4FCC" w:rsidRPr="005B5B7A">
        <w:t xml:space="preserve">, only infrastructure </w:t>
      </w:r>
      <w:r w:rsidR="000B4FCC">
        <w:t xml:space="preserve">that was permanently installed and active </w:t>
      </w:r>
      <w:r w:rsidR="000B4FCC" w:rsidRPr="005B5B7A">
        <w:t>at the time of data</w:t>
      </w:r>
      <w:r w:rsidR="000B4FCC">
        <w:t>set</w:t>
      </w:r>
      <w:r w:rsidR="000B4FCC" w:rsidRPr="005B5B7A">
        <w:t xml:space="preserve"> acquisition was </w:t>
      </w:r>
      <w:r w:rsidR="000B4FCC">
        <w:t>eligible for inclusion.</w:t>
      </w:r>
      <w:r w:rsidR="007C656C">
        <w:t xml:space="preserve"> </w:t>
      </w:r>
    </w:p>
    <w:p w14:paraId="6CEE058F" w14:textId="3FDFB534" w:rsidR="007C656C" w:rsidRDefault="007C656C" w:rsidP="00BD7302">
      <w:pPr>
        <w:ind w:firstLine="720"/>
      </w:pPr>
      <w:r>
        <w:t xml:space="preserve">Segments of cycling infrastructure </w:t>
      </w:r>
      <w:r w:rsidRPr="007C656C">
        <w:t>categorized as off-street paths, shared roadways, or mixed-use paths</w:t>
      </w:r>
      <w:r>
        <w:t xml:space="preserve"> were excluded from the analysis. Moreover, any segments classified as a temporary installation were removed, </w:t>
      </w:r>
      <w:r w:rsidR="00BD7302">
        <w:t>ensuring</w:t>
      </w:r>
      <w:r>
        <w:t xml:space="preserve"> the </w:t>
      </w:r>
      <w:r w:rsidRPr="00300F76">
        <w:t xml:space="preserve">study's findings </w:t>
      </w:r>
      <w:r w:rsidR="00BD7302">
        <w:t>reflected</w:t>
      </w:r>
      <w:r w:rsidRPr="00300F76">
        <w:t xml:space="preserve"> long-term planning and policy decisions within the evaluated municipalities.</w:t>
      </w:r>
      <w:r w:rsidRPr="007C656C">
        <w:t xml:space="preserve"> </w:t>
      </w:r>
      <w:r w:rsidR="00D41909">
        <w:t>D</w:t>
      </w:r>
      <w:r w:rsidR="00676DAF">
        <w:t>uplicate entries with the same polyline coordinates were identified and removed.</w:t>
      </w:r>
      <w:r w:rsidR="00E97B59">
        <w:t xml:space="preserve"> </w:t>
      </w:r>
      <w:r w:rsidR="00BD7302" w:rsidRPr="00BD7302">
        <w:t>Lastly, street imagery was used to review each segment’s classification,</w:t>
      </w:r>
      <w:r w:rsidR="00BD7302">
        <w:t xml:space="preserve"> leading to the removal of </w:t>
      </w:r>
      <w:r w:rsidR="00D41909">
        <w:t>infrastructure consistent with the specified exclusion criteria.</w:t>
      </w:r>
    </w:p>
    <w:p w14:paraId="6F9E0D37" w14:textId="11379687" w:rsidR="000B529D" w:rsidRDefault="001960E8" w:rsidP="000B529D">
      <w:pPr>
        <w:rPr>
          <w:b/>
          <w:bCs/>
          <w:i/>
          <w:iCs/>
          <w:sz w:val="24"/>
          <w:szCs w:val="24"/>
        </w:rPr>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0D75EC80" w:rsidR="00EC7AD0" w:rsidRDefault="001960E8" w:rsidP="00EC7AD0">
      <w:pPr>
        <w:ind w:firstLine="720"/>
      </w:pPr>
      <w:r w:rsidRPr="00D97588">
        <w:t xml:space="preserve">This </w:t>
      </w:r>
      <w:r>
        <w:t>retrospective study</w:t>
      </w:r>
      <w:r w:rsidRPr="00D97588">
        <w:t xml:space="preserve"> centered on </w:t>
      </w:r>
      <w:r w:rsidR="003075CE">
        <w:t>describing trends in</w:t>
      </w:r>
      <w:r w:rsidRPr="00D97588">
        <w:t xml:space="preserve"> on-street infrastructure</w:t>
      </w:r>
      <w:r w:rsidR="003075CE">
        <w:t xml:space="preserve">, </w:t>
      </w:r>
      <w:r w:rsidRPr="00D97588">
        <w:t>designated for the exclusive use by cyclists</w:t>
      </w:r>
      <w:r>
        <w:t xml:space="preserve"> (</w:t>
      </w:r>
      <w:r w:rsidRPr="004A2E35">
        <w:rPr>
          <w:i/>
          <w:iCs/>
        </w:rPr>
        <w:t>dedicated infrastructure</w:t>
      </w:r>
      <w:r>
        <w:t>)</w:t>
      </w:r>
      <w:r w:rsidR="00043D33">
        <w:t xml:space="preserve">. </w:t>
      </w:r>
      <w:r w:rsidR="007D5E7E">
        <w:t xml:space="preserve">A standardized classification criterion was applied across cities, based on the Can-BICS classification system </w:t>
      </w:r>
      <w:r w:rsidR="007D5E7E">
        <w:fldChar w:fldCharType="begin"/>
      </w:r>
      <w:r w:rsidR="00264037">
        <w:instrText xml:space="preserve"> ADDIN ZOTERO_ITEM CSL_CITATION {"citationID":"lnQJPWG6","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7D5E7E">
        <w:fldChar w:fldCharType="separate"/>
      </w:r>
      <w:r w:rsidR="00264037">
        <w:rPr>
          <w:rFonts w:ascii="Calibri" w:hAnsi="Calibri" w:cs="Calibri"/>
        </w:rPr>
        <w:t>(8)</w:t>
      </w:r>
      <w:r w:rsidR="007D5E7E">
        <w:fldChar w:fldCharType="end"/>
      </w:r>
      <w:r w:rsidR="007D5E7E">
        <w:t xml:space="preserve">. For the purpose of this analysis, the Can-BICS painted lane classification was further subdivided into two distinct types: painted lanes and buffered lanes. </w:t>
      </w:r>
      <w:r w:rsidR="00BF21B9" w:rsidRPr="00BF21B9">
        <w:t xml:space="preserve">This distinction </w:t>
      </w:r>
      <w:r w:rsidR="00C567BA">
        <w:t xml:space="preserve">facilitated a more detailed analysis of infrastructure trends, and </w:t>
      </w:r>
      <w:r w:rsidR="00BF21B9" w:rsidRPr="00BF21B9">
        <w:t>was influenced by previous research from Australia</w:t>
      </w:r>
      <w:r w:rsidR="004D41D7">
        <w:t xml:space="preserve"> </w:t>
      </w:r>
      <w:r w:rsidR="004A2E35">
        <w:t xml:space="preserve">that observed an increased passing distance between motorists and cyclists when infrastructure consisted of buffered lanes as compared to painted lanes </w:t>
      </w:r>
      <w:r w:rsidR="00BF21B9">
        <w:fldChar w:fldCharType="begin"/>
      </w:r>
      <w:r w:rsidR="00A7190C">
        <w:instrText xml:space="preserve"> ADDIN ZOTERO_ITEM CSL_CITATION {"citationID":"Bc6VnfsX","properties":{"formattedCitation":"(31)","plainCitation":"(31)","noteIndex":0},"citationItems":[{"id":"AGyHg6N9/I0ch4Ank","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r w:rsidR="00BF21B9">
        <w:fldChar w:fldCharType="separate"/>
      </w:r>
      <w:r w:rsidR="00A7190C">
        <w:rPr>
          <w:rFonts w:ascii="Calibri" w:hAnsi="Calibri" w:cs="Calibri"/>
        </w:rPr>
        <w:t>(31)</w:t>
      </w:r>
      <w:r w:rsidR="00BF21B9">
        <w:fldChar w:fldCharType="end"/>
      </w:r>
      <w:r w:rsidR="00BF21B9" w:rsidRPr="00BF21B9">
        <w:t>, potentially improving perceived safety and reducing the risk of collisions</w:t>
      </w:r>
      <w:r w:rsidR="00BF21B9">
        <w:t>.</w:t>
      </w:r>
      <w:r w:rsidR="00980D66">
        <w:t xml:space="preserve"> </w:t>
      </w:r>
    </w:p>
    <w:p w14:paraId="3E1CF9D7" w14:textId="48DB96CC" w:rsidR="00322002" w:rsidRDefault="00F3308F" w:rsidP="00A735D1">
      <w:pPr>
        <w:ind w:firstLine="720"/>
      </w:pPr>
      <w:r>
        <w:lastRenderedPageBreak/>
        <w:t xml:space="preserve">Based on this approach, three categories of infrastructure were considered, including painted lanes, buffered lanes, and cycle tracks. Painted lanes were characterized by solid or dashed lines separating cyclists from vehicle travel lanes, accompanied by signs or pavement markings to distinguish them as </w:t>
      </w:r>
      <w:r w:rsidR="00A735D1">
        <w:t>cycling routes</w:t>
      </w:r>
      <w:r>
        <w:t xml:space="preserve">. </w:t>
      </w:r>
      <w:r w:rsidR="00287288">
        <w:t xml:space="preserve">Buffered lanes </w:t>
      </w:r>
      <w:r w:rsidR="00A735D1">
        <w:t>shared</w:t>
      </w:r>
      <w:r w:rsidR="00287288">
        <w:t xml:space="preserve"> similar </w:t>
      </w:r>
      <w:r w:rsidR="00A735D1">
        <w:t>features;</w:t>
      </w:r>
      <w:r w:rsidR="00287288">
        <w:t xml:space="preserve"> </w:t>
      </w:r>
      <w:r w:rsidR="00A735D1">
        <w:t xml:space="preserve">however, were distinguished by a wider painted area marked with diagonal or chevron patterns. </w:t>
      </w:r>
      <w:r w:rsidR="00287288">
        <w:t>Cycle tracks</w:t>
      </w:r>
      <w:r w:rsidR="00A735D1">
        <w:t xml:space="preserve"> were defined </w:t>
      </w:r>
      <w:r w:rsidR="00287288">
        <w:t xml:space="preserve">based on the presence of a permanent vertical barrier such as bollards or raised curbs. </w:t>
      </w:r>
      <w:r w:rsidR="00980D66">
        <w:t xml:space="preserve">In situations where different infrastructure was present on opposite sides of a roadway, the segment’s classification was determined by the most protective element. </w:t>
      </w:r>
      <w:r w:rsidR="00A57504">
        <w:t xml:space="preserve">Detailed information on the classification criteria </w:t>
      </w:r>
      <w:r w:rsidR="003D24A1">
        <w:t>is</w:t>
      </w:r>
      <w:r w:rsidR="00A57504">
        <w:t xml:space="preserve"> listed in </w:t>
      </w:r>
      <w:r w:rsidR="00A57504" w:rsidRPr="00A57504">
        <w:rPr>
          <w:b/>
          <w:bCs/>
          <w:i/>
          <w:iCs/>
        </w:rPr>
        <w:t>Appendix 2</w:t>
      </w:r>
      <w:r w:rsidR="00A57504">
        <w:t xml:space="preserve">. </w:t>
      </w:r>
    </w:p>
    <w:p w14:paraId="5D89F5A2" w14:textId="63B89859" w:rsidR="007C656C" w:rsidRPr="007C656C" w:rsidRDefault="007C656C" w:rsidP="007C656C">
      <w:pPr>
        <w:rPr>
          <w:b/>
          <w:bCs/>
          <w:i/>
          <w:iCs/>
          <w:sz w:val="24"/>
          <w:szCs w:val="24"/>
        </w:rPr>
      </w:pPr>
      <w:r>
        <w:rPr>
          <w:b/>
          <w:bCs/>
          <w:i/>
          <w:iCs/>
          <w:sz w:val="24"/>
          <w:szCs w:val="24"/>
        </w:rPr>
        <w:t>Data Collection</w:t>
      </w:r>
    </w:p>
    <w:p w14:paraId="141E17EC" w14:textId="3E099033" w:rsidR="0031779F" w:rsidRDefault="0031779F" w:rsidP="00FD750D">
      <w:pPr>
        <w:ind w:firstLine="720"/>
      </w:pPr>
      <w:r w:rsidRPr="006B66D4">
        <w:t xml:space="preserve">Following the identification of eligible segments from municipal data, </w:t>
      </w:r>
      <w:r>
        <w:t>a combination of imagery and grey literature sources was utilized to determine infrastructure changes for each segment during the study period (2009-2022).</w:t>
      </w:r>
      <w:ins w:id="83" w:author="Richard Wen" w:date="2024-05-17T17:21:00Z">
        <w:r w:rsidR="00CD6BFF">
          <w:t xml:space="preserve"> </w:t>
        </w:r>
      </w:ins>
      <w:del w:id="84" w:author="Richard Wen" w:date="2024-05-17T17:21:00Z">
        <w:r w:rsidDel="00CD6BFF">
          <w:delText xml:space="preserve"> </w:delText>
        </w:r>
      </w:del>
      <w:r w:rsidRPr="007D5E7E">
        <w:t xml:space="preserve">Segments were first examined at specific time points using Google Street View (a historical street imagery service) and Google Earth (a satellite imagery service) to </w:t>
      </w:r>
      <w:r w:rsidRPr="00E517CF">
        <w:t xml:space="preserve">classify both existing infrastructure and any </w:t>
      </w:r>
      <w:r w:rsidR="001B5FC8">
        <w:t>facilities</w:t>
      </w:r>
      <w:r>
        <w:t xml:space="preserve"> </w:t>
      </w:r>
      <w:r w:rsidRPr="00E517CF">
        <w:t>that preceded an upgrade.</w:t>
      </w:r>
      <w:r>
        <w:t xml:space="preserve"> </w:t>
      </w:r>
    </w:p>
    <w:p w14:paraId="6EB9CA52" w14:textId="5BE8D246" w:rsidR="00A57504" w:rsidRDefault="00FA2130" w:rsidP="00FA2130">
      <w:pPr>
        <w:ind w:firstLine="720"/>
      </w:pPr>
      <w:r w:rsidRPr="00FA2130">
        <w:t>During the data collection phase, changes to the infrastructure that occurred within the study period were documented, including details about the year of modification</w:t>
      </w:r>
      <w:r>
        <w:t xml:space="preserve"> </w:t>
      </w:r>
      <w:r w:rsidRPr="00FA2130">
        <w:t>and the subsequent classification following those changes.</w:t>
      </w:r>
      <w:r>
        <w:t xml:space="preserve"> </w:t>
      </w:r>
      <w:r w:rsidR="00322002">
        <w:t>An installation was defined as the introduction of dedicated cycling infrastructure</w:t>
      </w:r>
      <w:r w:rsidR="00BE3D16">
        <w:t xml:space="preserve"> on a roadway where no prior dedicated infrastructure existed within the </w:t>
      </w:r>
      <w:r w:rsidR="004A2E35">
        <w:t>study period</w:t>
      </w:r>
      <w:r w:rsidR="00BE3D16">
        <w:t xml:space="preserve">. In cases where dedicated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 </w:t>
      </w:r>
      <w:r w:rsidR="009A3EF4">
        <w:t xml:space="preserve">Specific installation or modification periods were determined through a combination of historical street imagery, municipal government briefs, construction notices, news articles, and posts from community organizations. </w:t>
      </w:r>
      <w:r w:rsidR="004D3BEA">
        <w:t>Moreover, this scan of infrastructure trends for each city allowed for the</w:t>
      </w:r>
      <w:r w:rsidR="00DD01DB">
        <w:t xml:space="preserve"> exclusion of misclassified infrastructure that did not meet the predefined eligibility criteria. </w:t>
      </w:r>
    </w:p>
    <w:p w14:paraId="1D6DF47D" w14:textId="77777777" w:rsidR="000B529D" w:rsidRDefault="000B529D" w:rsidP="000B529D">
      <w:pPr>
        <w:rPr>
          <w:b/>
          <w:bCs/>
          <w:i/>
          <w:iCs/>
          <w:sz w:val="24"/>
          <w:szCs w:val="24"/>
        </w:rPr>
      </w:pPr>
      <w:r w:rsidRPr="003107BA">
        <w:rPr>
          <w:b/>
          <w:bCs/>
          <w:i/>
          <w:iCs/>
          <w:sz w:val="24"/>
          <w:szCs w:val="24"/>
        </w:rPr>
        <w:t>Descriptive Analysis</w:t>
      </w:r>
    </w:p>
    <w:p w14:paraId="0F262A13" w14:textId="2D61D18B" w:rsidR="003D24A1" w:rsidRDefault="00F50FAC" w:rsidP="00FA2130">
      <w:pPr>
        <w:ind w:firstLine="720"/>
      </w:pPr>
      <w:r>
        <w:t xml:space="preserve">Based on the collected data, a descriptive analysis was performed to calculate the total lengths of each infrastructure type at the end of each study year. </w:t>
      </w:r>
      <w:r w:rsidR="00250867">
        <w:t xml:space="preserve">Using the shapefiles provided </w:t>
      </w:r>
      <w:r w:rsidR="004A2E35">
        <w:t>from</w:t>
      </w:r>
      <w:r w:rsidR="00250867">
        <w:t xml:space="preserve"> each municipality</w:t>
      </w:r>
      <w:r w:rsidR="00FD750D">
        <w:t xml:space="preserve"> </w:t>
      </w:r>
      <w:r w:rsidR="00FD750D">
        <w:fldChar w:fldCharType="begin"/>
      </w:r>
      <w:r w:rsidR="00A7190C">
        <w:instrText xml:space="preserve"> ADDIN ZOTERO_ITEM CSL_CITATION {"citationID":"TdA95FL0","properties":{"formattedCitation":"(28\\uc0\\u8211{}30)","plainCitation":"(28–30)","noteIndex":0},"citationItems":[{"id":"AGyHg6N9/qMgcBCsz","uris":["http://zotero.org/users/6166345/items/KSFS6QN9"],"itemData":{"id":2353,"type":"dataset","event-place":"Toronto, Canada","language":"en","publisher-place":"Toronto, Canada","title":"Cycling Network - Open Data","URL":"https://open.toronto.ca/dataset/","author":[{"family":"Toronto Transportation Services","given":""}],"issued":{"date-parts":[["2023",1]]}}},{"id":"AGyHg6N9/ffc15Ixx","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AGyHg6N9/F8qj2xxv","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00FD750D">
        <w:fldChar w:fldCharType="separate"/>
      </w:r>
      <w:r w:rsidR="00A7190C" w:rsidRPr="00A7190C">
        <w:rPr>
          <w:rFonts w:ascii="Calibri" w:hAnsi="Calibri" w:cs="Calibri"/>
          <w:kern w:val="0"/>
          <w:lang w:val="en-US"/>
        </w:rPr>
        <w:t>(28–30)</w:t>
      </w:r>
      <w:r w:rsidR="00FD750D">
        <w:fldChar w:fldCharType="end"/>
      </w:r>
      <w:r w:rsidR="00250867">
        <w:t>, t</w:t>
      </w:r>
      <w:r w:rsidR="00FA5F06" w:rsidRPr="00DD01DB">
        <w:t xml:space="preserve">he length of each route segment was calculated in </w:t>
      </w:r>
      <w:r w:rsidR="00180BBD">
        <w:t>R using the sf package</w:t>
      </w:r>
      <w:ins w:id="85" w:author="Richard Wen" w:date="2024-05-16T23:25:00Z">
        <w:r w:rsidR="00180BBD">
          <w:t xml:space="preserve"> version 1.0-16</w:t>
        </w:r>
      </w:ins>
      <w:r w:rsidR="00180BBD">
        <w:t xml:space="preserve"> </w:t>
      </w:r>
      <w:r w:rsidR="00180BBD">
        <w:fldChar w:fldCharType="begin"/>
      </w:r>
      <w:r w:rsidR="00A7190C">
        <w:instrText xml:space="preserve"> ADDIN ZOTERO_ITEM CSL_CITATION {"citationID":"5JwCdBHk","properties":{"formattedCitation":"(32)","plainCitation":"(32)","noteIndex":0},"citationItems":[{"id":2686,"uris":["http://zotero.org/users/6749620/items/85365EDD"],"itemData":{"id":2686,"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180BBD">
        <w:fldChar w:fldCharType="separate"/>
      </w:r>
      <w:r w:rsidR="00A7190C">
        <w:rPr>
          <w:noProof/>
        </w:rPr>
        <w:t>(32)</w:t>
      </w:r>
      <w:r w:rsidR="00180BBD">
        <w:fldChar w:fldCharType="end"/>
      </w:r>
      <w:r w:rsidR="00250867">
        <w:t>.</w:t>
      </w:r>
      <w:r>
        <w:t xml:space="preserve"> The combined information on length, infrastructure types during the study period, and their associated years of implementation were analyzed in </w:t>
      </w:r>
      <w:r w:rsidRPr="00DD01DB">
        <w:t xml:space="preserve">using R </w:t>
      </w:r>
      <w:ins w:id="86" w:author="Richard Wen" w:date="2024-05-16T23:25:00Z">
        <w:r w:rsidR="00180BBD">
          <w:t>v</w:t>
        </w:r>
      </w:ins>
      <w:del w:id="87" w:author="Richard Wen" w:date="2024-05-16T23:25:00Z">
        <w:r w:rsidRPr="00DD01DB" w:rsidDel="00180BBD">
          <w:delText>V</w:delText>
        </w:r>
      </w:del>
      <w:r w:rsidRPr="00DD01DB">
        <w:t>ersion 4.</w:t>
      </w:r>
      <w:ins w:id="88" w:author="Richard Wen" w:date="2024-05-16T23:24:00Z">
        <w:r w:rsidR="00180BBD">
          <w:t>3</w:t>
        </w:r>
      </w:ins>
      <w:del w:id="89" w:author="Richard Wen" w:date="2024-05-16T23:24:00Z">
        <w:r w:rsidRPr="00DD01DB" w:rsidDel="00180BBD">
          <w:delText>2</w:delText>
        </w:r>
      </w:del>
      <w:r w:rsidRPr="00DD01DB">
        <w:t>.</w:t>
      </w:r>
      <w:ins w:id="90" w:author="Richard Wen" w:date="2024-05-16T23:24:00Z">
        <w:r w:rsidR="00180BBD">
          <w:t>3</w:t>
        </w:r>
      </w:ins>
      <w:del w:id="91" w:author="Richard Wen" w:date="2024-05-16T23:24:00Z">
        <w:r w:rsidRPr="00DD01DB" w:rsidDel="00180BBD">
          <w:delText>1</w:delText>
        </w:r>
      </w:del>
      <w:r w:rsidRPr="00DD01DB">
        <w:t xml:space="preserve"> </w:t>
      </w:r>
      <w:r w:rsidRPr="00DD01DB">
        <w:fldChar w:fldCharType="begin"/>
      </w:r>
      <w:r w:rsidR="00A7190C">
        <w:instrText xml:space="preserve"> ADDIN ZOTERO_ITEM CSL_CITATION {"citationID":"dlkWMc6o","properties":{"formattedCitation":"(33)","plainCitation":"(33)","noteIndex":0},"citationItems":[{"id":"AGyHg6N9/icxmgoYW","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DD01DB">
        <w:fldChar w:fldCharType="separate"/>
      </w:r>
      <w:r w:rsidR="00A7190C">
        <w:rPr>
          <w:rFonts w:ascii="Calibri" w:hAnsi="Calibri" w:cs="Calibri"/>
        </w:rPr>
        <w:t>(33)</w:t>
      </w:r>
      <w:r w:rsidRPr="00DD01DB">
        <w:fldChar w:fldCharType="end"/>
      </w:r>
      <w:del w:id="92" w:author="Richard Wen" w:date="2024-05-16T23:26:00Z">
        <w:r w:rsidR="00932D0B" w:rsidDel="002B6892">
          <w:delText xml:space="preserve">. </w:delText>
        </w:r>
        <w:r w:rsidR="00FA2130" w:rsidDel="002B6892">
          <w:delText>A series of functions were developed to calculate the yearly trends in the total length of each bikeway type acros</w:delText>
        </w:r>
        <w:r w:rsidR="00FA2130" w:rsidDel="002B6892">
          <w:lastRenderedPageBreak/>
          <w:delText>s each municipality</w:delText>
        </w:r>
      </w:del>
      <w:r w:rsidR="00FA2130">
        <w:t xml:space="preserve">. The </w:t>
      </w:r>
      <w:ins w:id="93" w:author="Richard Wen" w:date="2024-05-16T23:26:00Z">
        <w:r w:rsidR="006D7E70">
          <w:t xml:space="preserve">code </w:t>
        </w:r>
      </w:ins>
      <w:del w:id="94" w:author="Richard Wen" w:date="2024-05-16T23:26:00Z">
        <w:r w:rsidR="00FA2130" w:rsidDel="006D7E70">
          <w:delText xml:space="preserve">functions </w:delText>
        </w:r>
      </w:del>
      <w:r w:rsidR="00FA2130">
        <w:t xml:space="preserve">used to perform this analysis are available in the </w:t>
      </w:r>
      <w:r w:rsidR="00693C69">
        <w:rPr>
          <w:b/>
          <w:bCs/>
          <w:i/>
          <w:iCs/>
        </w:rPr>
        <w:t>Supplementary File</w:t>
      </w:r>
      <w:r w:rsidR="00EB794A">
        <w:rPr>
          <w:b/>
          <w:bCs/>
          <w:i/>
          <w:iCs/>
        </w:rPr>
        <w:t>s</w:t>
      </w:r>
      <w:r w:rsidR="00FA2130">
        <w:t>.</w:t>
      </w:r>
      <w:r w:rsidR="00932D0B">
        <w:t xml:space="preserve"> </w:t>
      </w:r>
      <w:r w:rsidR="00EE2133">
        <w:t xml:space="preserve">A secondary analysis involved exploring yearly trends in bikeway infrastructure by road type. </w:t>
      </w:r>
      <w:del w:id="95" w:author="Richard Wen" w:date="2024-05-16T23:27:00Z">
        <w:r w:rsidR="003D24A1" w:rsidRPr="003D24A1" w:rsidDel="008907E8">
          <w:delText>Utilizing ArcGIS software, a</w:delText>
        </w:r>
      </w:del>
      <w:ins w:id="96" w:author="Richard Wen" w:date="2024-05-16T23:27:00Z">
        <w:r w:rsidR="008907E8">
          <w:t>A</w:t>
        </w:r>
      </w:ins>
      <w:r w:rsidR="003D24A1" w:rsidRPr="003D24A1">
        <w:t xml:space="preserve"> spatial join was carried out between bikeway segments and street centreline </w:t>
      </w:r>
      <w:r w:rsidR="00BA1D99">
        <w:t>information</w:t>
      </w:r>
      <w:r w:rsidR="00C4450D">
        <w:t xml:space="preserve"> </w:t>
      </w:r>
      <w:r w:rsidR="003D24A1" w:rsidRPr="003D24A1">
        <w:t>for each municipality</w:t>
      </w:r>
      <w:r w:rsidR="003D24A1">
        <w:t xml:space="preserve">, </w:t>
      </w:r>
      <w:r w:rsidR="00C4450D" w:rsidRPr="00C4450D">
        <w:t xml:space="preserve">enabling the collection of street classifications associated with each </w:t>
      </w:r>
      <w:r w:rsidR="00C4450D">
        <w:t>cycling route</w:t>
      </w:r>
      <w:r w:rsidR="00C4450D" w:rsidRPr="00C4450D">
        <w:t>.</w:t>
      </w:r>
      <w:r w:rsidR="003D24A1">
        <w:t xml:space="preserve"> Yearly trends in infrastructure were then analyzed in a similar manner as above, </w:t>
      </w:r>
      <w:del w:id="97" w:author="Richard Wen" w:date="2024-05-16T23:27:00Z">
        <w:r w:rsidR="003D24A1" w:rsidDel="008907E8">
          <w:delText>taking into account</w:delText>
        </w:r>
      </w:del>
      <w:ins w:id="98" w:author="Richard Wen" w:date="2024-05-16T23:27:00Z">
        <w:r w:rsidR="008907E8">
          <w:t>considering</w:t>
        </w:r>
      </w:ins>
      <w:r w:rsidR="003D24A1">
        <w:t xml:space="preserve"> road types, which were classified as either arterial, collector, or local. </w:t>
      </w:r>
      <w:r w:rsidR="00BA1D99">
        <w:t xml:space="preserve">A final descriptive analysis involved </w:t>
      </w:r>
      <w:r w:rsidR="008F4DEE">
        <w:t xml:space="preserve">the </w:t>
      </w:r>
      <w:r w:rsidR="008F4DEE" w:rsidRPr="008F4DEE">
        <w:t>mapping of segments for each municipalit</w:t>
      </w:r>
      <w:ins w:id="99" w:author="Richard Wen" w:date="2024-05-16T23:27:00Z">
        <w:r w:rsidR="000B01E9">
          <w:t>y</w:t>
        </w:r>
      </w:ins>
      <w:del w:id="100" w:author="Richard Wen" w:date="2024-05-16T23:27:00Z">
        <w:r w:rsidR="008F4DEE" w:rsidRPr="008F4DEE" w:rsidDel="000B01E9">
          <w:delText>y in ArcGIS</w:delText>
        </w:r>
      </w:del>
      <w:r w:rsidR="008F4DEE" w:rsidRPr="008F4DEE">
        <w:t xml:space="preserve">, offering a visual insight into new installations and infrastructure upgrades since the </w:t>
      </w:r>
      <w:r w:rsidR="008F4DEE">
        <w:t>start of</w:t>
      </w:r>
      <w:r w:rsidR="008F4DEE" w:rsidRPr="008F4DEE">
        <w:t xml:space="preserve"> 2020.</w:t>
      </w:r>
    </w:p>
    <w:p w14:paraId="7F792FC4" w14:textId="77777777" w:rsidR="00167977" w:rsidRDefault="00167977" w:rsidP="000B529D"/>
    <w:p w14:paraId="1CCC8BCB" w14:textId="77777777" w:rsidR="000D00EC" w:rsidRDefault="000D00EC" w:rsidP="000B529D"/>
    <w:p w14:paraId="359E864A" w14:textId="77777777" w:rsidR="000D00EC" w:rsidRDefault="000D00EC" w:rsidP="000B529D"/>
    <w:p w14:paraId="19AF959C" w14:textId="77777777" w:rsidR="000D00EC" w:rsidRDefault="000D00EC" w:rsidP="000B529D"/>
    <w:p w14:paraId="4BDCE3A1" w14:textId="77777777" w:rsidR="000D00EC" w:rsidRDefault="000D00EC" w:rsidP="000B529D"/>
    <w:p w14:paraId="73F4967B" w14:textId="77777777" w:rsidR="000D00EC" w:rsidRDefault="000D00EC" w:rsidP="000B529D"/>
    <w:p w14:paraId="75D64F94" w14:textId="22505929" w:rsidR="000B529D" w:rsidRPr="00F97254" w:rsidRDefault="000B529D" w:rsidP="000B529D">
      <w:pPr>
        <w:rPr>
          <w:b/>
          <w:bCs/>
          <w:sz w:val="24"/>
          <w:szCs w:val="24"/>
        </w:rPr>
      </w:pPr>
      <w:r w:rsidRPr="00F97254">
        <w:rPr>
          <w:b/>
          <w:bCs/>
          <w:sz w:val="24"/>
          <w:szCs w:val="24"/>
        </w:rPr>
        <w:t>RESULTS</w:t>
      </w:r>
    </w:p>
    <w:p w14:paraId="61B72D43" w14:textId="4A2D2291" w:rsidR="007838C1" w:rsidRDefault="000B529D" w:rsidP="000B529D">
      <w:pPr>
        <w:rPr>
          <w:b/>
          <w:bCs/>
          <w:i/>
          <w:iCs/>
          <w:sz w:val="24"/>
          <w:szCs w:val="24"/>
        </w:rPr>
      </w:pPr>
      <w:r w:rsidRPr="007E1DEB">
        <w:rPr>
          <w:b/>
          <w:bCs/>
          <w:i/>
          <w:iCs/>
          <w:sz w:val="24"/>
          <w:szCs w:val="24"/>
        </w:rPr>
        <w:t>Descriptive Characteristics</w:t>
      </w:r>
      <w:r w:rsidR="00F017BC">
        <w:rPr>
          <w:b/>
          <w:bCs/>
          <w:i/>
          <w:iCs/>
          <w:sz w:val="24"/>
          <w:szCs w:val="24"/>
        </w:rPr>
        <w:t xml:space="preserve"> of Each Municipality</w:t>
      </w:r>
    </w:p>
    <w:p w14:paraId="06A2F929" w14:textId="0277878C" w:rsidR="00180A82" w:rsidRDefault="00F017BC" w:rsidP="00994A3F">
      <w:pPr>
        <w:ind w:firstLine="720"/>
      </w:pPr>
      <w:r>
        <w:t xml:space="preserve">Using open data </w:t>
      </w:r>
      <w:r w:rsidR="00F84698">
        <w:t>source</w:t>
      </w:r>
      <w:r w:rsidR="00550609">
        <w:t>s</w:t>
      </w:r>
      <w:r w:rsidR="00F84698">
        <w:t xml:space="preserve"> from each</w:t>
      </w:r>
      <w:r>
        <w:t xml:space="preserve"> municipality </w:t>
      </w:r>
      <w:r>
        <w:fldChar w:fldCharType="begin"/>
      </w:r>
      <w:r w:rsidR="00A7190C">
        <w:instrText xml:space="preserve"> ADDIN ZOTERO_ITEM CSL_CITATION {"citationID":"Ez9goHPo","properties":{"formattedCitation":"(28\\uc0\\u8211{}30)","plainCitation":"(28–30)","noteIndex":0},"citationItems":[{"id":"AGyHg6N9/qMgcBCsz","uris":["http://zotero.org/users/6166345/items/KSFS6QN9"],"itemData":{"id":2353,"type":"dataset","event-place":"Toronto, Canada","language":"en","publisher-place":"Toronto, Canada","title":"Cycling Network - Open Data","URL":"https://open.toronto.ca/dataset/","author":[{"family":"Toronto Transportation Services","given":""}],"issued":{"date-parts":[["2023",1]]}}},{"id":"AGyHg6N9/ffc15Ixx","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AGyHg6N9/F8qj2xxv","uris":["http://zotero.org/users/6166345/items/5IA6Y7N3"],"itemData":{"id":2357,"type":"dataset","event-place":"Calgary, Canada","publisher-place":"Calg</w:instrText>
      </w:r>
      <w:r w:rsidR="00A7190C">
        <w:lastRenderedPageBreak/>
        <w:instrText xml:space="preserve">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A7190C" w:rsidRPr="00A7190C">
        <w:rPr>
          <w:rFonts w:ascii="Calibri" w:hAnsi="Calibri" w:cs="Calibri"/>
          <w:kern w:val="0"/>
          <w:lang w:val="en-US"/>
        </w:rPr>
        <w:t>(28–30)</w:t>
      </w:r>
      <w:r>
        <w:fldChar w:fldCharType="end"/>
      </w:r>
      <w:r>
        <w:t xml:space="preserve"> and Statistics Canada </w:t>
      </w:r>
      <w:r>
        <w:fldChar w:fldCharType="begin"/>
      </w:r>
      <w:r w:rsidR="00A7190C">
        <w:instrText xml:space="preserve"> ADDIN ZOTERO_ITEM CSL_CITATION {"citationID":"Tp5dnww3","properties":{"formattedCitation":"(34)","plainCitation":"(34)","noteIndex":0},"citationItems":[{"id":"AGyHg6N9/zWgwidqV","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r>
        <w:fldChar w:fldCharType="separate"/>
      </w:r>
      <w:r w:rsidR="00A7190C">
        <w:rPr>
          <w:rFonts w:ascii="Calibri" w:hAnsi="Calibri" w:cs="Calibri"/>
        </w:rPr>
        <w:t>(34)</w:t>
      </w:r>
      <w:r>
        <w:fldChar w:fldCharType="end"/>
      </w:r>
      <w:r>
        <w:t xml:space="preserve">, </w:t>
      </w:r>
      <w:r w:rsidR="00F84698" w:rsidRPr="00F84698">
        <w:rPr>
          <w:b/>
          <w:bCs/>
          <w:i/>
          <w:iCs/>
        </w:rPr>
        <w:t>Table 1</w:t>
      </w:r>
      <w:r w:rsidR="00F84698">
        <w:t xml:space="preserve"> below presents an overview of each city’s demographics, roadway infrastructure, and bikeway</w:t>
      </w:r>
      <w:r w:rsidR="0035307F">
        <w:t xml:space="preserve"> network</w:t>
      </w:r>
      <w:r w:rsidR="00F84698">
        <w:t xml:space="preserve">. </w:t>
      </w:r>
      <w:r w:rsidR="006D1BC0" w:rsidRPr="006D1BC0">
        <w:t>Vancouver leads in population density with 5,758 individuals per square kilometer (</w:t>
      </w:r>
      <w:r w:rsidR="00D62886">
        <w:t xml:space="preserve">sq </w:t>
      </w:r>
      <w:r w:rsidR="006D1BC0" w:rsidRPr="006D1BC0">
        <w:t xml:space="preserve">km) and has 84% of its roadways </w:t>
      </w:r>
      <w:r w:rsidR="00D62886">
        <w:t>designated as</w:t>
      </w:r>
      <w:r w:rsidR="006D1BC0" w:rsidRPr="006D1BC0">
        <w:t xml:space="preserve"> local streets.</w:t>
      </w:r>
      <w:r w:rsidR="006D1BC0">
        <w:t xml:space="preserve"> </w:t>
      </w:r>
      <w:r w:rsidR="00F84698">
        <w:t xml:space="preserve">Notably, 11.9% of roadway-km within the municipality </w:t>
      </w:r>
      <w:r w:rsidR="00994A3F">
        <w:t>have</w:t>
      </w:r>
      <w:r w:rsidR="00F84698">
        <w:t xml:space="preserve"> cycling routes</w:t>
      </w:r>
      <w:r w:rsidR="0070271C">
        <w:t>, including dedicated cycling infrastructure, local street bikeways, and shared roads</w:t>
      </w:r>
      <w:r w:rsidR="00F84698">
        <w:t xml:space="preserve">. </w:t>
      </w:r>
    </w:p>
    <w:p w14:paraId="0D8B9324" w14:textId="76DEB5C8" w:rsidR="00180A82" w:rsidRDefault="001E0E1C" w:rsidP="00994A3F">
      <w:pPr>
        <w:ind w:firstLine="720"/>
      </w:pPr>
      <w:commentRangeStart w:id="101"/>
      <w:commentRangeStart w:id="102"/>
      <w:commentRangeStart w:id="103"/>
      <w:r w:rsidRPr="00D62886">
        <w:t>Calgary</w:t>
      </w:r>
      <w:commentRangeEnd w:id="101"/>
      <w:r>
        <w:rPr>
          <w:rStyle w:val="CommentReference"/>
        </w:rPr>
        <w:commentReference w:id="101"/>
      </w:r>
      <w:commentRangeEnd w:id="102"/>
      <w:r>
        <w:rPr>
          <w:rStyle w:val="CommentReference"/>
        </w:rPr>
        <w:commentReference w:id="102"/>
      </w:r>
      <w:commentRangeEnd w:id="103"/>
      <w:r>
        <w:rPr>
          <w:rStyle w:val="CommentReference"/>
        </w:rPr>
        <w:commentReference w:id="103"/>
      </w:r>
      <w:r w:rsidRPr="00D62886">
        <w:t xml:space="preserve"> follows </w:t>
      </w:r>
      <w:r w:rsidR="00D62886" w:rsidRPr="00D62886">
        <w:t xml:space="preserve">with a population density of 1,583 individuals per </w:t>
      </w:r>
      <w:r w:rsidR="00D62886">
        <w:t>sq km</w:t>
      </w:r>
      <w:r w:rsidR="00D62886" w:rsidRPr="00D62886">
        <w:t>, 65% of its roadway network being local streets, and</w:t>
      </w:r>
      <w:r w:rsidR="00D62886">
        <w:t xml:space="preserve"> </w:t>
      </w:r>
      <w:r w:rsidR="0070271C">
        <w:t xml:space="preserve">7.2% of roadway-km </w:t>
      </w:r>
      <w:r w:rsidR="00994A3F">
        <w:t>having</w:t>
      </w:r>
      <w:r w:rsidR="0070271C">
        <w:t xml:space="preserve"> cycling routes. </w:t>
      </w:r>
      <w:r w:rsidR="00D62886">
        <w:t>A standout feature of Calgary’s active transportation infrastructure is its extensive network of paths, with a total length of 1,012 km</w:t>
      </w:r>
      <w:r>
        <w:t xml:space="preserve">, as compared with Vancouver’s 77.5km and Toronto’s 365.9km </w:t>
      </w:r>
      <w:r>
        <w:lastRenderedPageBreak/>
        <w:t xml:space="preserve">of off-street paths. </w:t>
      </w:r>
    </w:p>
    <w:p w14:paraId="71A82EB0" w14:textId="2104D3C4" w:rsidR="00F017BC" w:rsidRPr="00F017BC" w:rsidRDefault="00D62886" w:rsidP="00994A3F">
      <w:pPr>
        <w:ind w:firstLine="720"/>
      </w:pPr>
      <w:r>
        <w:t xml:space="preserve">Finally, </w:t>
      </w:r>
      <w:r w:rsidR="006D1BC0" w:rsidRPr="006D1BC0">
        <w:t xml:space="preserve">Toronto, the most populous municipality in the study, presents a density of 4,434 individuals per </w:t>
      </w:r>
      <w:r>
        <w:t>sq km</w:t>
      </w:r>
      <w:r w:rsidR="006D1BC0" w:rsidRPr="006D1BC0">
        <w:t xml:space="preserve">, with 66% of its roadways </w:t>
      </w:r>
      <w:r>
        <w:t>designated as</w:t>
      </w:r>
      <w:r w:rsidR="006D1BC0" w:rsidRPr="006D1BC0">
        <w:t xml:space="preserve"> local streets, and only 7% </w:t>
      </w:r>
      <w:r>
        <w:t xml:space="preserve">of roadway-km </w:t>
      </w:r>
      <w:r w:rsidR="00845CE0">
        <w:t xml:space="preserve">with cycling routes. </w:t>
      </w:r>
    </w:p>
    <w:tbl>
      <w:tblPr>
        <w:tblStyle w:val="TableGrid"/>
        <w:tblW w:w="9597" w:type="dxa"/>
        <w:tblLook w:val="04A0" w:firstRow="1" w:lastRow="0" w:firstColumn="1" w:lastColumn="0" w:noHBand="0" w:noVBand="1"/>
        <w:tblPrChange w:id="104" w:author="Richard Wen" w:date="2024-05-16T23:28:00Z">
          <w:tblPr>
            <w:tblStyle w:val="TableGrid"/>
            <w:tblW w:w="0" w:type="auto"/>
            <w:tblLook w:val="04A0" w:firstRow="1" w:lastRow="0" w:firstColumn="1" w:lastColumn="0" w:noHBand="0" w:noVBand="1"/>
          </w:tblPr>
        </w:tblPrChange>
      </w:tblPr>
      <w:tblGrid>
        <w:gridCol w:w="2077"/>
        <w:gridCol w:w="2573"/>
        <w:gridCol w:w="1746"/>
        <w:gridCol w:w="1600"/>
        <w:gridCol w:w="1601"/>
        <w:tblGridChange w:id="105">
          <w:tblGrid>
            <w:gridCol w:w="2024"/>
            <w:gridCol w:w="2507"/>
            <w:gridCol w:w="119"/>
            <w:gridCol w:w="1582"/>
            <w:gridCol w:w="1560"/>
            <w:gridCol w:w="1558"/>
            <w:gridCol w:w="247"/>
          </w:tblGrid>
        </w:tblGridChange>
      </w:tblGrid>
      <w:tr w:rsidR="00807DAC" w:rsidRPr="009A5D79" w14:paraId="618DA6DC" w14:textId="77777777" w:rsidTr="00775ED3">
        <w:trPr>
          <w:trHeight w:val="250"/>
          <w:trPrChange w:id="106" w:author="Richard Wen" w:date="2024-05-16T23:28:00Z">
            <w:trPr>
              <w:gridAfter w:val="0"/>
            </w:trPr>
          </w:trPrChange>
        </w:trPr>
        <w:tc>
          <w:tcPr>
            <w:tcW w:w="4650" w:type="dxa"/>
            <w:gridSpan w:val="2"/>
            <w:shd w:val="clear" w:color="auto" w:fill="2F5496" w:themeFill="accent1" w:themeFillShade="BF"/>
            <w:tcPrChange w:id="107" w:author="Richard Wen" w:date="2024-05-16T23:28:00Z">
              <w:tcPr>
                <w:tcW w:w="4531" w:type="dxa"/>
                <w:gridSpan w:val="2"/>
                <w:shd w:val="clear" w:color="auto" w:fill="2F5496" w:themeFill="accent1" w:themeFillShade="BF"/>
              </w:tcPr>
            </w:tcPrChange>
          </w:tcPr>
          <w:bookmarkEnd w:id="11"/>
          <w:p w14:paraId="1FBD418D" w14:textId="109CD60C" w:rsidR="00807DAC" w:rsidRDefault="00D008DF" w:rsidP="00D008DF">
            <w:pPr>
              <w:jc w:val="center"/>
              <w:rPr>
                <w:b/>
                <w:bCs/>
                <w:color w:val="FFFFFF" w:themeColor="background1"/>
                <w:sz w:val="18"/>
                <w:szCs w:val="18"/>
              </w:rPr>
            </w:pPr>
            <w:r>
              <w:rPr>
                <w:b/>
                <w:bCs/>
                <w:color w:val="FFFFFF" w:themeColor="background1"/>
                <w:sz w:val="18"/>
                <w:szCs w:val="18"/>
              </w:rPr>
              <w:t>Municipal Attributes</w:t>
            </w:r>
          </w:p>
        </w:tc>
        <w:tc>
          <w:tcPr>
            <w:tcW w:w="4946" w:type="dxa"/>
            <w:gridSpan w:val="3"/>
            <w:shd w:val="clear" w:color="auto" w:fill="2F5496" w:themeFill="accent1" w:themeFillShade="BF"/>
            <w:tcPrChange w:id="108" w:author="Richard Wen" w:date="2024-05-16T23:28:00Z">
              <w:tcPr>
                <w:tcW w:w="4819" w:type="dxa"/>
                <w:gridSpan w:val="4"/>
                <w:shd w:val="clear" w:color="auto" w:fill="2F5496" w:themeFill="accent1" w:themeFillShade="BF"/>
              </w:tcPr>
            </w:tcPrChange>
          </w:tcPr>
          <w:p w14:paraId="36C292FC" w14:textId="736F2DA1" w:rsidR="00807DAC" w:rsidRPr="00807DAC" w:rsidRDefault="00807DAC" w:rsidP="00D008DF">
            <w:pPr>
              <w:jc w:val="center"/>
              <w:rPr>
                <w:b/>
                <w:bCs/>
                <w:color w:val="FFFFFF" w:themeColor="background1"/>
                <w:sz w:val="18"/>
                <w:szCs w:val="18"/>
              </w:rPr>
            </w:pPr>
            <w:r>
              <w:rPr>
                <w:b/>
                <w:bCs/>
                <w:color w:val="FFFFFF" w:themeColor="background1"/>
                <w:sz w:val="18"/>
                <w:szCs w:val="18"/>
              </w:rPr>
              <w:t>Municipality</w:t>
            </w:r>
          </w:p>
        </w:tc>
      </w:tr>
      <w:tr w:rsidR="00807DAC" w:rsidRPr="009A5D79" w14:paraId="26B35637" w14:textId="77777777" w:rsidTr="00775ED3">
        <w:trPr>
          <w:trHeight w:val="234"/>
          <w:trPrChange w:id="109" w:author="Richard Wen" w:date="2024-05-16T23:28:00Z">
            <w:trPr>
              <w:gridAfter w:val="0"/>
            </w:trPr>
          </w:trPrChange>
        </w:trPr>
        <w:tc>
          <w:tcPr>
            <w:tcW w:w="2077" w:type="dxa"/>
            <w:shd w:val="clear" w:color="auto" w:fill="2F5496" w:themeFill="accent1" w:themeFillShade="BF"/>
            <w:tcPrChange w:id="110" w:author="Richard Wen" w:date="2024-05-16T23:28:00Z">
              <w:tcPr>
                <w:tcW w:w="2024" w:type="dxa"/>
                <w:shd w:val="clear" w:color="auto" w:fill="2F5496" w:themeFill="accent1" w:themeFillShade="BF"/>
              </w:tcPr>
            </w:tcPrChange>
          </w:tcPr>
          <w:p w14:paraId="5F9D0C10" w14:textId="55188859" w:rsidR="000B529D" w:rsidRPr="00807DAC" w:rsidRDefault="00D008DF" w:rsidP="00807DAC">
            <w:pPr>
              <w:jc w:val="center"/>
              <w:rPr>
                <w:b/>
                <w:bCs/>
                <w:color w:val="FFFFFF" w:themeColor="background1"/>
                <w:sz w:val="18"/>
                <w:szCs w:val="18"/>
              </w:rPr>
            </w:pPr>
            <w:r>
              <w:rPr>
                <w:b/>
                <w:bCs/>
                <w:color w:val="FFFFFF" w:themeColor="background1"/>
                <w:sz w:val="18"/>
                <w:szCs w:val="18"/>
              </w:rPr>
              <w:t>Category</w:t>
            </w:r>
          </w:p>
        </w:tc>
        <w:tc>
          <w:tcPr>
            <w:tcW w:w="2573" w:type="dxa"/>
            <w:shd w:val="clear" w:color="auto" w:fill="2F5496" w:themeFill="accent1" w:themeFillShade="BF"/>
            <w:tcPrChange w:id="111" w:author="Richard Wen" w:date="2024-05-16T23:28:00Z">
              <w:tcPr>
                <w:tcW w:w="2507" w:type="dxa"/>
                <w:shd w:val="clear" w:color="auto" w:fill="2F5496" w:themeFill="accent1" w:themeFillShade="BF"/>
              </w:tcPr>
            </w:tcPrChange>
          </w:tcPr>
          <w:p w14:paraId="26E49E20" w14:textId="06C34BA9" w:rsidR="000B529D" w:rsidRPr="00807DAC" w:rsidRDefault="00D008DF" w:rsidP="00D008DF">
            <w:pPr>
              <w:jc w:val="center"/>
              <w:rPr>
                <w:b/>
                <w:bCs/>
                <w:color w:val="FFFFFF" w:themeColor="background1"/>
                <w:sz w:val="18"/>
                <w:szCs w:val="18"/>
              </w:rPr>
            </w:pPr>
            <w:r>
              <w:rPr>
                <w:b/>
                <w:bCs/>
                <w:color w:val="FFFFFF" w:themeColor="background1"/>
                <w:sz w:val="18"/>
                <w:szCs w:val="18"/>
              </w:rPr>
              <w:t>Measure</w:t>
            </w:r>
          </w:p>
        </w:tc>
        <w:tc>
          <w:tcPr>
            <w:tcW w:w="1746" w:type="dxa"/>
            <w:shd w:val="clear" w:color="auto" w:fill="2F5496" w:themeFill="accent1" w:themeFillShade="BF"/>
            <w:tcPrChange w:id="112" w:author="Richard Wen" w:date="2024-05-16T23:28:00Z">
              <w:tcPr>
                <w:tcW w:w="1701" w:type="dxa"/>
                <w:gridSpan w:val="2"/>
                <w:shd w:val="clear" w:color="auto" w:fill="2F5496" w:themeFill="accent1" w:themeFillShade="BF"/>
              </w:tcPr>
            </w:tcPrChange>
          </w:tcPr>
          <w:p w14:paraId="2B93031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Vancouver</w:t>
            </w:r>
          </w:p>
        </w:tc>
        <w:tc>
          <w:tcPr>
            <w:tcW w:w="1600" w:type="dxa"/>
            <w:shd w:val="clear" w:color="auto" w:fill="2F5496" w:themeFill="accent1" w:themeFillShade="BF"/>
            <w:tcPrChange w:id="113" w:author="Richard Wen" w:date="2024-05-16T23:28:00Z">
              <w:tcPr>
                <w:tcW w:w="1560" w:type="dxa"/>
                <w:shd w:val="clear" w:color="auto" w:fill="2F5496" w:themeFill="accent1" w:themeFillShade="BF"/>
              </w:tcPr>
            </w:tcPrChange>
          </w:tcPr>
          <w:p w14:paraId="41E9B46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Calgary</w:t>
            </w:r>
          </w:p>
        </w:tc>
        <w:tc>
          <w:tcPr>
            <w:tcW w:w="1599" w:type="dxa"/>
            <w:shd w:val="clear" w:color="auto" w:fill="2F5496" w:themeFill="accent1" w:themeFillShade="BF"/>
            <w:tcPrChange w:id="114" w:author="Richard Wen" w:date="2024-05-16T23:28:00Z">
              <w:tcPr>
                <w:tcW w:w="1558" w:type="dxa"/>
                <w:shd w:val="clear" w:color="auto" w:fill="2F5496" w:themeFill="accent1" w:themeFillShade="BF"/>
              </w:tcPr>
            </w:tcPrChange>
          </w:tcPr>
          <w:p w14:paraId="3DBA148E"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Toronto</w:t>
            </w:r>
          </w:p>
        </w:tc>
      </w:tr>
      <w:tr w:rsidR="00157BAB" w:rsidRPr="009A5D79" w14:paraId="4E3FC29D" w14:textId="77777777" w:rsidTr="00775ED3">
        <w:trPr>
          <w:trHeight w:val="250"/>
          <w:trPrChange w:id="115" w:author="Richard Wen" w:date="2024-05-16T23:28:00Z">
            <w:trPr>
              <w:gridAfter w:val="0"/>
            </w:trPr>
          </w:trPrChange>
        </w:trPr>
        <w:tc>
          <w:tcPr>
            <w:tcW w:w="2077" w:type="dxa"/>
            <w:vMerge w:val="restart"/>
            <w:tcPrChange w:id="116" w:author="Richard Wen" w:date="2024-05-16T23:28:00Z">
              <w:tcPr>
                <w:tcW w:w="2024" w:type="dxa"/>
                <w:vMerge w:val="restart"/>
              </w:tcPr>
            </w:tcPrChange>
          </w:tcPr>
          <w:p w14:paraId="5CFEA703" w14:textId="77777777" w:rsidR="00157BAB" w:rsidRDefault="00157BAB" w:rsidP="00533347">
            <w:pPr>
              <w:jc w:val="center"/>
              <w:rPr>
                <w:ins w:id="117" w:author="Richard Wen" w:date="2024-05-17T16:42:00Z"/>
                <w:b/>
                <w:bCs/>
                <w:sz w:val="18"/>
                <w:szCs w:val="18"/>
              </w:rPr>
            </w:pPr>
            <w:r>
              <w:rPr>
                <w:b/>
                <w:bCs/>
                <w:sz w:val="18"/>
                <w:szCs w:val="18"/>
              </w:rPr>
              <w:t>Demographics</w:t>
            </w:r>
          </w:p>
          <w:p w14:paraId="56111317" w14:textId="6BA55034" w:rsidR="00774B00" w:rsidRPr="00774B00" w:rsidRDefault="00774B00" w:rsidP="00533347">
            <w:pPr>
              <w:jc w:val="center"/>
              <w:rPr>
                <w:sz w:val="18"/>
                <w:szCs w:val="18"/>
                <w:rPrChange w:id="118" w:author="Richard Wen" w:date="2024-05-17T16:42:00Z">
                  <w:rPr>
                    <w:b/>
                    <w:bCs/>
                    <w:sz w:val="18"/>
                    <w:szCs w:val="18"/>
                  </w:rPr>
                </w:rPrChange>
              </w:rPr>
            </w:pPr>
            <w:ins w:id="119" w:author="Richard Wen" w:date="2024-05-17T16:42:00Z">
              <w:r w:rsidRPr="00774B00">
                <w:rPr>
                  <w:sz w:val="18"/>
                  <w:szCs w:val="18"/>
                  <w:rPrChange w:id="120" w:author="Richard Wen" w:date="2024-05-17T16:42:00Z">
                    <w:rPr>
                      <w:b/>
                      <w:bCs/>
                      <w:sz w:val="18"/>
                      <w:szCs w:val="18"/>
                    </w:rPr>
                  </w:rPrChange>
                </w:rPr>
                <w:t>(2021)</w:t>
              </w:r>
            </w:ins>
          </w:p>
        </w:tc>
        <w:tc>
          <w:tcPr>
            <w:tcW w:w="2573" w:type="dxa"/>
            <w:tcPrChange w:id="121" w:author="Richard Wen" w:date="2024-05-16T23:28:00Z">
              <w:tcPr>
                <w:tcW w:w="2507" w:type="dxa"/>
              </w:tcPr>
            </w:tcPrChange>
          </w:tcPr>
          <w:p w14:paraId="681631FE" w14:textId="09372C56" w:rsidR="00157BAB" w:rsidRPr="0005527B" w:rsidRDefault="00157BAB" w:rsidP="00533347">
            <w:pPr>
              <w:jc w:val="right"/>
              <w:rPr>
                <w:sz w:val="18"/>
                <w:szCs w:val="18"/>
              </w:rPr>
            </w:pPr>
            <w:r>
              <w:rPr>
                <w:sz w:val="18"/>
                <w:szCs w:val="18"/>
              </w:rPr>
              <w:t>Population</w:t>
            </w:r>
            <w:del w:id="122" w:author="Richard Wen" w:date="2024-05-17T16:42:00Z">
              <w:r w:rsidDel="00774B00">
                <w:rPr>
                  <w:sz w:val="18"/>
                  <w:szCs w:val="18"/>
                </w:rPr>
                <w:delText xml:space="preserve"> (202</w:delText>
              </w:r>
              <w:r w:rsidR="007E1DEB" w:rsidDel="00774B00">
                <w:rPr>
                  <w:sz w:val="18"/>
                  <w:szCs w:val="18"/>
                </w:rPr>
                <w:delText>1</w:delText>
              </w:r>
              <w:r w:rsidDel="00774B00">
                <w:rPr>
                  <w:sz w:val="18"/>
                  <w:szCs w:val="18"/>
                </w:rPr>
                <w:delText>)</w:delText>
              </w:r>
            </w:del>
          </w:p>
        </w:tc>
        <w:tc>
          <w:tcPr>
            <w:tcW w:w="1746" w:type="dxa"/>
            <w:shd w:val="clear" w:color="auto" w:fill="auto"/>
            <w:tcPrChange w:id="123" w:author="Richard Wen" w:date="2024-05-16T23:28:00Z">
              <w:tcPr>
                <w:tcW w:w="1701" w:type="dxa"/>
                <w:gridSpan w:val="2"/>
                <w:shd w:val="clear" w:color="auto" w:fill="auto"/>
              </w:tcPr>
            </w:tcPrChange>
          </w:tcPr>
          <w:p w14:paraId="3688D8E8" w14:textId="2D801500" w:rsidR="00157BAB" w:rsidRPr="0005527B" w:rsidRDefault="007E1DEB" w:rsidP="00533347">
            <w:pPr>
              <w:jc w:val="right"/>
              <w:rPr>
                <w:sz w:val="18"/>
                <w:szCs w:val="18"/>
              </w:rPr>
            </w:pPr>
            <w:r>
              <w:rPr>
                <w:sz w:val="18"/>
                <w:szCs w:val="18"/>
              </w:rPr>
              <w:t>662,248</w:t>
            </w:r>
          </w:p>
        </w:tc>
        <w:tc>
          <w:tcPr>
            <w:tcW w:w="1600" w:type="dxa"/>
            <w:shd w:val="clear" w:color="auto" w:fill="auto"/>
            <w:tcPrChange w:id="124" w:author="Richard Wen" w:date="2024-05-16T23:28:00Z">
              <w:tcPr>
                <w:tcW w:w="1560" w:type="dxa"/>
                <w:shd w:val="clear" w:color="auto" w:fill="auto"/>
              </w:tcPr>
            </w:tcPrChange>
          </w:tcPr>
          <w:p w14:paraId="3AF60AE2" w14:textId="4794C3BA" w:rsidR="00157BAB" w:rsidRPr="0005527B" w:rsidRDefault="007E1DEB" w:rsidP="00533347">
            <w:pPr>
              <w:jc w:val="right"/>
              <w:rPr>
                <w:sz w:val="18"/>
                <w:szCs w:val="18"/>
              </w:rPr>
            </w:pPr>
            <w:r>
              <w:rPr>
                <w:sz w:val="18"/>
                <w:szCs w:val="18"/>
              </w:rPr>
              <w:t>1,306,784</w:t>
            </w:r>
          </w:p>
        </w:tc>
        <w:tc>
          <w:tcPr>
            <w:tcW w:w="1599" w:type="dxa"/>
            <w:shd w:val="clear" w:color="auto" w:fill="auto"/>
            <w:tcPrChange w:id="125" w:author="Richard Wen" w:date="2024-05-16T23:28:00Z">
              <w:tcPr>
                <w:tcW w:w="1558" w:type="dxa"/>
                <w:shd w:val="clear" w:color="auto" w:fill="auto"/>
              </w:tcPr>
            </w:tcPrChange>
          </w:tcPr>
          <w:p w14:paraId="0C0C4856" w14:textId="6B70A6E4" w:rsidR="00157BAB" w:rsidRPr="0005527B" w:rsidRDefault="007E1DEB" w:rsidP="00533347">
            <w:pPr>
              <w:jc w:val="right"/>
              <w:rPr>
                <w:sz w:val="18"/>
                <w:szCs w:val="18"/>
              </w:rPr>
            </w:pPr>
            <w:r>
              <w:rPr>
                <w:sz w:val="18"/>
                <w:szCs w:val="18"/>
              </w:rPr>
              <w:t>2,794,356</w:t>
            </w:r>
          </w:p>
        </w:tc>
      </w:tr>
      <w:tr w:rsidR="00157BAB" w:rsidRPr="009A5D79" w14:paraId="541D8086" w14:textId="77777777" w:rsidTr="00775ED3">
        <w:trPr>
          <w:trHeight w:val="162"/>
          <w:trPrChange w:id="126" w:author="Richard Wen" w:date="2024-05-16T23:28:00Z">
            <w:trPr>
              <w:gridAfter w:val="0"/>
            </w:trPr>
          </w:trPrChange>
        </w:trPr>
        <w:tc>
          <w:tcPr>
            <w:tcW w:w="2077" w:type="dxa"/>
            <w:vMerge/>
            <w:tcPrChange w:id="127" w:author="Richard Wen" w:date="2024-05-16T23:28:00Z">
              <w:tcPr>
                <w:tcW w:w="2024" w:type="dxa"/>
                <w:vMerge/>
              </w:tcPr>
            </w:tcPrChange>
          </w:tcPr>
          <w:p w14:paraId="7F19E3CA" w14:textId="77777777" w:rsidR="00157BAB" w:rsidRPr="0005527B" w:rsidRDefault="00157BAB" w:rsidP="00533347">
            <w:pPr>
              <w:jc w:val="center"/>
              <w:rPr>
                <w:b/>
                <w:bCs/>
                <w:sz w:val="18"/>
                <w:szCs w:val="18"/>
              </w:rPr>
            </w:pPr>
          </w:p>
        </w:tc>
        <w:tc>
          <w:tcPr>
            <w:tcW w:w="2573" w:type="dxa"/>
            <w:tcPrChange w:id="128" w:author="Richard Wen" w:date="2024-05-16T23:28:00Z">
              <w:tcPr>
                <w:tcW w:w="2507" w:type="dxa"/>
              </w:tcPr>
            </w:tcPrChange>
          </w:tcPr>
          <w:p w14:paraId="1F44A5A9" w14:textId="3CC8246F" w:rsidR="00157BAB" w:rsidRPr="0005527B" w:rsidRDefault="000D00EC" w:rsidP="00533347">
            <w:pPr>
              <w:jc w:val="right"/>
              <w:rPr>
                <w:sz w:val="18"/>
                <w:szCs w:val="18"/>
              </w:rPr>
            </w:pPr>
            <w:commentRangeStart w:id="129"/>
            <w:commentRangeStart w:id="130"/>
            <w:r>
              <w:rPr>
                <w:sz w:val="18"/>
                <w:szCs w:val="18"/>
              </w:rPr>
              <w:t>Area (</w:t>
            </w:r>
            <w:r w:rsidRPr="00157BAB">
              <w:rPr>
                <w:sz w:val="18"/>
                <w:szCs w:val="18"/>
              </w:rPr>
              <w:t>km²</w:t>
            </w:r>
            <w:r>
              <w:rPr>
                <w:sz w:val="18"/>
                <w:szCs w:val="18"/>
              </w:rPr>
              <w:t>)</w:t>
            </w:r>
            <w:commentRangeEnd w:id="129"/>
            <w:r>
              <w:rPr>
                <w:rStyle w:val="CommentReference"/>
              </w:rPr>
              <w:commentReference w:id="129"/>
            </w:r>
            <w:commentRangeEnd w:id="130"/>
            <w:r>
              <w:rPr>
                <w:rStyle w:val="CommentReference"/>
              </w:rPr>
              <w:commentReference w:id="130"/>
            </w:r>
          </w:p>
        </w:tc>
        <w:tc>
          <w:tcPr>
            <w:tcW w:w="1746" w:type="dxa"/>
            <w:shd w:val="clear" w:color="auto" w:fill="auto"/>
            <w:tcPrChange w:id="131" w:author="Richard Wen" w:date="2024-05-16T23:28:00Z">
              <w:tcPr>
                <w:tcW w:w="1701" w:type="dxa"/>
                <w:gridSpan w:val="2"/>
                <w:shd w:val="clear" w:color="auto" w:fill="auto"/>
              </w:tcPr>
            </w:tcPrChange>
          </w:tcPr>
          <w:p w14:paraId="2793FFD1" w14:textId="1C710B4C" w:rsidR="00157BAB" w:rsidRPr="0005527B" w:rsidRDefault="007E1DEB" w:rsidP="00533347">
            <w:pPr>
              <w:jc w:val="right"/>
              <w:rPr>
                <w:sz w:val="18"/>
                <w:szCs w:val="18"/>
              </w:rPr>
            </w:pPr>
            <w:r>
              <w:rPr>
                <w:sz w:val="18"/>
                <w:szCs w:val="18"/>
              </w:rPr>
              <w:t>115</w:t>
            </w:r>
          </w:p>
        </w:tc>
        <w:tc>
          <w:tcPr>
            <w:tcW w:w="1600" w:type="dxa"/>
            <w:shd w:val="clear" w:color="auto" w:fill="auto"/>
            <w:tcPrChange w:id="132" w:author="Richard Wen" w:date="2024-05-16T23:28:00Z">
              <w:tcPr>
                <w:tcW w:w="1560" w:type="dxa"/>
                <w:shd w:val="clear" w:color="auto" w:fill="auto"/>
              </w:tcPr>
            </w:tcPrChange>
          </w:tcPr>
          <w:p w14:paraId="73C9A9F9" w14:textId="78369201" w:rsidR="00157BAB" w:rsidRPr="0005527B" w:rsidRDefault="007E1DEB" w:rsidP="00533347">
            <w:pPr>
              <w:jc w:val="right"/>
              <w:rPr>
                <w:sz w:val="18"/>
                <w:szCs w:val="18"/>
              </w:rPr>
            </w:pPr>
            <w:r>
              <w:rPr>
                <w:sz w:val="18"/>
                <w:szCs w:val="18"/>
              </w:rPr>
              <w:t>825.3</w:t>
            </w:r>
          </w:p>
        </w:tc>
        <w:tc>
          <w:tcPr>
            <w:tcW w:w="1599" w:type="dxa"/>
            <w:tcBorders>
              <w:bottom w:val="single" w:sz="4" w:space="0" w:color="auto"/>
            </w:tcBorders>
            <w:shd w:val="clear" w:color="auto" w:fill="auto"/>
            <w:tcPrChange w:id="133" w:author="Richard Wen" w:date="2024-05-16T23:28:00Z">
              <w:tcPr>
                <w:tcW w:w="1558" w:type="dxa"/>
                <w:tcBorders>
                  <w:bottom w:val="single" w:sz="4" w:space="0" w:color="auto"/>
                </w:tcBorders>
                <w:shd w:val="clear" w:color="auto" w:fill="auto"/>
              </w:tcPr>
            </w:tcPrChange>
          </w:tcPr>
          <w:p w14:paraId="1A8AA660" w14:textId="18E6FC87" w:rsidR="00157BAB" w:rsidRPr="0005527B" w:rsidRDefault="007E1DEB" w:rsidP="00533347">
            <w:pPr>
              <w:jc w:val="right"/>
              <w:rPr>
                <w:sz w:val="18"/>
                <w:szCs w:val="18"/>
              </w:rPr>
            </w:pPr>
            <w:r>
              <w:rPr>
                <w:sz w:val="18"/>
                <w:szCs w:val="18"/>
              </w:rPr>
              <w:t>630.2</w:t>
            </w:r>
          </w:p>
        </w:tc>
      </w:tr>
      <w:tr w:rsidR="00157BAB" w:rsidRPr="009A5D79" w14:paraId="65772F1C" w14:textId="77777777" w:rsidTr="00775ED3">
        <w:trPr>
          <w:trHeight w:val="162"/>
          <w:trPrChange w:id="134" w:author="Richard Wen" w:date="2024-05-16T23:28:00Z">
            <w:trPr>
              <w:gridAfter w:val="0"/>
            </w:trPr>
          </w:trPrChange>
        </w:trPr>
        <w:tc>
          <w:tcPr>
            <w:tcW w:w="2077" w:type="dxa"/>
            <w:vMerge/>
            <w:tcBorders>
              <w:bottom w:val="double" w:sz="4" w:space="0" w:color="auto"/>
            </w:tcBorders>
            <w:tcPrChange w:id="135" w:author="Richard Wen" w:date="2024-05-16T23:28:00Z">
              <w:tcPr>
                <w:tcW w:w="2024" w:type="dxa"/>
                <w:vMerge/>
                <w:tcBorders>
                  <w:bottom w:val="double" w:sz="4" w:space="0" w:color="auto"/>
                </w:tcBorders>
              </w:tcPr>
            </w:tcPrChange>
          </w:tcPr>
          <w:p w14:paraId="0AD871BF" w14:textId="77777777" w:rsidR="00157BAB" w:rsidRPr="0005527B" w:rsidRDefault="00157BAB" w:rsidP="00533347">
            <w:pPr>
              <w:jc w:val="center"/>
              <w:rPr>
                <w:b/>
                <w:bCs/>
                <w:sz w:val="18"/>
                <w:szCs w:val="18"/>
              </w:rPr>
            </w:pPr>
          </w:p>
        </w:tc>
        <w:tc>
          <w:tcPr>
            <w:tcW w:w="2573" w:type="dxa"/>
            <w:tcBorders>
              <w:bottom w:val="double" w:sz="4" w:space="0" w:color="auto"/>
            </w:tcBorders>
            <w:shd w:val="clear" w:color="auto" w:fill="D9E2F3" w:themeFill="accent1" w:themeFillTint="33"/>
            <w:tcPrChange w:id="136" w:author="Richard Wen" w:date="2024-05-16T23:28:00Z">
              <w:tcPr>
                <w:tcW w:w="2507" w:type="dxa"/>
                <w:tcBorders>
                  <w:bottom w:val="double" w:sz="4" w:space="0" w:color="auto"/>
                </w:tcBorders>
                <w:shd w:val="clear" w:color="auto" w:fill="D9E2F3" w:themeFill="accent1" w:themeFillTint="33"/>
              </w:tcPr>
            </w:tcPrChange>
          </w:tcPr>
          <w:p w14:paraId="2C90506E" w14:textId="67AA267C" w:rsidR="00157BAB" w:rsidRPr="00F87D6F" w:rsidRDefault="00157BAB" w:rsidP="00533347">
            <w:pPr>
              <w:jc w:val="right"/>
              <w:rPr>
                <w:b/>
                <w:bCs/>
                <w:sz w:val="18"/>
                <w:szCs w:val="18"/>
              </w:rPr>
            </w:pPr>
            <w:r w:rsidRPr="00F87D6F">
              <w:rPr>
                <w:b/>
                <w:bCs/>
                <w:sz w:val="18"/>
                <w:szCs w:val="18"/>
              </w:rPr>
              <w:t xml:space="preserve">Density </w:t>
            </w:r>
            <w:r w:rsidRPr="00F87D6F">
              <w:rPr>
                <w:sz w:val="18"/>
                <w:szCs w:val="18"/>
              </w:rPr>
              <w:t>(Pop. per km²)</w:t>
            </w:r>
          </w:p>
        </w:tc>
        <w:tc>
          <w:tcPr>
            <w:tcW w:w="1746" w:type="dxa"/>
            <w:tcBorders>
              <w:bottom w:val="double" w:sz="4" w:space="0" w:color="auto"/>
            </w:tcBorders>
            <w:shd w:val="clear" w:color="auto" w:fill="D9E2F3" w:themeFill="accent1" w:themeFillTint="33"/>
            <w:tcPrChange w:id="137" w:author="Richard Wen" w:date="2024-05-16T23:28:00Z">
              <w:tcPr>
                <w:tcW w:w="1701" w:type="dxa"/>
                <w:gridSpan w:val="2"/>
                <w:tcBorders>
                  <w:bottom w:val="double" w:sz="4" w:space="0" w:color="auto"/>
                </w:tcBorders>
                <w:shd w:val="clear" w:color="auto" w:fill="D9E2F3" w:themeFill="accent1" w:themeFillTint="33"/>
              </w:tcPr>
            </w:tcPrChange>
          </w:tcPr>
          <w:p w14:paraId="376A4D99" w14:textId="154CA6B9" w:rsidR="00157BAB" w:rsidRPr="00F87D6F" w:rsidRDefault="00F87D6F" w:rsidP="00533347">
            <w:pPr>
              <w:jc w:val="right"/>
              <w:rPr>
                <w:b/>
                <w:bCs/>
                <w:sz w:val="18"/>
                <w:szCs w:val="18"/>
              </w:rPr>
            </w:pPr>
            <w:r w:rsidRPr="00F87D6F">
              <w:rPr>
                <w:b/>
                <w:bCs/>
                <w:sz w:val="18"/>
                <w:szCs w:val="18"/>
              </w:rPr>
              <w:t>5,758</w:t>
            </w:r>
          </w:p>
        </w:tc>
        <w:tc>
          <w:tcPr>
            <w:tcW w:w="1600" w:type="dxa"/>
            <w:tcBorders>
              <w:bottom w:val="double" w:sz="4" w:space="0" w:color="auto"/>
            </w:tcBorders>
            <w:shd w:val="clear" w:color="auto" w:fill="D9E2F3" w:themeFill="accent1" w:themeFillTint="33"/>
            <w:tcPrChange w:id="138" w:author="Richard Wen" w:date="2024-05-16T23:28:00Z">
              <w:tcPr>
                <w:tcW w:w="1560" w:type="dxa"/>
                <w:tcBorders>
                  <w:bottom w:val="double" w:sz="4" w:space="0" w:color="auto"/>
                </w:tcBorders>
                <w:shd w:val="clear" w:color="auto" w:fill="D9E2F3" w:themeFill="accent1" w:themeFillTint="33"/>
              </w:tcPr>
            </w:tcPrChange>
          </w:tcPr>
          <w:p w14:paraId="042FC4EC" w14:textId="1A99B734" w:rsidR="00157BAB" w:rsidRPr="00F87D6F" w:rsidRDefault="00F87D6F" w:rsidP="00533347">
            <w:pPr>
              <w:jc w:val="right"/>
              <w:rPr>
                <w:b/>
                <w:bCs/>
                <w:sz w:val="18"/>
                <w:szCs w:val="18"/>
              </w:rPr>
            </w:pPr>
            <w:r w:rsidRPr="00F87D6F">
              <w:rPr>
                <w:b/>
                <w:bCs/>
                <w:sz w:val="18"/>
                <w:szCs w:val="18"/>
              </w:rPr>
              <w:t>1,583</w:t>
            </w:r>
          </w:p>
        </w:tc>
        <w:tc>
          <w:tcPr>
            <w:tcW w:w="1599" w:type="dxa"/>
            <w:tcBorders>
              <w:bottom w:val="double" w:sz="4" w:space="0" w:color="auto"/>
            </w:tcBorders>
            <w:shd w:val="clear" w:color="auto" w:fill="D9E2F3" w:themeFill="accent1" w:themeFillTint="33"/>
            <w:tcPrChange w:id="139" w:author="Richard Wen" w:date="2024-05-16T23:28:00Z">
              <w:tcPr>
                <w:tcW w:w="1558" w:type="dxa"/>
                <w:tcBorders>
                  <w:bottom w:val="double" w:sz="4" w:space="0" w:color="auto"/>
                </w:tcBorders>
                <w:shd w:val="clear" w:color="auto" w:fill="D9E2F3" w:themeFill="accent1" w:themeFillTint="33"/>
              </w:tcPr>
            </w:tcPrChange>
          </w:tcPr>
          <w:p w14:paraId="37A23926" w14:textId="5A11FC3A" w:rsidR="00157BAB" w:rsidRPr="00F87D6F" w:rsidRDefault="00F87D6F" w:rsidP="00533347">
            <w:pPr>
              <w:jc w:val="right"/>
              <w:rPr>
                <w:b/>
                <w:bCs/>
                <w:sz w:val="18"/>
                <w:szCs w:val="18"/>
              </w:rPr>
            </w:pPr>
            <w:r w:rsidRPr="00F87D6F">
              <w:rPr>
                <w:b/>
                <w:bCs/>
                <w:sz w:val="18"/>
                <w:szCs w:val="18"/>
              </w:rPr>
              <w:t>4,434</w:t>
            </w:r>
          </w:p>
        </w:tc>
      </w:tr>
      <w:tr w:rsidR="00807DAC" w:rsidRPr="009A5D79" w14:paraId="090602F6" w14:textId="77777777" w:rsidTr="00775ED3">
        <w:trPr>
          <w:trHeight w:val="250"/>
          <w:trPrChange w:id="140" w:author="Richard Wen" w:date="2024-05-16T23:28:00Z">
            <w:trPr>
              <w:gridAfter w:val="0"/>
            </w:trPr>
          </w:trPrChange>
        </w:trPr>
        <w:tc>
          <w:tcPr>
            <w:tcW w:w="2077" w:type="dxa"/>
            <w:vMerge w:val="restart"/>
            <w:tcBorders>
              <w:top w:val="double" w:sz="4" w:space="0" w:color="auto"/>
            </w:tcBorders>
            <w:tcPrChange w:id="141" w:author="Richard Wen" w:date="2024-05-16T23:28:00Z">
              <w:tcPr>
                <w:tcW w:w="2024" w:type="dxa"/>
                <w:vMerge w:val="restart"/>
                <w:tcBorders>
                  <w:top w:val="double" w:sz="4" w:space="0" w:color="auto"/>
                </w:tcBorders>
              </w:tcPr>
            </w:tcPrChange>
          </w:tcPr>
          <w:p w14:paraId="48FF5286" w14:textId="77777777" w:rsidR="000B529D" w:rsidRPr="0005527B" w:rsidRDefault="000B529D" w:rsidP="00533347">
            <w:pPr>
              <w:jc w:val="center"/>
              <w:rPr>
                <w:b/>
                <w:bCs/>
                <w:sz w:val="18"/>
                <w:szCs w:val="18"/>
              </w:rPr>
            </w:pPr>
            <w:r w:rsidRPr="0005527B">
              <w:rPr>
                <w:b/>
                <w:bCs/>
                <w:sz w:val="18"/>
                <w:szCs w:val="18"/>
              </w:rPr>
              <w:t>Municipal Roadways</w:t>
            </w:r>
            <w:r>
              <w:rPr>
                <w:b/>
                <w:bCs/>
                <w:sz w:val="18"/>
                <w:szCs w:val="18"/>
              </w:rPr>
              <w:t xml:space="preserve"> </w:t>
            </w:r>
            <w:r w:rsidRPr="0005527B">
              <w:rPr>
                <w:sz w:val="18"/>
                <w:szCs w:val="18"/>
                <w:vertAlign w:val="superscript"/>
              </w:rPr>
              <w:t>a</w:t>
            </w:r>
          </w:p>
          <w:p w14:paraId="060DB0A8" w14:textId="4545AB6C" w:rsidR="000B529D" w:rsidRPr="0005527B" w:rsidRDefault="001E0E1C" w:rsidP="00533347">
            <w:pPr>
              <w:jc w:val="center"/>
              <w:rPr>
                <w:sz w:val="18"/>
                <w:szCs w:val="18"/>
              </w:rPr>
            </w:pPr>
            <w:r w:rsidRPr="0005527B">
              <w:rPr>
                <w:sz w:val="18"/>
                <w:szCs w:val="18"/>
              </w:rPr>
              <w:t>(</w:t>
            </w:r>
            <w:ins w:id="142" w:author="Richard Wen" w:date="2024-05-17T16:41:00Z">
              <w:r w:rsidR="00774B00">
                <w:rPr>
                  <w:sz w:val="18"/>
                  <w:szCs w:val="18"/>
                </w:rPr>
                <w:t xml:space="preserve">2022, </w:t>
              </w:r>
            </w:ins>
            <w:commentRangeStart w:id="143"/>
            <w:commentRangeStart w:id="144"/>
            <w:r w:rsidRPr="0005527B">
              <w:rPr>
                <w:sz w:val="18"/>
                <w:szCs w:val="18"/>
              </w:rPr>
              <w:t>c-km</w:t>
            </w:r>
            <w:commentRangeEnd w:id="143"/>
            <w:r>
              <w:rPr>
                <w:rStyle w:val="CommentReference"/>
              </w:rPr>
              <w:commentReference w:id="143"/>
            </w:r>
            <w:commentRangeEnd w:id="144"/>
            <w:r>
              <w:rPr>
                <w:rStyle w:val="CommentReference"/>
              </w:rPr>
              <w:commentReference w:id="144"/>
            </w:r>
            <w:r w:rsidRPr="0005527B">
              <w:rPr>
                <w:sz w:val="18"/>
                <w:szCs w:val="18"/>
              </w:rPr>
              <w:t>)</w:t>
            </w:r>
          </w:p>
        </w:tc>
        <w:tc>
          <w:tcPr>
            <w:tcW w:w="2573" w:type="dxa"/>
            <w:tcBorders>
              <w:top w:val="double" w:sz="4" w:space="0" w:color="auto"/>
            </w:tcBorders>
            <w:tcPrChange w:id="145" w:author="Richard Wen" w:date="2024-05-16T23:28:00Z">
              <w:tcPr>
                <w:tcW w:w="2507" w:type="dxa"/>
                <w:tcBorders>
                  <w:top w:val="double" w:sz="4" w:space="0" w:color="auto"/>
                </w:tcBorders>
              </w:tcPr>
            </w:tcPrChange>
          </w:tcPr>
          <w:p w14:paraId="563EC591" w14:textId="77777777" w:rsidR="000B529D" w:rsidRPr="0005527B" w:rsidRDefault="000B529D" w:rsidP="00533347">
            <w:pPr>
              <w:jc w:val="right"/>
              <w:rPr>
                <w:sz w:val="18"/>
                <w:szCs w:val="18"/>
              </w:rPr>
            </w:pPr>
            <w:r w:rsidRPr="0005527B">
              <w:rPr>
                <w:sz w:val="18"/>
                <w:szCs w:val="18"/>
              </w:rPr>
              <w:t>Arterial</w:t>
            </w:r>
          </w:p>
        </w:tc>
        <w:tc>
          <w:tcPr>
            <w:tcW w:w="1746" w:type="dxa"/>
            <w:tcBorders>
              <w:top w:val="double" w:sz="4" w:space="0" w:color="auto"/>
            </w:tcBorders>
            <w:shd w:val="clear" w:color="auto" w:fill="auto"/>
            <w:tcPrChange w:id="146" w:author="Richard Wen" w:date="2024-05-16T23:28:00Z">
              <w:tcPr>
                <w:tcW w:w="1701" w:type="dxa"/>
                <w:gridSpan w:val="2"/>
                <w:tcBorders>
                  <w:top w:val="double" w:sz="4" w:space="0" w:color="auto"/>
                </w:tcBorders>
                <w:shd w:val="clear" w:color="auto" w:fill="auto"/>
              </w:tcPr>
            </w:tcPrChange>
          </w:tcPr>
          <w:p w14:paraId="412E2FC8" w14:textId="77777777" w:rsidR="000B529D" w:rsidRPr="0005527B" w:rsidRDefault="000B529D" w:rsidP="00533347">
            <w:pPr>
              <w:jc w:val="right"/>
              <w:rPr>
                <w:sz w:val="18"/>
                <w:szCs w:val="18"/>
              </w:rPr>
            </w:pPr>
            <w:r w:rsidRPr="0005527B">
              <w:rPr>
                <w:sz w:val="18"/>
                <w:szCs w:val="18"/>
              </w:rPr>
              <w:t>221.6</w:t>
            </w:r>
          </w:p>
        </w:tc>
        <w:tc>
          <w:tcPr>
            <w:tcW w:w="1600" w:type="dxa"/>
            <w:tcBorders>
              <w:top w:val="double" w:sz="4" w:space="0" w:color="auto"/>
            </w:tcBorders>
            <w:shd w:val="clear" w:color="auto" w:fill="auto"/>
            <w:tcPrChange w:id="147" w:author="Richard Wen" w:date="2024-05-16T23:28:00Z">
              <w:tcPr>
                <w:tcW w:w="1560" w:type="dxa"/>
                <w:tcBorders>
                  <w:top w:val="double" w:sz="4" w:space="0" w:color="auto"/>
                </w:tcBorders>
                <w:shd w:val="clear" w:color="auto" w:fill="auto"/>
              </w:tcPr>
            </w:tcPrChange>
          </w:tcPr>
          <w:p w14:paraId="23EBD8E9" w14:textId="77777777" w:rsidR="000B529D" w:rsidRPr="0005527B" w:rsidRDefault="000B529D" w:rsidP="00533347">
            <w:pPr>
              <w:jc w:val="right"/>
              <w:rPr>
                <w:sz w:val="18"/>
                <w:szCs w:val="18"/>
              </w:rPr>
            </w:pPr>
            <w:r w:rsidRPr="0005527B">
              <w:rPr>
                <w:sz w:val="18"/>
                <w:szCs w:val="18"/>
              </w:rPr>
              <w:t>1,402.1</w:t>
            </w:r>
          </w:p>
        </w:tc>
        <w:tc>
          <w:tcPr>
            <w:tcW w:w="1599" w:type="dxa"/>
            <w:tcBorders>
              <w:top w:val="double" w:sz="4" w:space="0" w:color="auto"/>
            </w:tcBorders>
            <w:shd w:val="clear" w:color="auto" w:fill="auto"/>
            <w:tcPrChange w:id="148" w:author="Richard Wen" w:date="2024-05-16T23:28:00Z">
              <w:tcPr>
                <w:tcW w:w="1558" w:type="dxa"/>
                <w:tcBorders>
                  <w:top w:val="double" w:sz="4" w:space="0" w:color="auto"/>
                </w:tcBorders>
                <w:shd w:val="clear" w:color="auto" w:fill="auto"/>
              </w:tcPr>
            </w:tcPrChange>
          </w:tcPr>
          <w:p w14:paraId="29ED2089" w14:textId="77777777" w:rsidR="000B529D" w:rsidRPr="0005527B" w:rsidRDefault="000B529D" w:rsidP="00533347">
            <w:pPr>
              <w:jc w:val="right"/>
              <w:rPr>
                <w:sz w:val="18"/>
                <w:szCs w:val="18"/>
              </w:rPr>
            </w:pPr>
            <w:r w:rsidRPr="0005527B">
              <w:rPr>
                <w:sz w:val="18"/>
                <w:szCs w:val="18"/>
              </w:rPr>
              <w:t>1153.7</w:t>
            </w:r>
          </w:p>
        </w:tc>
      </w:tr>
      <w:tr w:rsidR="000B529D" w:rsidRPr="009A5D79" w14:paraId="3C397343" w14:textId="77777777" w:rsidTr="00775ED3">
        <w:trPr>
          <w:trHeight w:val="162"/>
          <w:trPrChange w:id="149" w:author="Richard Wen" w:date="2024-05-16T23:28:00Z">
            <w:trPr>
              <w:gridAfter w:val="0"/>
            </w:trPr>
          </w:trPrChange>
        </w:trPr>
        <w:tc>
          <w:tcPr>
            <w:tcW w:w="2077" w:type="dxa"/>
            <w:vMerge/>
            <w:tcPrChange w:id="150" w:author="Richard Wen" w:date="2024-05-16T23:28:00Z">
              <w:tcPr>
                <w:tcW w:w="2024" w:type="dxa"/>
                <w:vMerge/>
              </w:tcPr>
            </w:tcPrChange>
          </w:tcPr>
          <w:p w14:paraId="46AC4D04" w14:textId="77777777" w:rsidR="000B529D" w:rsidRPr="0005527B" w:rsidRDefault="000B529D" w:rsidP="00533347">
            <w:pPr>
              <w:jc w:val="center"/>
              <w:rPr>
                <w:sz w:val="18"/>
                <w:szCs w:val="18"/>
              </w:rPr>
            </w:pPr>
          </w:p>
        </w:tc>
        <w:tc>
          <w:tcPr>
            <w:tcW w:w="2573" w:type="dxa"/>
            <w:tcPrChange w:id="151" w:author="Richard Wen" w:date="2024-05-16T23:28:00Z">
              <w:tcPr>
                <w:tcW w:w="2507" w:type="dxa"/>
              </w:tcPr>
            </w:tcPrChange>
          </w:tcPr>
          <w:p w14:paraId="5B136E64" w14:textId="77777777" w:rsidR="000B529D" w:rsidRPr="0005527B" w:rsidRDefault="000B529D" w:rsidP="00533347">
            <w:pPr>
              <w:jc w:val="right"/>
              <w:rPr>
                <w:sz w:val="18"/>
                <w:szCs w:val="18"/>
              </w:rPr>
            </w:pPr>
            <w:r w:rsidRPr="0005527B">
              <w:rPr>
                <w:sz w:val="18"/>
                <w:szCs w:val="18"/>
              </w:rPr>
              <w:t>Collector</w:t>
            </w:r>
          </w:p>
        </w:tc>
        <w:tc>
          <w:tcPr>
            <w:tcW w:w="1746" w:type="dxa"/>
            <w:shd w:val="clear" w:color="auto" w:fill="auto"/>
            <w:tcPrChange w:id="152" w:author="Richard Wen" w:date="2024-05-16T23:28:00Z">
              <w:tcPr>
                <w:tcW w:w="1701" w:type="dxa"/>
                <w:gridSpan w:val="2"/>
                <w:shd w:val="clear" w:color="auto" w:fill="auto"/>
              </w:tcPr>
            </w:tcPrChange>
          </w:tcPr>
          <w:p w14:paraId="137EC74D" w14:textId="77777777" w:rsidR="000B529D" w:rsidRPr="0005527B" w:rsidRDefault="000B529D" w:rsidP="00533347">
            <w:pPr>
              <w:jc w:val="right"/>
              <w:rPr>
                <w:sz w:val="18"/>
                <w:szCs w:val="18"/>
              </w:rPr>
            </w:pPr>
            <w:r w:rsidRPr="0005527B">
              <w:rPr>
                <w:sz w:val="18"/>
                <w:szCs w:val="18"/>
              </w:rPr>
              <w:t>132.7</w:t>
            </w:r>
          </w:p>
        </w:tc>
        <w:tc>
          <w:tcPr>
            <w:tcW w:w="1600" w:type="dxa"/>
            <w:shd w:val="clear" w:color="auto" w:fill="auto"/>
            <w:tcPrChange w:id="153" w:author="Richard Wen" w:date="2024-05-16T23:28:00Z">
              <w:tcPr>
                <w:tcW w:w="1560" w:type="dxa"/>
                <w:shd w:val="clear" w:color="auto" w:fill="auto"/>
              </w:tcPr>
            </w:tcPrChange>
          </w:tcPr>
          <w:p w14:paraId="01B087B4" w14:textId="77777777" w:rsidR="000B529D" w:rsidRPr="0005527B" w:rsidRDefault="000B529D" w:rsidP="00533347">
            <w:pPr>
              <w:jc w:val="right"/>
              <w:rPr>
                <w:sz w:val="18"/>
                <w:szCs w:val="18"/>
              </w:rPr>
            </w:pPr>
            <w:r w:rsidRPr="0005527B">
              <w:rPr>
                <w:sz w:val="18"/>
                <w:szCs w:val="18"/>
              </w:rPr>
              <w:t>1331.9</w:t>
            </w:r>
          </w:p>
        </w:tc>
        <w:tc>
          <w:tcPr>
            <w:tcW w:w="1599" w:type="dxa"/>
            <w:shd w:val="clear" w:color="auto" w:fill="auto"/>
            <w:tcPrChange w:id="154" w:author="Richard Wen" w:date="2024-05-16T23:28:00Z">
              <w:tcPr>
                <w:tcW w:w="1558" w:type="dxa"/>
                <w:shd w:val="clear" w:color="auto" w:fill="auto"/>
              </w:tcPr>
            </w:tcPrChange>
          </w:tcPr>
          <w:p w14:paraId="6C52B6BD" w14:textId="77777777" w:rsidR="000B529D" w:rsidRPr="0005527B" w:rsidRDefault="000B529D" w:rsidP="00533347">
            <w:pPr>
              <w:jc w:val="right"/>
              <w:rPr>
                <w:sz w:val="18"/>
                <w:szCs w:val="18"/>
              </w:rPr>
            </w:pPr>
            <w:r w:rsidRPr="0005527B">
              <w:rPr>
                <w:sz w:val="18"/>
                <w:szCs w:val="18"/>
              </w:rPr>
              <w:t>767.1</w:t>
            </w:r>
          </w:p>
        </w:tc>
      </w:tr>
      <w:tr w:rsidR="000B529D" w:rsidRPr="009A5D79" w14:paraId="6BA1BB6D" w14:textId="77777777" w:rsidTr="00775ED3">
        <w:trPr>
          <w:trHeight w:val="93"/>
          <w:trPrChange w:id="155" w:author="Richard Wen" w:date="2024-05-16T23:28:00Z">
            <w:trPr>
              <w:gridAfter w:val="0"/>
              <w:trHeight w:val="84"/>
            </w:trPr>
          </w:trPrChange>
        </w:trPr>
        <w:tc>
          <w:tcPr>
            <w:tcW w:w="2077" w:type="dxa"/>
            <w:vMerge/>
            <w:tcPrChange w:id="156" w:author="Richard Wen" w:date="2024-05-16T23:28:00Z">
              <w:tcPr>
                <w:tcW w:w="2024" w:type="dxa"/>
                <w:vMerge/>
              </w:tcPr>
            </w:tcPrChange>
          </w:tcPr>
          <w:p w14:paraId="0307B2D3" w14:textId="77777777" w:rsidR="000B529D" w:rsidRPr="0005527B" w:rsidRDefault="000B529D" w:rsidP="00533347">
            <w:pPr>
              <w:jc w:val="center"/>
              <w:rPr>
                <w:sz w:val="18"/>
                <w:szCs w:val="18"/>
              </w:rPr>
            </w:pPr>
          </w:p>
        </w:tc>
        <w:tc>
          <w:tcPr>
            <w:tcW w:w="2573" w:type="dxa"/>
            <w:tcPrChange w:id="157" w:author="Richard Wen" w:date="2024-05-16T23:28:00Z">
              <w:tcPr>
                <w:tcW w:w="2507" w:type="dxa"/>
              </w:tcPr>
            </w:tcPrChange>
          </w:tcPr>
          <w:p w14:paraId="59640831" w14:textId="77777777" w:rsidR="000B529D" w:rsidRPr="0005527B" w:rsidRDefault="000B529D" w:rsidP="00533347">
            <w:pPr>
              <w:jc w:val="right"/>
              <w:rPr>
                <w:sz w:val="18"/>
                <w:szCs w:val="18"/>
              </w:rPr>
            </w:pPr>
            <w:r w:rsidRPr="0005527B">
              <w:rPr>
                <w:sz w:val="18"/>
                <w:szCs w:val="18"/>
              </w:rPr>
              <w:t>Local</w:t>
            </w:r>
          </w:p>
        </w:tc>
        <w:tc>
          <w:tcPr>
            <w:tcW w:w="1746" w:type="dxa"/>
            <w:shd w:val="clear" w:color="auto" w:fill="auto"/>
            <w:tcPrChange w:id="158" w:author="Richard Wen" w:date="2024-05-16T23:28:00Z">
              <w:tcPr>
                <w:tcW w:w="1701" w:type="dxa"/>
                <w:gridSpan w:val="2"/>
                <w:shd w:val="clear" w:color="auto" w:fill="auto"/>
              </w:tcPr>
            </w:tcPrChange>
          </w:tcPr>
          <w:p w14:paraId="6D9B1AD7" w14:textId="77777777" w:rsidR="000B529D" w:rsidRPr="0005527B" w:rsidRDefault="000B529D" w:rsidP="00533347">
            <w:pPr>
              <w:jc w:val="right"/>
              <w:rPr>
                <w:sz w:val="18"/>
                <w:szCs w:val="18"/>
              </w:rPr>
            </w:pPr>
            <w:r w:rsidRPr="0005527B">
              <w:rPr>
                <w:sz w:val="18"/>
                <w:szCs w:val="18"/>
              </w:rPr>
              <w:t>1869.4</w:t>
            </w:r>
          </w:p>
        </w:tc>
        <w:tc>
          <w:tcPr>
            <w:tcW w:w="1600" w:type="dxa"/>
            <w:shd w:val="clear" w:color="auto" w:fill="auto"/>
            <w:tcPrChange w:id="159" w:author="Richard Wen" w:date="2024-05-16T23:28:00Z">
              <w:tcPr>
                <w:tcW w:w="1560" w:type="dxa"/>
                <w:shd w:val="clear" w:color="auto" w:fill="auto"/>
              </w:tcPr>
            </w:tcPrChange>
          </w:tcPr>
          <w:p w14:paraId="72618F2E" w14:textId="77777777" w:rsidR="000B529D" w:rsidRPr="0005527B" w:rsidRDefault="000B529D" w:rsidP="00533347">
            <w:pPr>
              <w:jc w:val="right"/>
              <w:rPr>
                <w:sz w:val="18"/>
                <w:szCs w:val="18"/>
              </w:rPr>
            </w:pPr>
            <w:r w:rsidRPr="0005527B">
              <w:rPr>
                <w:sz w:val="18"/>
                <w:szCs w:val="18"/>
              </w:rPr>
              <w:t>5197.3</w:t>
            </w:r>
          </w:p>
        </w:tc>
        <w:tc>
          <w:tcPr>
            <w:tcW w:w="1599" w:type="dxa"/>
            <w:shd w:val="clear" w:color="auto" w:fill="auto"/>
            <w:tcPrChange w:id="160" w:author="Richard Wen" w:date="2024-05-16T23:28:00Z">
              <w:tcPr>
                <w:tcW w:w="1558" w:type="dxa"/>
                <w:shd w:val="clear" w:color="auto" w:fill="auto"/>
              </w:tcPr>
            </w:tcPrChange>
          </w:tcPr>
          <w:p w14:paraId="23BED944" w14:textId="77777777" w:rsidR="000B529D" w:rsidRPr="0005527B" w:rsidRDefault="000B529D" w:rsidP="00533347">
            <w:pPr>
              <w:jc w:val="right"/>
              <w:rPr>
                <w:sz w:val="18"/>
                <w:szCs w:val="18"/>
              </w:rPr>
            </w:pPr>
            <w:r w:rsidRPr="0005527B">
              <w:rPr>
                <w:sz w:val="18"/>
                <w:szCs w:val="18"/>
              </w:rPr>
              <w:t>3658.6</w:t>
            </w:r>
          </w:p>
        </w:tc>
      </w:tr>
      <w:tr w:rsidR="000B529D" w:rsidRPr="009A5D79" w14:paraId="5E6AE23E" w14:textId="77777777" w:rsidTr="00775ED3">
        <w:trPr>
          <w:trHeight w:val="338"/>
          <w:trPrChange w:id="161" w:author="Richard Wen" w:date="2024-05-16T23:28:00Z">
            <w:trPr>
              <w:gridAfter w:val="0"/>
              <w:trHeight w:val="300"/>
            </w:trPr>
          </w:trPrChange>
        </w:trPr>
        <w:tc>
          <w:tcPr>
            <w:tcW w:w="2077" w:type="dxa"/>
            <w:vMerge/>
            <w:tcBorders>
              <w:bottom w:val="double" w:sz="4" w:space="0" w:color="auto"/>
            </w:tcBorders>
            <w:tcPrChange w:id="162" w:author="Richard Wen" w:date="2024-05-16T23:28:00Z">
              <w:tcPr>
                <w:tcW w:w="2024" w:type="dxa"/>
                <w:vMerge/>
                <w:tcBorders>
                  <w:bottom w:val="double" w:sz="4" w:space="0" w:color="auto"/>
                </w:tcBorders>
              </w:tcPr>
            </w:tcPrChange>
          </w:tcPr>
          <w:p w14:paraId="36A02781" w14:textId="77777777" w:rsidR="000B529D" w:rsidRPr="0005527B" w:rsidRDefault="000B529D" w:rsidP="00533347">
            <w:pPr>
              <w:jc w:val="center"/>
              <w:rPr>
                <w:b/>
                <w:bCs/>
                <w:sz w:val="18"/>
                <w:szCs w:val="18"/>
              </w:rPr>
            </w:pPr>
          </w:p>
        </w:tc>
        <w:tc>
          <w:tcPr>
            <w:tcW w:w="2573" w:type="dxa"/>
            <w:tcBorders>
              <w:bottom w:val="double" w:sz="4" w:space="0" w:color="auto"/>
            </w:tcBorders>
            <w:shd w:val="clear" w:color="auto" w:fill="D9E2F3" w:themeFill="accent1" w:themeFillTint="33"/>
            <w:tcPrChange w:id="163" w:author="Richard Wen" w:date="2024-05-16T23:28:00Z">
              <w:tcPr>
                <w:tcW w:w="2507" w:type="dxa"/>
                <w:tcBorders>
                  <w:bottom w:val="double" w:sz="4" w:space="0" w:color="auto"/>
                </w:tcBorders>
                <w:shd w:val="clear" w:color="auto" w:fill="D9E2F3" w:themeFill="accent1" w:themeFillTint="33"/>
              </w:tcPr>
            </w:tcPrChange>
          </w:tcPr>
          <w:p w14:paraId="391850B6" w14:textId="77777777" w:rsidR="000B529D" w:rsidRPr="0005527B" w:rsidRDefault="000B529D" w:rsidP="00533347">
            <w:pPr>
              <w:jc w:val="right"/>
              <w:rPr>
                <w:b/>
                <w:bCs/>
                <w:sz w:val="18"/>
                <w:szCs w:val="18"/>
              </w:rPr>
            </w:pPr>
            <w:r w:rsidRPr="0005527B">
              <w:rPr>
                <w:b/>
                <w:bCs/>
                <w:sz w:val="18"/>
                <w:szCs w:val="18"/>
              </w:rPr>
              <w:t>Roadways, Total</w:t>
            </w:r>
          </w:p>
        </w:tc>
        <w:tc>
          <w:tcPr>
            <w:tcW w:w="1746" w:type="dxa"/>
            <w:tcBorders>
              <w:bottom w:val="double" w:sz="4" w:space="0" w:color="auto"/>
            </w:tcBorders>
            <w:shd w:val="clear" w:color="auto" w:fill="D9E2F3" w:themeFill="accent1" w:themeFillTint="33"/>
            <w:tcPrChange w:id="164" w:author="Richard Wen" w:date="2024-05-16T23:28:00Z">
              <w:tcPr>
                <w:tcW w:w="1701" w:type="dxa"/>
                <w:gridSpan w:val="2"/>
                <w:tcBorders>
                  <w:bottom w:val="double" w:sz="4" w:space="0" w:color="auto"/>
                </w:tcBorders>
                <w:shd w:val="clear" w:color="auto" w:fill="D9E2F3" w:themeFill="accent1" w:themeFillTint="33"/>
              </w:tcPr>
            </w:tcPrChange>
          </w:tcPr>
          <w:p w14:paraId="74DD2F94" w14:textId="77777777" w:rsidR="000B529D" w:rsidRPr="0005527B" w:rsidRDefault="000B529D" w:rsidP="00533347">
            <w:pPr>
              <w:jc w:val="right"/>
              <w:rPr>
                <w:b/>
                <w:bCs/>
                <w:sz w:val="18"/>
                <w:szCs w:val="18"/>
              </w:rPr>
            </w:pPr>
            <w:r w:rsidRPr="0005527B">
              <w:rPr>
                <w:b/>
                <w:bCs/>
                <w:sz w:val="18"/>
                <w:szCs w:val="18"/>
              </w:rPr>
              <w:t>2,223.7</w:t>
            </w:r>
          </w:p>
        </w:tc>
        <w:tc>
          <w:tcPr>
            <w:tcW w:w="1600" w:type="dxa"/>
            <w:tcBorders>
              <w:bottom w:val="double" w:sz="4" w:space="0" w:color="auto"/>
            </w:tcBorders>
            <w:shd w:val="clear" w:color="auto" w:fill="D9E2F3" w:themeFill="accent1" w:themeFillTint="33"/>
            <w:tcPrChange w:id="165" w:author="Richard Wen" w:date="2024-05-16T23:28:00Z">
              <w:tcPr>
                <w:tcW w:w="1560" w:type="dxa"/>
                <w:tcBorders>
                  <w:bottom w:val="double" w:sz="4" w:space="0" w:color="auto"/>
                </w:tcBorders>
                <w:shd w:val="clear" w:color="auto" w:fill="D9E2F3" w:themeFill="accent1" w:themeFillTint="33"/>
              </w:tcPr>
            </w:tcPrChange>
          </w:tcPr>
          <w:p w14:paraId="64773C52" w14:textId="77777777" w:rsidR="000B529D" w:rsidRPr="0005527B" w:rsidRDefault="000B529D" w:rsidP="00533347">
            <w:pPr>
              <w:jc w:val="right"/>
              <w:rPr>
                <w:b/>
                <w:bCs/>
                <w:sz w:val="18"/>
                <w:szCs w:val="18"/>
              </w:rPr>
            </w:pPr>
            <w:r w:rsidRPr="0005527B">
              <w:rPr>
                <w:b/>
                <w:bCs/>
                <w:sz w:val="18"/>
                <w:szCs w:val="18"/>
              </w:rPr>
              <w:t>7,931.2</w:t>
            </w:r>
          </w:p>
        </w:tc>
        <w:tc>
          <w:tcPr>
            <w:tcW w:w="1599" w:type="dxa"/>
            <w:tcBorders>
              <w:bottom w:val="double" w:sz="4" w:space="0" w:color="auto"/>
            </w:tcBorders>
            <w:shd w:val="clear" w:color="auto" w:fill="D9E2F3" w:themeFill="accent1" w:themeFillTint="33"/>
            <w:tcPrChange w:id="166" w:author="Richard Wen" w:date="2024-05-16T23:28:00Z">
              <w:tcPr>
                <w:tcW w:w="1558" w:type="dxa"/>
                <w:tcBorders>
                  <w:bottom w:val="double" w:sz="4" w:space="0" w:color="auto"/>
                </w:tcBorders>
                <w:shd w:val="clear" w:color="auto" w:fill="D9E2F3" w:themeFill="accent1" w:themeFillTint="33"/>
              </w:tcPr>
            </w:tcPrChange>
          </w:tcPr>
          <w:p w14:paraId="4D5203DC" w14:textId="77777777" w:rsidR="000B529D" w:rsidRPr="0005527B" w:rsidRDefault="000B529D" w:rsidP="00533347">
            <w:pPr>
              <w:jc w:val="right"/>
              <w:rPr>
                <w:b/>
                <w:bCs/>
                <w:sz w:val="18"/>
                <w:szCs w:val="18"/>
              </w:rPr>
            </w:pPr>
            <w:r w:rsidRPr="0005527B">
              <w:rPr>
                <w:b/>
                <w:bCs/>
                <w:sz w:val="18"/>
                <w:szCs w:val="18"/>
              </w:rPr>
              <w:t>5,579.4</w:t>
            </w:r>
          </w:p>
        </w:tc>
      </w:tr>
      <w:tr w:rsidR="00807DAC" w:rsidRPr="009A5D79" w14:paraId="44E496A6" w14:textId="77777777" w:rsidTr="00775ED3">
        <w:trPr>
          <w:trHeight w:val="338"/>
          <w:trPrChange w:id="167" w:author="Richard Wen" w:date="2024-05-16T23:28:00Z">
            <w:trPr>
              <w:gridAfter w:val="0"/>
              <w:trHeight w:val="300"/>
            </w:trPr>
          </w:trPrChange>
        </w:trPr>
        <w:tc>
          <w:tcPr>
            <w:tcW w:w="2077" w:type="dxa"/>
            <w:vMerge w:val="restart"/>
            <w:tcBorders>
              <w:top w:val="double" w:sz="4" w:space="0" w:color="auto"/>
            </w:tcBorders>
            <w:tcPrChange w:id="168" w:author="Richard Wen" w:date="2024-05-16T23:28:00Z">
              <w:tcPr>
                <w:tcW w:w="2024" w:type="dxa"/>
                <w:vMerge w:val="restart"/>
                <w:tcBorders>
                  <w:top w:val="double" w:sz="4" w:space="0" w:color="auto"/>
                </w:tcBorders>
              </w:tcPr>
            </w:tcPrChange>
          </w:tcPr>
          <w:p w14:paraId="45763DC3" w14:textId="77777777" w:rsidR="00807DAC" w:rsidRPr="0005527B" w:rsidRDefault="00807DAC" w:rsidP="00807DAC">
            <w:pPr>
              <w:jc w:val="center"/>
              <w:rPr>
                <w:b/>
                <w:bCs/>
                <w:sz w:val="18"/>
                <w:szCs w:val="18"/>
              </w:rPr>
            </w:pPr>
            <w:r w:rsidRPr="0005527B">
              <w:rPr>
                <w:b/>
                <w:bCs/>
                <w:sz w:val="18"/>
                <w:szCs w:val="18"/>
              </w:rPr>
              <w:t>Municipal Bikeways and Pathways</w:t>
            </w:r>
            <w:r>
              <w:rPr>
                <w:b/>
                <w:bCs/>
                <w:sz w:val="18"/>
                <w:szCs w:val="18"/>
              </w:rPr>
              <w:t xml:space="preserve"> </w:t>
            </w:r>
            <w:r w:rsidRPr="0005527B">
              <w:rPr>
                <w:sz w:val="18"/>
                <w:szCs w:val="18"/>
                <w:vertAlign w:val="superscript"/>
              </w:rPr>
              <w:t>b</w:t>
            </w:r>
          </w:p>
          <w:p w14:paraId="642C487D" w14:textId="1DFB18AF" w:rsidR="00807DAC" w:rsidRPr="0005527B" w:rsidRDefault="00807DAC" w:rsidP="00807DAC">
            <w:pPr>
              <w:jc w:val="center"/>
              <w:rPr>
                <w:sz w:val="18"/>
                <w:szCs w:val="18"/>
              </w:rPr>
            </w:pPr>
            <w:r w:rsidRPr="0005527B">
              <w:rPr>
                <w:sz w:val="18"/>
                <w:szCs w:val="18"/>
              </w:rPr>
              <w:t>(</w:t>
            </w:r>
            <w:ins w:id="169" w:author="Richard Wen" w:date="2024-05-17T16:41:00Z">
              <w:r w:rsidR="00774B00">
                <w:rPr>
                  <w:sz w:val="18"/>
                  <w:szCs w:val="18"/>
                </w:rPr>
                <w:t xml:space="preserve">2022, </w:t>
              </w:r>
            </w:ins>
            <w:r w:rsidRPr="0005527B">
              <w:rPr>
                <w:sz w:val="18"/>
                <w:szCs w:val="18"/>
              </w:rPr>
              <w:t>c-km)</w:t>
            </w:r>
          </w:p>
          <w:p w14:paraId="11E5DDC5" w14:textId="77777777" w:rsidR="00807DAC" w:rsidRPr="0005527B" w:rsidRDefault="00807DAC" w:rsidP="00807DAC">
            <w:pPr>
              <w:jc w:val="center"/>
              <w:rPr>
                <w:sz w:val="18"/>
                <w:szCs w:val="18"/>
              </w:rPr>
            </w:pPr>
          </w:p>
        </w:tc>
        <w:tc>
          <w:tcPr>
            <w:tcW w:w="2573" w:type="dxa"/>
            <w:tcBorders>
              <w:top w:val="double" w:sz="4" w:space="0" w:color="auto"/>
            </w:tcBorders>
            <w:tcPrChange w:id="170" w:author="Richard Wen" w:date="2024-05-16T23:28:00Z">
              <w:tcPr>
                <w:tcW w:w="2507" w:type="dxa"/>
                <w:tcBorders>
                  <w:top w:val="double" w:sz="4" w:space="0" w:color="auto"/>
                </w:tcBorders>
              </w:tcPr>
            </w:tcPrChange>
          </w:tcPr>
          <w:p w14:paraId="3A7999CC" w14:textId="1BF3D742" w:rsidR="00807DAC" w:rsidRPr="0005527B" w:rsidRDefault="00807DAC" w:rsidP="00807DAC">
            <w:pPr>
              <w:jc w:val="right"/>
              <w:rPr>
                <w:sz w:val="18"/>
                <w:szCs w:val="18"/>
              </w:rPr>
            </w:pPr>
            <w:r w:rsidRPr="0005527B">
              <w:rPr>
                <w:sz w:val="18"/>
                <w:szCs w:val="18"/>
              </w:rPr>
              <w:t>Path</w:t>
            </w:r>
            <w:r>
              <w:rPr>
                <w:sz w:val="18"/>
                <w:szCs w:val="18"/>
              </w:rPr>
              <w:t xml:space="preserve"> </w:t>
            </w:r>
            <w:r w:rsidRPr="00807DAC">
              <w:rPr>
                <w:i/>
                <w:iCs/>
                <w:sz w:val="18"/>
                <w:szCs w:val="18"/>
              </w:rPr>
              <w:t>(Off</w:t>
            </w:r>
            <w:r>
              <w:rPr>
                <w:i/>
                <w:iCs/>
                <w:sz w:val="18"/>
                <w:szCs w:val="18"/>
              </w:rPr>
              <w:t>-</w:t>
            </w:r>
            <w:r w:rsidRPr="00807DAC">
              <w:rPr>
                <w:i/>
                <w:iCs/>
                <w:sz w:val="18"/>
                <w:szCs w:val="18"/>
              </w:rPr>
              <w:t>Street)</w:t>
            </w:r>
          </w:p>
        </w:tc>
        <w:tc>
          <w:tcPr>
            <w:tcW w:w="1746" w:type="dxa"/>
            <w:tcBorders>
              <w:top w:val="double" w:sz="4" w:space="0" w:color="auto"/>
            </w:tcBorders>
            <w:tcPrChange w:id="171" w:author="Richard Wen" w:date="2024-05-16T23:28:00Z">
              <w:tcPr>
                <w:tcW w:w="1701" w:type="dxa"/>
                <w:gridSpan w:val="2"/>
                <w:tcBorders>
                  <w:top w:val="double" w:sz="4" w:space="0" w:color="auto"/>
                </w:tcBorders>
              </w:tcPr>
            </w:tcPrChange>
          </w:tcPr>
          <w:p w14:paraId="660DE8AB" w14:textId="7C05FD65" w:rsidR="00807DAC" w:rsidRPr="0005527B" w:rsidRDefault="00807DAC" w:rsidP="00807DAC">
            <w:pPr>
              <w:jc w:val="right"/>
              <w:rPr>
                <w:sz w:val="18"/>
                <w:szCs w:val="18"/>
              </w:rPr>
            </w:pPr>
            <w:r w:rsidRPr="0005527B">
              <w:rPr>
                <w:sz w:val="18"/>
                <w:szCs w:val="18"/>
              </w:rPr>
              <w:t>77.5</w:t>
            </w:r>
          </w:p>
        </w:tc>
        <w:tc>
          <w:tcPr>
            <w:tcW w:w="1600" w:type="dxa"/>
            <w:tcBorders>
              <w:top w:val="double" w:sz="4" w:space="0" w:color="auto"/>
            </w:tcBorders>
            <w:tcPrChange w:id="172" w:author="Richard Wen" w:date="2024-05-16T23:28:00Z">
              <w:tcPr>
                <w:tcW w:w="1560" w:type="dxa"/>
                <w:tcBorders>
                  <w:top w:val="double" w:sz="4" w:space="0" w:color="auto"/>
                </w:tcBorders>
              </w:tcPr>
            </w:tcPrChange>
          </w:tcPr>
          <w:p w14:paraId="3EA3E5DA" w14:textId="302F8A88" w:rsidR="00807DAC" w:rsidRPr="0005527B" w:rsidRDefault="00807DAC" w:rsidP="00807DAC">
            <w:pPr>
              <w:jc w:val="right"/>
              <w:rPr>
                <w:sz w:val="18"/>
                <w:szCs w:val="18"/>
              </w:rPr>
            </w:pPr>
            <w:r w:rsidRPr="0005527B">
              <w:rPr>
                <w:sz w:val="18"/>
                <w:szCs w:val="18"/>
              </w:rPr>
              <w:t>1,012</w:t>
            </w:r>
          </w:p>
        </w:tc>
        <w:tc>
          <w:tcPr>
            <w:tcW w:w="1599" w:type="dxa"/>
            <w:tcBorders>
              <w:top w:val="double" w:sz="4" w:space="0" w:color="auto"/>
            </w:tcBorders>
            <w:tcPrChange w:id="173" w:author="Richard Wen" w:date="2024-05-16T23:28:00Z">
              <w:tcPr>
                <w:tcW w:w="1558" w:type="dxa"/>
                <w:tcBorders>
                  <w:top w:val="double" w:sz="4" w:space="0" w:color="auto"/>
                </w:tcBorders>
              </w:tcPr>
            </w:tcPrChange>
          </w:tcPr>
          <w:p w14:paraId="30B5AE18" w14:textId="4471617D" w:rsidR="00807DAC" w:rsidRPr="0005527B" w:rsidRDefault="00807DAC" w:rsidP="00807DAC">
            <w:pPr>
              <w:jc w:val="right"/>
              <w:rPr>
                <w:b/>
                <w:bCs/>
                <w:sz w:val="18"/>
                <w:szCs w:val="18"/>
              </w:rPr>
            </w:pPr>
            <w:r w:rsidRPr="0005527B">
              <w:rPr>
                <w:sz w:val="18"/>
                <w:szCs w:val="18"/>
              </w:rPr>
              <w:t>365.9</w:t>
            </w:r>
          </w:p>
        </w:tc>
      </w:tr>
      <w:tr w:rsidR="00807DAC" w:rsidRPr="009A5D79" w14:paraId="4D07495F" w14:textId="77777777" w:rsidTr="00775ED3">
        <w:trPr>
          <w:trHeight w:val="338"/>
          <w:trPrChange w:id="174" w:author="Richard Wen" w:date="2024-05-16T23:28:00Z">
            <w:trPr>
              <w:gridAfter w:val="0"/>
              <w:trHeight w:val="300"/>
            </w:trPr>
          </w:trPrChange>
        </w:trPr>
        <w:tc>
          <w:tcPr>
            <w:tcW w:w="2077" w:type="dxa"/>
            <w:vMerge/>
            <w:tcPrChange w:id="175" w:author="Richard Wen" w:date="2024-05-16T23:28:00Z">
              <w:tcPr>
                <w:tcW w:w="2024" w:type="dxa"/>
                <w:vMerge/>
              </w:tcPr>
            </w:tcPrChange>
          </w:tcPr>
          <w:p w14:paraId="10744688" w14:textId="77777777" w:rsidR="00807DAC" w:rsidRPr="0005527B" w:rsidRDefault="00807DAC" w:rsidP="00807DAC">
            <w:pPr>
              <w:rPr>
                <w:b/>
                <w:bCs/>
                <w:sz w:val="18"/>
                <w:szCs w:val="18"/>
              </w:rPr>
            </w:pPr>
          </w:p>
        </w:tc>
        <w:tc>
          <w:tcPr>
            <w:tcW w:w="2573" w:type="dxa"/>
            <w:tcPrChange w:id="176" w:author="Richard Wen" w:date="2024-05-16T23:28:00Z">
              <w:tcPr>
                <w:tcW w:w="2507" w:type="dxa"/>
              </w:tcPr>
            </w:tcPrChange>
          </w:tcPr>
          <w:p w14:paraId="57C29C48" w14:textId="3291E846" w:rsidR="00807DAC" w:rsidRPr="0005527B" w:rsidRDefault="00807DAC" w:rsidP="00807DAC">
            <w:pPr>
              <w:jc w:val="right"/>
              <w:rPr>
                <w:sz w:val="18"/>
                <w:szCs w:val="18"/>
              </w:rPr>
            </w:pPr>
            <w:r w:rsidRPr="0005527B">
              <w:rPr>
                <w:sz w:val="18"/>
                <w:szCs w:val="18"/>
              </w:rPr>
              <w:t>Cycle Track</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46" w:type="dxa"/>
            <w:tcPrChange w:id="177" w:author="Richard Wen" w:date="2024-05-16T23:28:00Z">
              <w:tcPr>
                <w:tcW w:w="1701" w:type="dxa"/>
                <w:gridSpan w:val="2"/>
              </w:tcPr>
            </w:tcPrChange>
          </w:tcPr>
          <w:p w14:paraId="5FF25DEE" w14:textId="7934F2DB" w:rsidR="00807DAC" w:rsidRPr="0005527B" w:rsidRDefault="00807DAC" w:rsidP="00807DAC">
            <w:pPr>
              <w:jc w:val="right"/>
              <w:rPr>
                <w:sz w:val="18"/>
                <w:szCs w:val="18"/>
              </w:rPr>
            </w:pPr>
            <w:r w:rsidRPr="0005527B">
              <w:rPr>
                <w:sz w:val="18"/>
                <w:szCs w:val="18"/>
              </w:rPr>
              <w:t>27.4</w:t>
            </w:r>
          </w:p>
        </w:tc>
        <w:tc>
          <w:tcPr>
            <w:tcW w:w="1600" w:type="dxa"/>
            <w:tcPrChange w:id="178" w:author="Richard Wen" w:date="2024-05-16T23:28:00Z">
              <w:tcPr>
                <w:tcW w:w="1560" w:type="dxa"/>
              </w:tcPr>
            </w:tcPrChange>
          </w:tcPr>
          <w:p w14:paraId="700A6340" w14:textId="17B4D225" w:rsidR="00807DAC" w:rsidRPr="0005527B" w:rsidRDefault="00807DAC" w:rsidP="00807DAC">
            <w:pPr>
              <w:jc w:val="right"/>
              <w:rPr>
                <w:sz w:val="18"/>
                <w:szCs w:val="18"/>
              </w:rPr>
            </w:pPr>
            <w:r w:rsidRPr="0005527B">
              <w:rPr>
                <w:sz w:val="18"/>
                <w:szCs w:val="18"/>
              </w:rPr>
              <w:t>31.7</w:t>
            </w:r>
          </w:p>
        </w:tc>
        <w:tc>
          <w:tcPr>
            <w:tcW w:w="1599" w:type="dxa"/>
            <w:tcPrChange w:id="179" w:author="Richard Wen" w:date="2024-05-16T23:28:00Z">
              <w:tcPr>
                <w:tcW w:w="1558" w:type="dxa"/>
              </w:tcPr>
            </w:tcPrChange>
          </w:tcPr>
          <w:p w14:paraId="598E8EC0" w14:textId="6F43F9D6" w:rsidR="00807DAC" w:rsidRPr="0005527B" w:rsidRDefault="00807DAC" w:rsidP="00807DAC">
            <w:pPr>
              <w:jc w:val="right"/>
              <w:rPr>
                <w:b/>
                <w:bCs/>
                <w:sz w:val="18"/>
                <w:szCs w:val="18"/>
              </w:rPr>
            </w:pPr>
            <w:r w:rsidRPr="0005527B">
              <w:rPr>
                <w:sz w:val="18"/>
                <w:szCs w:val="18"/>
              </w:rPr>
              <w:t>73.9</w:t>
            </w:r>
          </w:p>
        </w:tc>
      </w:tr>
      <w:tr w:rsidR="00807DAC" w:rsidRPr="009A5D79" w14:paraId="25EB1CC5" w14:textId="77777777" w:rsidTr="00775ED3">
        <w:trPr>
          <w:trHeight w:val="338"/>
          <w:trPrChange w:id="180" w:author="Richard Wen" w:date="2024-05-16T23:28:00Z">
            <w:trPr>
              <w:gridAfter w:val="0"/>
              <w:trHeight w:val="300"/>
            </w:trPr>
          </w:trPrChange>
        </w:trPr>
        <w:tc>
          <w:tcPr>
            <w:tcW w:w="2077" w:type="dxa"/>
            <w:vMerge/>
            <w:tcPrChange w:id="181" w:author="Richard Wen" w:date="2024-05-16T23:28:00Z">
              <w:tcPr>
                <w:tcW w:w="2024" w:type="dxa"/>
                <w:vMerge/>
              </w:tcPr>
            </w:tcPrChange>
          </w:tcPr>
          <w:p w14:paraId="2B969163" w14:textId="77777777" w:rsidR="00807DAC" w:rsidRPr="0005527B" w:rsidRDefault="00807DAC" w:rsidP="00807DAC">
            <w:pPr>
              <w:rPr>
                <w:b/>
                <w:bCs/>
                <w:sz w:val="18"/>
                <w:szCs w:val="18"/>
              </w:rPr>
            </w:pPr>
          </w:p>
        </w:tc>
        <w:tc>
          <w:tcPr>
            <w:tcW w:w="2573" w:type="dxa"/>
            <w:tcPrChange w:id="182" w:author="Richard Wen" w:date="2024-05-16T23:28:00Z">
              <w:tcPr>
                <w:tcW w:w="2507" w:type="dxa"/>
              </w:tcPr>
            </w:tcPrChange>
          </w:tcPr>
          <w:p w14:paraId="4A544E91" w14:textId="6B8A0BCF" w:rsidR="00807DAC" w:rsidRPr="0005527B" w:rsidRDefault="00807DAC" w:rsidP="00807DAC">
            <w:pPr>
              <w:jc w:val="right"/>
              <w:rPr>
                <w:sz w:val="18"/>
                <w:szCs w:val="18"/>
              </w:rPr>
            </w:pPr>
            <w:r w:rsidRPr="0005527B">
              <w:rPr>
                <w:sz w:val="18"/>
                <w:szCs w:val="18"/>
              </w:rPr>
              <w:t>Painted Lane</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46" w:type="dxa"/>
            <w:tcPrChange w:id="183" w:author="Richard Wen" w:date="2024-05-16T23:28:00Z">
              <w:tcPr>
                <w:tcW w:w="1701" w:type="dxa"/>
                <w:gridSpan w:val="2"/>
              </w:tcPr>
            </w:tcPrChange>
          </w:tcPr>
          <w:p w14:paraId="1F56F515" w14:textId="60003050" w:rsidR="00807DAC" w:rsidRPr="0005527B" w:rsidRDefault="00807DAC" w:rsidP="00807DAC">
            <w:pPr>
              <w:jc w:val="right"/>
              <w:rPr>
                <w:sz w:val="18"/>
                <w:szCs w:val="18"/>
              </w:rPr>
            </w:pPr>
            <w:r w:rsidRPr="0005527B">
              <w:rPr>
                <w:sz w:val="18"/>
                <w:szCs w:val="18"/>
              </w:rPr>
              <w:t>43.8</w:t>
            </w:r>
          </w:p>
        </w:tc>
        <w:tc>
          <w:tcPr>
            <w:tcW w:w="1600" w:type="dxa"/>
            <w:tcPrChange w:id="184" w:author="Richard Wen" w:date="2024-05-16T23:28:00Z">
              <w:tcPr>
                <w:tcW w:w="1560" w:type="dxa"/>
              </w:tcPr>
            </w:tcPrChange>
          </w:tcPr>
          <w:p w14:paraId="6604E963" w14:textId="7857E906" w:rsidR="00807DAC" w:rsidRPr="0005527B" w:rsidRDefault="00807DAC" w:rsidP="00807DAC">
            <w:pPr>
              <w:jc w:val="right"/>
              <w:rPr>
                <w:sz w:val="18"/>
                <w:szCs w:val="18"/>
              </w:rPr>
            </w:pPr>
            <w:r w:rsidRPr="0005527B">
              <w:rPr>
                <w:sz w:val="18"/>
                <w:szCs w:val="18"/>
              </w:rPr>
              <w:t>57.0</w:t>
            </w:r>
          </w:p>
        </w:tc>
        <w:tc>
          <w:tcPr>
            <w:tcW w:w="1599" w:type="dxa"/>
            <w:tcPrChange w:id="185" w:author="Richard Wen" w:date="2024-05-16T23:28:00Z">
              <w:tcPr>
                <w:tcW w:w="1558" w:type="dxa"/>
              </w:tcPr>
            </w:tcPrChange>
          </w:tcPr>
          <w:p w14:paraId="657A7519" w14:textId="39CFFD6E" w:rsidR="00807DAC" w:rsidRPr="0005527B" w:rsidRDefault="00807DAC" w:rsidP="00807DAC">
            <w:pPr>
              <w:jc w:val="right"/>
              <w:rPr>
                <w:b/>
                <w:bCs/>
                <w:sz w:val="18"/>
                <w:szCs w:val="18"/>
              </w:rPr>
            </w:pPr>
            <w:r w:rsidRPr="0005527B">
              <w:rPr>
                <w:sz w:val="18"/>
                <w:szCs w:val="18"/>
              </w:rPr>
              <w:t>131.5</w:t>
            </w:r>
          </w:p>
        </w:tc>
      </w:tr>
      <w:tr w:rsidR="00807DAC" w:rsidRPr="009A5D79" w14:paraId="0E15AA19" w14:textId="77777777" w:rsidTr="00775ED3">
        <w:trPr>
          <w:trHeight w:val="338"/>
          <w:trPrChange w:id="186" w:author="Richard Wen" w:date="2024-05-16T23:28:00Z">
            <w:trPr>
              <w:gridAfter w:val="0"/>
              <w:trHeight w:val="300"/>
            </w:trPr>
          </w:trPrChange>
        </w:trPr>
        <w:tc>
          <w:tcPr>
            <w:tcW w:w="2077" w:type="dxa"/>
            <w:vMerge/>
            <w:tcPrChange w:id="187" w:author="Richard Wen" w:date="2024-05-16T23:28:00Z">
              <w:tcPr>
                <w:tcW w:w="2024" w:type="dxa"/>
                <w:vMerge/>
              </w:tcPr>
            </w:tcPrChange>
          </w:tcPr>
          <w:p w14:paraId="47BB7F7E" w14:textId="77777777" w:rsidR="00807DAC" w:rsidRPr="0005527B" w:rsidRDefault="00807DAC" w:rsidP="00533347">
            <w:pPr>
              <w:rPr>
                <w:b/>
                <w:bCs/>
                <w:sz w:val="18"/>
                <w:szCs w:val="18"/>
              </w:rPr>
            </w:pPr>
          </w:p>
        </w:tc>
        <w:tc>
          <w:tcPr>
            <w:tcW w:w="2573" w:type="dxa"/>
            <w:tcPrChange w:id="188" w:author="Richard Wen" w:date="2024-05-16T23:28:00Z">
              <w:tcPr>
                <w:tcW w:w="2507" w:type="dxa"/>
              </w:tcPr>
            </w:tcPrChange>
          </w:tcPr>
          <w:p w14:paraId="7F16DB03" w14:textId="0F378DBD" w:rsidR="00807DAC" w:rsidRPr="0005527B" w:rsidRDefault="00807DAC" w:rsidP="00533347">
            <w:pPr>
              <w:jc w:val="right"/>
              <w:rPr>
                <w:sz w:val="18"/>
                <w:szCs w:val="18"/>
              </w:rPr>
            </w:pPr>
            <w:r w:rsidRPr="0005527B">
              <w:rPr>
                <w:sz w:val="18"/>
                <w:szCs w:val="18"/>
              </w:rPr>
              <w:t>Shared</w:t>
            </w:r>
            <w:r>
              <w:rPr>
                <w:sz w:val="18"/>
                <w:szCs w:val="18"/>
              </w:rPr>
              <w:t xml:space="preserve"> Route </w:t>
            </w:r>
            <w:r w:rsidRPr="00807DAC">
              <w:rPr>
                <w:i/>
                <w:iCs/>
                <w:sz w:val="18"/>
                <w:szCs w:val="18"/>
              </w:rPr>
              <w:t>(On</w:t>
            </w:r>
            <w:r>
              <w:rPr>
                <w:i/>
                <w:iCs/>
                <w:sz w:val="18"/>
                <w:szCs w:val="18"/>
              </w:rPr>
              <w:t>-</w:t>
            </w:r>
            <w:r w:rsidRPr="00807DAC">
              <w:rPr>
                <w:i/>
                <w:iCs/>
                <w:sz w:val="18"/>
                <w:szCs w:val="18"/>
              </w:rPr>
              <w:t>Street)</w:t>
            </w:r>
          </w:p>
        </w:tc>
        <w:tc>
          <w:tcPr>
            <w:tcW w:w="1746" w:type="dxa"/>
            <w:tcPrChange w:id="189" w:author="Richard Wen" w:date="2024-05-16T23:28:00Z">
              <w:tcPr>
                <w:tcW w:w="1701" w:type="dxa"/>
                <w:gridSpan w:val="2"/>
              </w:tcPr>
            </w:tcPrChange>
          </w:tcPr>
          <w:p w14:paraId="2ADD04EB" w14:textId="77777777" w:rsidR="00807DAC" w:rsidRPr="0005527B" w:rsidRDefault="00807DAC" w:rsidP="00533347">
            <w:pPr>
              <w:jc w:val="right"/>
              <w:rPr>
                <w:sz w:val="18"/>
                <w:szCs w:val="18"/>
              </w:rPr>
            </w:pPr>
            <w:r w:rsidRPr="0005527B">
              <w:rPr>
                <w:sz w:val="18"/>
                <w:szCs w:val="18"/>
              </w:rPr>
              <w:t>193.3</w:t>
            </w:r>
          </w:p>
        </w:tc>
        <w:tc>
          <w:tcPr>
            <w:tcW w:w="1600" w:type="dxa"/>
            <w:tcPrChange w:id="190" w:author="Richard Wen" w:date="2024-05-16T23:28:00Z">
              <w:tcPr>
                <w:tcW w:w="1560" w:type="dxa"/>
              </w:tcPr>
            </w:tcPrChange>
          </w:tcPr>
          <w:p w14:paraId="7C12648A" w14:textId="77777777" w:rsidR="00807DAC" w:rsidRPr="0005527B" w:rsidRDefault="00807DAC" w:rsidP="00533347">
            <w:pPr>
              <w:jc w:val="right"/>
              <w:rPr>
                <w:sz w:val="18"/>
                <w:szCs w:val="18"/>
              </w:rPr>
            </w:pPr>
            <w:r w:rsidRPr="0005527B">
              <w:rPr>
                <w:sz w:val="18"/>
                <w:szCs w:val="18"/>
              </w:rPr>
              <w:t>481.0</w:t>
            </w:r>
          </w:p>
        </w:tc>
        <w:tc>
          <w:tcPr>
            <w:tcW w:w="1599" w:type="dxa"/>
            <w:tcPrChange w:id="191" w:author="Richard Wen" w:date="2024-05-16T23:28:00Z">
              <w:tcPr>
                <w:tcW w:w="1558" w:type="dxa"/>
              </w:tcPr>
            </w:tcPrChange>
          </w:tcPr>
          <w:p w14:paraId="68A7F2AC" w14:textId="77777777" w:rsidR="00807DAC" w:rsidRPr="0005527B" w:rsidRDefault="00807DAC" w:rsidP="00533347">
            <w:pPr>
              <w:jc w:val="right"/>
              <w:rPr>
                <w:b/>
                <w:bCs/>
                <w:sz w:val="18"/>
                <w:szCs w:val="18"/>
              </w:rPr>
            </w:pPr>
            <w:r w:rsidRPr="0005527B">
              <w:rPr>
                <w:sz w:val="18"/>
                <w:szCs w:val="18"/>
              </w:rPr>
              <w:t>184.4</w:t>
            </w:r>
          </w:p>
        </w:tc>
      </w:tr>
      <w:tr w:rsidR="00807DAC" w:rsidRPr="009A5D79" w14:paraId="4FB26C9C" w14:textId="77777777" w:rsidTr="00775ED3">
        <w:trPr>
          <w:trHeight w:val="338"/>
          <w:trPrChange w:id="192" w:author="Richard Wen" w:date="2024-05-16T23:28:00Z">
            <w:trPr>
              <w:gridAfter w:val="0"/>
              <w:trHeight w:val="300"/>
            </w:trPr>
          </w:trPrChange>
        </w:trPr>
        <w:tc>
          <w:tcPr>
            <w:tcW w:w="2077" w:type="dxa"/>
            <w:vMerge/>
            <w:tcPrChange w:id="193" w:author="Richard Wen" w:date="2024-05-16T23:28:00Z">
              <w:tcPr>
                <w:tcW w:w="2024" w:type="dxa"/>
                <w:vMerge/>
              </w:tcPr>
            </w:tcPrChange>
          </w:tcPr>
          <w:p w14:paraId="0381BD1B" w14:textId="77777777" w:rsidR="00807DAC" w:rsidRPr="0005527B" w:rsidRDefault="00807DAC" w:rsidP="00533347">
            <w:pPr>
              <w:rPr>
                <w:b/>
                <w:bCs/>
                <w:sz w:val="18"/>
                <w:szCs w:val="18"/>
              </w:rPr>
            </w:pPr>
          </w:p>
        </w:tc>
        <w:tc>
          <w:tcPr>
            <w:tcW w:w="2573" w:type="dxa"/>
            <w:shd w:val="clear" w:color="auto" w:fill="D9E2F3" w:themeFill="accent1" w:themeFillTint="33"/>
            <w:tcPrChange w:id="194" w:author="Richard Wen" w:date="2024-05-16T23:28:00Z">
              <w:tcPr>
                <w:tcW w:w="2507" w:type="dxa"/>
                <w:shd w:val="clear" w:color="auto" w:fill="D9E2F3" w:themeFill="accent1" w:themeFillTint="33"/>
              </w:tcPr>
            </w:tcPrChange>
          </w:tcPr>
          <w:p w14:paraId="23407254" w14:textId="21F9AD41" w:rsidR="00807DAC" w:rsidRPr="00807DAC" w:rsidRDefault="00807DAC" w:rsidP="00533347">
            <w:pPr>
              <w:jc w:val="right"/>
              <w:rPr>
                <w:b/>
                <w:bCs/>
                <w:sz w:val="18"/>
                <w:szCs w:val="18"/>
              </w:rPr>
            </w:pPr>
            <w:r w:rsidRPr="00807DAC">
              <w:rPr>
                <w:b/>
                <w:bCs/>
                <w:sz w:val="18"/>
                <w:szCs w:val="18"/>
              </w:rPr>
              <w:t>On-Street Routes, Total</w:t>
            </w:r>
          </w:p>
        </w:tc>
        <w:tc>
          <w:tcPr>
            <w:tcW w:w="1746" w:type="dxa"/>
            <w:shd w:val="clear" w:color="auto" w:fill="D9E2F3" w:themeFill="accent1" w:themeFillTint="33"/>
            <w:tcPrChange w:id="195" w:author="Richard Wen" w:date="2024-05-16T23:28:00Z">
              <w:tcPr>
                <w:tcW w:w="1701" w:type="dxa"/>
                <w:gridSpan w:val="2"/>
                <w:shd w:val="clear" w:color="auto" w:fill="D9E2F3" w:themeFill="accent1" w:themeFillTint="33"/>
              </w:tcPr>
            </w:tcPrChange>
          </w:tcPr>
          <w:p w14:paraId="7A6EB8DC" w14:textId="112B9A28" w:rsidR="00807DAC" w:rsidRPr="00807DAC" w:rsidRDefault="00807DAC" w:rsidP="00533347">
            <w:pPr>
              <w:jc w:val="right"/>
              <w:rPr>
                <w:b/>
                <w:bCs/>
                <w:sz w:val="18"/>
                <w:szCs w:val="18"/>
              </w:rPr>
            </w:pPr>
            <w:r>
              <w:rPr>
                <w:b/>
                <w:bCs/>
                <w:sz w:val="18"/>
                <w:szCs w:val="18"/>
              </w:rPr>
              <w:t>264.5</w:t>
            </w:r>
          </w:p>
        </w:tc>
        <w:tc>
          <w:tcPr>
            <w:tcW w:w="1600" w:type="dxa"/>
            <w:shd w:val="clear" w:color="auto" w:fill="D9E2F3" w:themeFill="accent1" w:themeFillTint="33"/>
            <w:tcPrChange w:id="196" w:author="Richard Wen" w:date="2024-05-16T23:28:00Z">
              <w:tcPr>
                <w:tcW w:w="1560" w:type="dxa"/>
                <w:shd w:val="clear" w:color="auto" w:fill="D9E2F3" w:themeFill="accent1" w:themeFillTint="33"/>
              </w:tcPr>
            </w:tcPrChange>
          </w:tcPr>
          <w:p w14:paraId="04B6C08B" w14:textId="3B0C949E" w:rsidR="00807DAC" w:rsidRPr="00807DAC" w:rsidRDefault="00CD402B" w:rsidP="00533347">
            <w:pPr>
              <w:jc w:val="right"/>
              <w:rPr>
                <w:b/>
                <w:bCs/>
                <w:sz w:val="18"/>
                <w:szCs w:val="18"/>
              </w:rPr>
            </w:pPr>
            <w:r>
              <w:rPr>
                <w:b/>
                <w:bCs/>
                <w:sz w:val="18"/>
                <w:szCs w:val="18"/>
              </w:rPr>
              <w:t>569.7</w:t>
            </w:r>
          </w:p>
        </w:tc>
        <w:tc>
          <w:tcPr>
            <w:tcW w:w="1599" w:type="dxa"/>
            <w:shd w:val="clear" w:color="auto" w:fill="D9E2F3" w:themeFill="accent1" w:themeFillTint="33"/>
            <w:tcPrChange w:id="197" w:author="Richard Wen" w:date="2024-05-16T23:28:00Z">
              <w:tcPr>
                <w:tcW w:w="1558" w:type="dxa"/>
                <w:shd w:val="clear" w:color="auto" w:fill="D9E2F3" w:themeFill="accent1" w:themeFillTint="33"/>
              </w:tcPr>
            </w:tcPrChange>
          </w:tcPr>
          <w:p w14:paraId="72054845" w14:textId="27DBA469" w:rsidR="00807DAC" w:rsidRPr="00807DAC" w:rsidRDefault="00CD402B" w:rsidP="00533347">
            <w:pPr>
              <w:jc w:val="right"/>
              <w:rPr>
                <w:b/>
                <w:bCs/>
                <w:sz w:val="18"/>
                <w:szCs w:val="18"/>
              </w:rPr>
            </w:pPr>
            <w:r>
              <w:rPr>
                <w:b/>
                <w:bCs/>
                <w:sz w:val="18"/>
                <w:szCs w:val="18"/>
              </w:rPr>
              <w:t>389.8</w:t>
            </w:r>
          </w:p>
        </w:tc>
      </w:tr>
      <w:tr w:rsidR="00807DAC" w:rsidRPr="009A5D79" w14:paraId="6B1A8C0B" w14:textId="77777777" w:rsidTr="00775ED3">
        <w:trPr>
          <w:trHeight w:val="338"/>
          <w:trPrChange w:id="198" w:author="Richard Wen" w:date="2024-05-16T23:28:00Z">
            <w:trPr>
              <w:gridAfter w:val="0"/>
              <w:trHeight w:val="300"/>
            </w:trPr>
          </w:trPrChange>
        </w:trPr>
        <w:tc>
          <w:tcPr>
            <w:tcW w:w="2077" w:type="dxa"/>
            <w:vMerge/>
            <w:tcPrChange w:id="199" w:author="Richard Wen" w:date="2024-05-16T23:28:00Z">
              <w:tcPr>
                <w:tcW w:w="2024" w:type="dxa"/>
                <w:vMerge/>
              </w:tcPr>
            </w:tcPrChange>
          </w:tcPr>
          <w:p w14:paraId="702B2CFD" w14:textId="77777777" w:rsidR="00807DAC" w:rsidRPr="0005527B" w:rsidRDefault="00807DAC" w:rsidP="00533347">
            <w:pPr>
              <w:rPr>
                <w:b/>
                <w:bCs/>
                <w:sz w:val="18"/>
                <w:szCs w:val="18"/>
              </w:rPr>
            </w:pPr>
          </w:p>
        </w:tc>
        <w:tc>
          <w:tcPr>
            <w:tcW w:w="2573" w:type="dxa"/>
            <w:shd w:val="clear" w:color="auto" w:fill="D9E2F3" w:themeFill="accent1" w:themeFillTint="33"/>
            <w:tcPrChange w:id="200" w:author="Richard Wen" w:date="2024-05-16T23:28:00Z">
              <w:tcPr>
                <w:tcW w:w="2507" w:type="dxa"/>
                <w:shd w:val="clear" w:color="auto" w:fill="D9E2F3" w:themeFill="accent1" w:themeFillTint="33"/>
              </w:tcPr>
            </w:tcPrChange>
          </w:tcPr>
          <w:p w14:paraId="4369D0AF" w14:textId="20178E31" w:rsidR="00807DAC" w:rsidRPr="0005527B" w:rsidRDefault="00CD402B" w:rsidP="00533347">
            <w:pPr>
              <w:jc w:val="right"/>
              <w:rPr>
                <w:sz w:val="18"/>
                <w:szCs w:val="18"/>
              </w:rPr>
            </w:pPr>
            <w:r>
              <w:rPr>
                <w:b/>
                <w:bCs/>
                <w:sz w:val="18"/>
                <w:szCs w:val="18"/>
              </w:rPr>
              <w:t xml:space="preserve">All </w:t>
            </w:r>
            <w:r w:rsidR="00807DAC" w:rsidRPr="0005527B">
              <w:rPr>
                <w:b/>
                <w:bCs/>
                <w:sz w:val="18"/>
                <w:szCs w:val="18"/>
              </w:rPr>
              <w:t>Routes, Total</w:t>
            </w:r>
          </w:p>
        </w:tc>
        <w:tc>
          <w:tcPr>
            <w:tcW w:w="1746" w:type="dxa"/>
            <w:shd w:val="clear" w:color="auto" w:fill="D9E2F3" w:themeFill="accent1" w:themeFillTint="33"/>
            <w:tcPrChange w:id="201" w:author="Richard Wen" w:date="2024-05-16T23:28:00Z">
              <w:tcPr>
                <w:tcW w:w="1701" w:type="dxa"/>
                <w:gridSpan w:val="2"/>
                <w:shd w:val="clear" w:color="auto" w:fill="D9E2F3" w:themeFill="accent1" w:themeFillTint="33"/>
              </w:tcPr>
            </w:tcPrChange>
          </w:tcPr>
          <w:p w14:paraId="4D779D45" w14:textId="77777777" w:rsidR="00807DAC" w:rsidRPr="0005527B" w:rsidRDefault="00807DAC" w:rsidP="00533347">
            <w:pPr>
              <w:jc w:val="right"/>
              <w:rPr>
                <w:sz w:val="18"/>
                <w:szCs w:val="18"/>
              </w:rPr>
            </w:pPr>
            <w:r w:rsidRPr="0005527B">
              <w:rPr>
                <w:b/>
                <w:bCs/>
                <w:sz w:val="18"/>
                <w:szCs w:val="18"/>
              </w:rPr>
              <w:t>342.1</w:t>
            </w:r>
          </w:p>
        </w:tc>
        <w:tc>
          <w:tcPr>
            <w:tcW w:w="1600" w:type="dxa"/>
            <w:shd w:val="clear" w:color="auto" w:fill="D9E2F3" w:themeFill="accent1" w:themeFillTint="33"/>
            <w:tcPrChange w:id="202" w:author="Richard Wen" w:date="2024-05-16T23:28:00Z">
              <w:tcPr>
                <w:tcW w:w="1560" w:type="dxa"/>
                <w:shd w:val="clear" w:color="auto" w:fill="D9E2F3" w:themeFill="accent1" w:themeFillTint="33"/>
              </w:tcPr>
            </w:tcPrChange>
          </w:tcPr>
          <w:p w14:paraId="00D935CA" w14:textId="77777777" w:rsidR="00807DAC" w:rsidRPr="0005527B" w:rsidRDefault="00807DAC" w:rsidP="00533347">
            <w:pPr>
              <w:jc w:val="right"/>
              <w:rPr>
                <w:b/>
                <w:bCs/>
                <w:sz w:val="18"/>
                <w:szCs w:val="18"/>
              </w:rPr>
            </w:pPr>
            <w:r w:rsidRPr="0005527B">
              <w:rPr>
                <w:b/>
                <w:bCs/>
                <w:sz w:val="18"/>
                <w:szCs w:val="18"/>
              </w:rPr>
              <w:t>1,581.7</w:t>
            </w:r>
          </w:p>
        </w:tc>
        <w:tc>
          <w:tcPr>
            <w:tcW w:w="1599" w:type="dxa"/>
            <w:shd w:val="clear" w:color="auto" w:fill="D9E2F3" w:themeFill="accent1" w:themeFillTint="33"/>
            <w:tcPrChange w:id="203" w:author="Richard Wen" w:date="2024-05-16T23:28:00Z">
              <w:tcPr>
                <w:tcW w:w="1558" w:type="dxa"/>
                <w:shd w:val="clear" w:color="auto" w:fill="D9E2F3" w:themeFill="accent1" w:themeFillTint="33"/>
              </w:tcPr>
            </w:tcPrChange>
          </w:tcPr>
          <w:p w14:paraId="27F13211" w14:textId="77777777" w:rsidR="00807DAC" w:rsidRPr="0005527B" w:rsidRDefault="00807DAC" w:rsidP="00533347">
            <w:pPr>
              <w:jc w:val="right"/>
              <w:rPr>
                <w:b/>
                <w:bCs/>
                <w:sz w:val="18"/>
                <w:szCs w:val="18"/>
              </w:rPr>
            </w:pPr>
            <w:r w:rsidRPr="0005527B">
              <w:rPr>
                <w:b/>
                <w:bCs/>
                <w:sz w:val="18"/>
                <w:szCs w:val="18"/>
              </w:rPr>
              <w:t>755.8</w:t>
            </w:r>
          </w:p>
        </w:tc>
      </w:tr>
      <w:tr w:rsidR="00807DAC" w:rsidRPr="009A5D79" w14:paraId="6CC20D48" w14:textId="77777777" w:rsidTr="00775ED3">
        <w:trPr>
          <w:trHeight w:val="338"/>
          <w:trPrChange w:id="204" w:author="Richard Wen" w:date="2024-05-16T23:28:00Z">
            <w:trPr>
              <w:gridAfter w:val="0"/>
              <w:trHeight w:val="300"/>
            </w:trPr>
          </w:trPrChange>
        </w:trPr>
        <w:tc>
          <w:tcPr>
            <w:tcW w:w="2077" w:type="dxa"/>
            <w:tcPrChange w:id="205" w:author="Richard Wen" w:date="2024-05-16T23:28:00Z">
              <w:tcPr>
                <w:tcW w:w="2024" w:type="dxa"/>
              </w:tcPr>
            </w:tcPrChange>
          </w:tcPr>
          <w:p w14:paraId="1A1D4A82" w14:textId="29339ADF" w:rsidR="00807DAC" w:rsidRPr="0005527B" w:rsidRDefault="00CD402B" w:rsidP="00D008DF">
            <w:pPr>
              <w:jc w:val="center"/>
              <w:rPr>
                <w:b/>
                <w:bCs/>
                <w:sz w:val="18"/>
                <w:szCs w:val="18"/>
              </w:rPr>
            </w:pPr>
            <w:r>
              <w:rPr>
                <w:b/>
                <w:bCs/>
                <w:sz w:val="18"/>
                <w:szCs w:val="18"/>
              </w:rPr>
              <w:t xml:space="preserve">Cycling Route Coverage </w:t>
            </w:r>
            <w:r w:rsidRPr="00D008DF">
              <w:rPr>
                <w:sz w:val="18"/>
                <w:szCs w:val="18"/>
              </w:rPr>
              <w:t>(by c-km)</w:t>
            </w:r>
          </w:p>
        </w:tc>
        <w:tc>
          <w:tcPr>
            <w:tcW w:w="2573" w:type="dxa"/>
            <w:tcPrChange w:id="206" w:author="Richard Wen" w:date="2024-05-16T23:28:00Z">
              <w:tcPr>
                <w:tcW w:w="2507" w:type="dxa"/>
              </w:tcPr>
            </w:tcPrChange>
          </w:tcPr>
          <w:p w14:paraId="70C018CB" w14:textId="6F544175" w:rsidR="00807DAC" w:rsidRPr="0005527B" w:rsidRDefault="00D008DF" w:rsidP="00533347">
            <w:pPr>
              <w:jc w:val="right"/>
              <w:rPr>
                <w:b/>
                <w:bCs/>
                <w:sz w:val="18"/>
                <w:szCs w:val="18"/>
              </w:rPr>
            </w:pPr>
            <w:r>
              <w:rPr>
                <w:b/>
                <w:bCs/>
                <w:sz w:val="18"/>
                <w:szCs w:val="18"/>
              </w:rPr>
              <w:t>% Roadway</w:t>
            </w:r>
            <w:r w:rsidR="00D3759A">
              <w:rPr>
                <w:b/>
                <w:bCs/>
                <w:sz w:val="18"/>
                <w:szCs w:val="18"/>
              </w:rPr>
              <w:t>-km</w:t>
            </w:r>
            <w:r w:rsidR="00CD402B">
              <w:rPr>
                <w:b/>
                <w:bCs/>
                <w:sz w:val="18"/>
                <w:szCs w:val="18"/>
              </w:rPr>
              <w:t xml:space="preserve"> </w:t>
            </w:r>
            <w:r w:rsidR="00807DAC">
              <w:rPr>
                <w:b/>
                <w:bCs/>
                <w:sz w:val="18"/>
                <w:szCs w:val="18"/>
              </w:rPr>
              <w:t>with routes</w:t>
            </w:r>
          </w:p>
        </w:tc>
        <w:tc>
          <w:tcPr>
            <w:tcW w:w="1746" w:type="dxa"/>
            <w:tcPrChange w:id="207" w:author="Richard Wen" w:date="2024-05-16T23:28:00Z">
              <w:tcPr>
                <w:tcW w:w="1701" w:type="dxa"/>
                <w:gridSpan w:val="2"/>
              </w:tcPr>
            </w:tcPrChange>
          </w:tcPr>
          <w:p w14:paraId="14840D19" w14:textId="5E948BC7" w:rsidR="00807DAC" w:rsidRPr="0005527B" w:rsidRDefault="00807DAC" w:rsidP="00533347">
            <w:pPr>
              <w:jc w:val="right"/>
              <w:rPr>
                <w:b/>
                <w:bCs/>
                <w:sz w:val="18"/>
                <w:szCs w:val="18"/>
              </w:rPr>
            </w:pPr>
            <w:r>
              <w:rPr>
                <w:b/>
                <w:bCs/>
                <w:sz w:val="18"/>
                <w:szCs w:val="18"/>
              </w:rPr>
              <w:t>11.9%</w:t>
            </w:r>
          </w:p>
        </w:tc>
        <w:tc>
          <w:tcPr>
            <w:tcW w:w="1600" w:type="dxa"/>
            <w:tcPrChange w:id="208" w:author="Richard Wen" w:date="2024-05-16T23:28:00Z">
              <w:tcPr>
                <w:tcW w:w="1560" w:type="dxa"/>
              </w:tcPr>
            </w:tcPrChange>
          </w:tcPr>
          <w:p w14:paraId="28F73A8C" w14:textId="2D615505" w:rsidR="00807DAC" w:rsidRPr="0005527B" w:rsidRDefault="00CD402B" w:rsidP="00533347">
            <w:pPr>
              <w:jc w:val="right"/>
              <w:rPr>
                <w:b/>
                <w:bCs/>
                <w:sz w:val="18"/>
                <w:szCs w:val="18"/>
              </w:rPr>
            </w:pPr>
            <w:r>
              <w:rPr>
                <w:b/>
                <w:bCs/>
                <w:sz w:val="18"/>
                <w:szCs w:val="18"/>
              </w:rPr>
              <w:t>7.2%</w:t>
            </w:r>
          </w:p>
        </w:tc>
        <w:tc>
          <w:tcPr>
            <w:tcW w:w="1599" w:type="dxa"/>
            <w:tcPrChange w:id="209" w:author="Richard Wen" w:date="2024-05-16T23:28:00Z">
              <w:tcPr>
                <w:tcW w:w="1558" w:type="dxa"/>
              </w:tcPr>
            </w:tcPrChange>
          </w:tcPr>
          <w:p w14:paraId="2F8DC4C2" w14:textId="7D835EEA" w:rsidR="00807DAC" w:rsidRPr="0005527B" w:rsidRDefault="00CD402B" w:rsidP="00533347">
            <w:pPr>
              <w:jc w:val="right"/>
              <w:rPr>
                <w:b/>
                <w:bCs/>
                <w:sz w:val="18"/>
                <w:szCs w:val="18"/>
              </w:rPr>
            </w:pPr>
            <w:r>
              <w:rPr>
                <w:b/>
                <w:bCs/>
                <w:sz w:val="18"/>
                <w:szCs w:val="18"/>
              </w:rPr>
              <w:t>7.0%</w:t>
            </w:r>
          </w:p>
        </w:tc>
      </w:tr>
      <w:tr w:rsidR="000B529D" w:rsidRPr="009A5D79" w14:paraId="01F15F09" w14:textId="77777777" w:rsidTr="00775ED3">
        <w:trPr>
          <w:trHeight w:val="338"/>
          <w:trPrChange w:id="210" w:author="Richard Wen" w:date="2024-05-16T23:28:00Z">
            <w:trPr>
              <w:gridAfter w:val="0"/>
              <w:trHeight w:val="300"/>
            </w:trPr>
          </w:trPrChange>
        </w:trPr>
        <w:tc>
          <w:tcPr>
            <w:tcW w:w="9597" w:type="dxa"/>
            <w:gridSpan w:val="5"/>
            <w:tcPrChange w:id="211" w:author="Richard Wen" w:date="2024-05-16T23:28:00Z">
              <w:tcPr>
                <w:tcW w:w="9350" w:type="dxa"/>
                <w:gridSpan w:val="6"/>
              </w:tcPr>
            </w:tcPrChange>
          </w:tcPr>
          <w:p w14:paraId="0339075C" w14:textId="490653C2" w:rsidR="00693CF2" w:rsidRDefault="00693CF2" w:rsidP="00533347">
            <w:pPr>
              <w:rPr>
                <w:sz w:val="18"/>
                <w:szCs w:val="18"/>
              </w:rPr>
            </w:pPr>
            <w:r>
              <w:rPr>
                <w:sz w:val="18"/>
                <w:szCs w:val="18"/>
              </w:rPr>
              <w:t>c-km: centreline-kilometers</w:t>
            </w:r>
            <w:r w:rsidR="00790E51">
              <w:rPr>
                <w:sz w:val="18"/>
                <w:szCs w:val="18"/>
              </w:rPr>
              <w:t>, length of a route measured along its central axis</w:t>
            </w:r>
            <w:r w:rsidR="003B4700">
              <w:rPr>
                <w:sz w:val="18"/>
                <w:szCs w:val="18"/>
              </w:rPr>
              <w:t>.</w:t>
            </w:r>
          </w:p>
          <w:p w14:paraId="747B6D7A" w14:textId="4CDF4857" w:rsidR="000B529D" w:rsidRPr="00693CF2" w:rsidRDefault="000B529D" w:rsidP="00533347">
            <w:pPr>
              <w:rPr>
                <w:i/>
                <w:iCs/>
                <w:sz w:val="18"/>
                <w:szCs w:val="18"/>
              </w:rPr>
            </w:pPr>
            <w:r w:rsidRPr="00693CF2">
              <w:rPr>
                <w:i/>
                <w:iCs/>
                <w:sz w:val="18"/>
                <w:szCs w:val="18"/>
              </w:rPr>
              <w:t xml:space="preserve">a: Total Centreline-km of Public Roadways in Vancouver, Calgary, and Toronto. Excluding Highways, Skeletal Roads, and non-municipally operated roads. </w:t>
            </w:r>
            <w:r w:rsidR="00172209" w:rsidRPr="00172209">
              <w:rPr>
                <w:i/>
                <w:iCs/>
                <w:sz w:val="18"/>
                <w:szCs w:val="18"/>
              </w:rPr>
              <w:t>Local roadways denote residential streets and lanes</w:t>
            </w:r>
            <w:r w:rsidR="007449A2">
              <w:rPr>
                <w:i/>
                <w:iCs/>
                <w:sz w:val="18"/>
                <w:szCs w:val="18"/>
              </w:rPr>
              <w:t xml:space="preserve">. </w:t>
            </w:r>
          </w:p>
          <w:p w14:paraId="3E23E412" w14:textId="20C3BEF3" w:rsidR="00551982" w:rsidRPr="00693CF2" w:rsidRDefault="000B529D" w:rsidP="00533347">
            <w:pPr>
              <w:rPr>
                <w:i/>
                <w:iCs/>
                <w:sz w:val="18"/>
                <w:szCs w:val="18"/>
              </w:rPr>
            </w:pPr>
            <w:r w:rsidRPr="00693CF2">
              <w:rPr>
                <w:i/>
                <w:iCs/>
                <w:sz w:val="18"/>
                <w:szCs w:val="18"/>
              </w:rPr>
              <w:lastRenderedPageBreak/>
              <w:t>b: Total centreline-km of municipally operated bikeways and pathways, excluding planned infrastructure, temporary infrastructure, and decommissioned infrastructure.</w:t>
            </w:r>
            <w:r w:rsidR="007849A5" w:rsidRPr="00693CF2">
              <w:rPr>
                <w:i/>
                <w:iCs/>
                <w:sz w:val="18"/>
                <w:szCs w:val="18"/>
              </w:rPr>
              <w:t xml:space="preserve"> Analyzed directly from municipal data</w:t>
            </w:r>
            <w:r w:rsidR="00E836A3">
              <w:rPr>
                <w:i/>
                <w:iCs/>
                <w:sz w:val="18"/>
                <w:szCs w:val="18"/>
              </w:rPr>
              <w:t xml:space="preserve">, prior to the exclusion of misclassified segments. </w:t>
            </w:r>
          </w:p>
        </w:tc>
      </w:tr>
    </w:tbl>
    <w:p w14:paraId="1CEC6402" w14:textId="631BA346" w:rsidR="000B529D" w:rsidRPr="00876D92" w:rsidRDefault="000B529D" w:rsidP="000B529D">
      <w:pPr>
        <w:spacing w:after="0" w:line="240" w:lineRule="auto"/>
      </w:pPr>
      <w:r w:rsidRPr="00876D92">
        <w:rPr>
          <w:b/>
          <w:bCs/>
        </w:rPr>
        <w:lastRenderedPageBreak/>
        <w:t>Table 1: Comparison of Municipal Roadway and Bikeway Infrastructure in Vancouver, Calgary, and Toronto (Canada)</w:t>
      </w:r>
      <w:del w:id="212" w:author="Richard Wen" w:date="2024-05-17T16:41:00Z">
        <w:r w:rsidDel="008D7B07">
          <w:rPr>
            <w:b/>
            <w:bCs/>
          </w:rPr>
          <w:delText>, 2022</w:delText>
        </w:r>
      </w:del>
      <w:r w:rsidRPr="00876D92">
        <w:rPr>
          <w:b/>
          <w:bCs/>
        </w:rPr>
        <w:t xml:space="preserve">. </w:t>
      </w:r>
      <w:r>
        <w:t xml:space="preserve">Information sourced from municipally maintained open datasets, with records last </w:t>
      </w:r>
      <w:ins w:id="213" w:author="Richard Wen" w:date="2024-05-17T16:42:00Z">
        <w:r w:rsidR="00FD4D0A">
          <w:t>downloaded</w:t>
        </w:r>
      </w:ins>
      <w:del w:id="214" w:author="Richard Wen" w:date="2024-05-17T16:42:00Z">
        <w:r w:rsidDel="00FD4D0A">
          <w:delText>updated</w:delText>
        </w:r>
      </w:del>
      <w:r>
        <w:t xml:space="preserve"> between June 2022 and August 2023. </w:t>
      </w:r>
      <w:r w:rsidR="001E0E1C">
        <w:t xml:space="preserve">Analysed prior to the exclusion of misclassifications. </w:t>
      </w:r>
      <w:r w:rsidR="007449A2">
        <w:t>M</w:t>
      </w:r>
      <w:r>
        <w:t>ethodology</w:t>
      </w:r>
      <w:ins w:id="215" w:author="Richard Wen" w:date="2024-05-17T16:45:00Z">
        <w:r w:rsidR="00917F31">
          <w:t xml:space="preserve"> and </w:t>
        </w:r>
      </w:ins>
      <w:ins w:id="216" w:author="Richard Wen" w:date="2024-05-17T16:46:00Z">
        <w:r w:rsidR="00A32D3C">
          <w:t>detailed download dates</w:t>
        </w:r>
      </w:ins>
      <w:r>
        <w:t xml:space="preserve">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Del="00FE3B6D" w:rsidRDefault="000B529D" w:rsidP="000B529D">
      <w:pPr>
        <w:rPr>
          <w:del w:id="217" w:author="Richard Wen" w:date="2024-05-19T00:36:00Z"/>
          <w:sz w:val="24"/>
          <w:szCs w:val="24"/>
        </w:rPr>
      </w:pPr>
    </w:p>
    <w:p w14:paraId="60268C1D" w14:textId="77777777" w:rsidR="00167977" w:rsidRDefault="00167977" w:rsidP="000B529D">
      <w:pPr>
        <w:rPr>
          <w:sz w:val="24"/>
          <w:szCs w:val="24"/>
        </w:rPr>
      </w:pPr>
    </w:p>
    <w:p w14:paraId="34EE588C" w14:textId="1BDA5CE9" w:rsidR="000B529D" w:rsidRPr="00D3759A" w:rsidRDefault="00A50AD2" w:rsidP="000B529D">
      <w:pPr>
        <w:rPr>
          <w:b/>
          <w:bCs/>
          <w:i/>
          <w:iCs/>
          <w:sz w:val="24"/>
          <w:szCs w:val="24"/>
        </w:rPr>
      </w:pPr>
      <w:bookmarkStart w:id="218" w:name="_Hlk143179159"/>
      <w:r>
        <w:rPr>
          <w:b/>
          <w:bCs/>
          <w:i/>
          <w:iCs/>
          <w:sz w:val="24"/>
          <w:szCs w:val="24"/>
        </w:rPr>
        <w:t xml:space="preserve">Eligibility </w:t>
      </w:r>
      <w:r w:rsidR="00AD5B1E">
        <w:rPr>
          <w:b/>
          <w:bCs/>
          <w:i/>
          <w:iCs/>
          <w:sz w:val="24"/>
          <w:szCs w:val="24"/>
        </w:rPr>
        <w:t>and Inclusions</w:t>
      </w:r>
    </w:p>
    <w:p w14:paraId="765A709F" w14:textId="308C9567" w:rsidR="0008425E" w:rsidRDefault="001E0E1C" w:rsidP="0008425E">
      <w:pPr>
        <w:ind w:firstLine="720"/>
      </w:pPr>
      <w:r>
        <w:t xml:space="preserve">As </w:t>
      </w:r>
      <w:r w:rsidR="00A50AD2">
        <w:t xml:space="preserve">seen in </w:t>
      </w:r>
      <w:r w:rsidR="00A50AD2" w:rsidRPr="00A50AD2">
        <w:rPr>
          <w:b/>
          <w:bCs/>
          <w:i/>
          <w:iCs/>
        </w:rPr>
        <w:t>Figure 1</w:t>
      </w:r>
      <w:r w:rsidR="00A50AD2">
        <w:t>, f</w:t>
      </w:r>
      <w:r w:rsidR="00004653" w:rsidRPr="00004653">
        <w:t>rom a total of 366</w:t>
      </w:r>
      <w:ins w:id="219" w:author="Richard Wen" w:date="2024-05-16T23:28:00Z">
        <w:r w:rsidR="00BF19CE">
          <w:t>6</w:t>
        </w:r>
      </w:ins>
      <w:del w:id="220" w:author="Richard Wen" w:date="2024-05-16T23:28:00Z">
        <w:r w:rsidR="00004653" w:rsidRPr="00004653" w:rsidDel="00BF19CE">
          <w:delText>4</w:delText>
        </w:r>
      </w:del>
      <w:r w:rsidR="00004653" w:rsidRPr="00004653">
        <w:t xml:space="preserve"> segments in Vancouver's cycling network (</w:t>
      </w:r>
      <w:r w:rsidR="009872CD">
        <w:t xml:space="preserve">total length: </w:t>
      </w:r>
      <w:r w:rsidR="00004653" w:rsidRPr="00004653">
        <w:t>34</w:t>
      </w:r>
      <w:ins w:id="221" w:author="Richard Wen" w:date="2024-05-16T23:29:00Z">
        <w:r w:rsidR="001F38CB">
          <w:t>1.7</w:t>
        </w:r>
      </w:ins>
      <w:del w:id="222" w:author="Richard Wen" w:date="2024-05-16T23:29:00Z">
        <w:r w:rsidR="00004653" w:rsidRPr="00004653" w:rsidDel="001F38CB">
          <w:delText>2</w:delText>
        </w:r>
      </w:del>
      <w:r w:rsidR="00004653" w:rsidRPr="00004653">
        <w:t xml:space="preserve"> km), </w:t>
      </w:r>
      <w:ins w:id="223" w:author="Richard Wen" w:date="2024-05-16T23:29:00Z">
        <w:r w:rsidR="001F38CB">
          <w:t>3152</w:t>
        </w:r>
      </w:ins>
      <w:del w:id="224" w:author="Richard Wen" w:date="2024-05-16T23:29:00Z">
        <w:r w:rsidR="00004653" w:rsidRPr="00004653" w:rsidDel="001F38CB">
          <w:delText>7</w:delText>
        </w:r>
        <w:r w:rsidR="00004653" w:rsidDel="001F38CB">
          <w:delText>8</w:delText>
        </w:r>
        <w:r w:rsidR="00004653" w:rsidRPr="00004653" w:rsidDel="001F38CB">
          <w:delText>0</w:delText>
        </w:r>
      </w:del>
      <w:r w:rsidR="00004653" w:rsidRPr="00004653">
        <w:t xml:space="preserve"> segments </w:t>
      </w:r>
      <w:r w:rsidR="00004653">
        <w:t>(</w:t>
      </w:r>
      <w:ins w:id="225" w:author="Richard Wen" w:date="2024-05-17T00:08:00Z">
        <w:r w:rsidR="00634DAD">
          <w:t>2</w:t>
        </w:r>
      </w:ins>
      <w:del w:id="226" w:author="Richard Wen" w:date="2024-05-17T00:08:00Z">
        <w:r w:rsidR="00004653" w:rsidDel="00634DAD">
          <w:delText>7</w:delText>
        </w:r>
      </w:del>
      <w:ins w:id="227" w:author="Richard Wen" w:date="2024-05-16T23:29:00Z">
        <w:r w:rsidR="001F38CB">
          <w:t>5</w:t>
        </w:r>
      </w:ins>
      <w:ins w:id="228" w:author="Richard Wen" w:date="2024-05-17T00:08:00Z">
        <w:r w:rsidR="00634DAD">
          <w:t>1</w:t>
        </w:r>
      </w:ins>
      <w:ins w:id="229" w:author="Richard Wen" w:date="2024-05-16T23:29:00Z">
        <w:r w:rsidR="001F38CB">
          <w:t>.</w:t>
        </w:r>
      </w:ins>
      <w:ins w:id="230" w:author="Richard Wen" w:date="2024-05-17T00:09:00Z">
        <w:r w:rsidR="00634DAD">
          <w:t>6</w:t>
        </w:r>
      </w:ins>
      <w:del w:id="231" w:author="Richard Wen" w:date="2024-05-16T23:29:00Z">
        <w:r w:rsidR="00004653" w:rsidDel="001F38CB">
          <w:delText>1</w:delText>
        </w:r>
      </w:del>
      <w:r w:rsidR="00004653">
        <w:t xml:space="preserve"> km) </w:t>
      </w:r>
      <w:r w:rsidR="00004653" w:rsidRPr="00004653">
        <w:t xml:space="preserve">were extracted by filtering for </w:t>
      </w:r>
      <w:ins w:id="232" w:author="Richard Wen" w:date="2024-05-16T23:29:00Z">
        <w:r w:rsidR="001F38CB">
          <w:t>local street bikeways</w:t>
        </w:r>
      </w:ins>
      <w:ins w:id="233" w:author="Richard Wen" w:date="2024-05-17T00:18:00Z">
        <w:r w:rsidR="00BC586D">
          <w:t xml:space="preserve"> (Vancouver only)</w:t>
        </w:r>
      </w:ins>
      <w:ins w:id="234" w:author="Richard Wen" w:date="2024-05-16T23:29:00Z">
        <w:r w:rsidR="001F38CB">
          <w:t xml:space="preserve">, </w:t>
        </w:r>
      </w:ins>
      <w:r w:rsidR="00004653" w:rsidRPr="00004653">
        <w:t>painted lanes, buffered lanes, and cycle tracks within the existing data</w:t>
      </w:r>
      <w:r w:rsidR="00004653">
        <w:t xml:space="preserve">. </w:t>
      </w:r>
      <w:r w:rsidR="00BB0E89">
        <w:t xml:space="preserve">After </w:t>
      </w:r>
      <w:r w:rsidR="00550609">
        <w:t>verifying</w:t>
      </w:r>
      <w:r w:rsidR="00BB0E89">
        <w:t xml:space="preserve"> </w:t>
      </w:r>
      <w:r w:rsidR="00542F66">
        <w:t>infrastructure classifications</w:t>
      </w:r>
      <w:r w:rsidR="00542F66" w:rsidRPr="00F93D94">
        <w:t xml:space="preserve">, </w:t>
      </w:r>
      <w:ins w:id="235" w:author="Richard Wen" w:date="2024-05-17T00:09:00Z">
        <w:r w:rsidR="003346CF">
          <w:t>3118</w:t>
        </w:r>
      </w:ins>
      <w:del w:id="236" w:author="Richard Wen" w:date="2024-05-17T00:09:00Z">
        <w:r w:rsidR="00004653" w:rsidRPr="00004653" w:rsidDel="003346CF">
          <w:delText>7</w:delText>
        </w:r>
      </w:del>
      <w:del w:id="237" w:author="Richard Wen" w:date="2024-05-16T23:30:00Z">
        <w:r w:rsidR="00004653" w:rsidRPr="00004653" w:rsidDel="001F38CB">
          <w:delText>45</w:delText>
        </w:r>
      </w:del>
      <w:r w:rsidR="00004653" w:rsidRPr="00004653">
        <w:t xml:space="preserve"> segments </w:t>
      </w:r>
      <w:ins w:id="238" w:author="Richard Wen" w:date="2024-05-17T00:09:00Z">
        <w:r w:rsidR="003346CF">
          <w:t>247.1</w:t>
        </w:r>
      </w:ins>
      <w:del w:id="239" w:author="Richard Wen" w:date="2024-05-17T00:09:00Z">
        <w:r w:rsidR="00004653" w:rsidDel="003346CF">
          <w:delText>(</w:delText>
        </w:r>
        <w:r w:rsidR="00F87182" w:rsidDel="003346CF">
          <w:delText>70</w:delText>
        </w:r>
      </w:del>
      <w:r w:rsidR="00004653">
        <w:t xml:space="preserve"> km) </w:t>
      </w:r>
      <w:r w:rsidR="00BB0E89">
        <w:t xml:space="preserve">were confirmed </w:t>
      </w:r>
      <w:r w:rsidR="00004653" w:rsidRPr="00004653">
        <w:t xml:space="preserve">for inclusion in </w:t>
      </w:r>
      <w:r w:rsidR="009872CD">
        <w:t>subsequent</w:t>
      </w:r>
      <w:r w:rsidR="00004653" w:rsidRPr="00004653">
        <w:t xml:space="preserve"> analyses</w:t>
      </w:r>
      <w:ins w:id="240" w:author="Richard Wen" w:date="2024-05-17T00:09:00Z">
        <w:r w:rsidR="003346CF">
          <w:t xml:space="preserve"> (782 screened, 2370 not screened)</w:t>
        </w:r>
      </w:ins>
      <w:r w:rsidR="00004653" w:rsidRPr="00004653">
        <w:t xml:space="preserve">, while </w:t>
      </w:r>
      <w:r w:rsidR="00004653">
        <w:t>3</w:t>
      </w:r>
      <w:ins w:id="241" w:author="Richard Wen" w:date="2024-05-17T00:09:00Z">
        <w:r w:rsidR="003346CF">
          <w:t>4</w:t>
        </w:r>
      </w:ins>
      <w:del w:id="242" w:author="Richard Wen" w:date="2024-05-17T00:09:00Z">
        <w:r w:rsidR="00180A82" w:rsidDel="003346CF">
          <w:delText>5</w:delText>
        </w:r>
      </w:del>
      <w:r w:rsidR="00004653" w:rsidRPr="00004653">
        <w:t xml:space="preserve"> were found to be ineligible.</w:t>
      </w:r>
      <w:r w:rsidR="00180A82">
        <w:t xml:space="preserve"> </w:t>
      </w:r>
      <w:r w:rsidR="00BB0E89">
        <w:t xml:space="preserve">Of these </w:t>
      </w:r>
      <w:r w:rsidR="009872CD">
        <w:t>3</w:t>
      </w:r>
      <w:ins w:id="243" w:author="Richard Wen" w:date="2024-05-17T00:10:00Z">
        <w:r w:rsidR="0010148F">
          <w:t>4</w:t>
        </w:r>
      </w:ins>
      <w:del w:id="244" w:author="Richard Wen" w:date="2024-05-17T00:10:00Z">
        <w:r w:rsidR="009872CD" w:rsidDel="0010148F">
          <w:delText>5</w:delText>
        </w:r>
      </w:del>
      <w:r w:rsidR="009872CD">
        <w:t xml:space="preserve"> </w:t>
      </w:r>
      <w:r w:rsidR="00BB0E89">
        <w:t xml:space="preserve">excluded segments, </w:t>
      </w:r>
      <w:r w:rsidR="00180A82">
        <w:t>49% were mixed-use pedestrian paths, and 31% were off-road cycling paths</w:t>
      </w:r>
      <w:r>
        <w:t xml:space="preserve">. </w:t>
      </w:r>
      <w:commentRangeStart w:id="245"/>
      <w:commentRangeStart w:id="246"/>
      <w:commentRangeEnd w:id="245"/>
      <w:r>
        <w:rPr>
          <w:rStyle w:val="CommentReference"/>
        </w:rPr>
        <w:commentReference w:id="245"/>
      </w:r>
      <w:commentRangeEnd w:id="246"/>
      <w:r>
        <w:rPr>
          <w:rStyle w:val="CommentReference"/>
        </w:rPr>
        <w:commentReference w:id="246"/>
      </w:r>
    </w:p>
    <w:p w14:paraId="3321D773" w14:textId="7CB24C0D" w:rsidR="0008425E" w:rsidRDefault="00F87182" w:rsidP="00F87182">
      <w:pPr>
        <w:ind w:firstLine="720"/>
      </w:pPr>
      <w:r>
        <w:t>Calgary’s data, limited to on-street routes,</w:t>
      </w:r>
      <w:r w:rsidR="001403A0" w:rsidRPr="001403A0">
        <w:t xml:space="preserve"> </w:t>
      </w:r>
      <w:r w:rsidR="00BB0E89">
        <w:t>included</w:t>
      </w:r>
      <w:r w:rsidR="001403A0" w:rsidRPr="001403A0">
        <w:t xml:space="preserve"> 416</w:t>
      </w:r>
      <w:ins w:id="247" w:author="Richard Wen" w:date="2024-05-17T00:10:00Z">
        <w:r w:rsidR="005F2478">
          <w:t>9</w:t>
        </w:r>
      </w:ins>
      <w:del w:id="248" w:author="Richard Wen" w:date="2024-05-17T00:10:00Z">
        <w:r w:rsidR="001403A0" w:rsidRPr="001403A0" w:rsidDel="005F2478">
          <w:delText>6</w:delText>
        </w:r>
      </w:del>
      <w:r w:rsidR="001403A0" w:rsidRPr="001403A0">
        <w:t xml:space="preserve"> segments (5</w:t>
      </w:r>
      <w:r>
        <w:t>7</w:t>
      </w:r>
      <w:ins w:id="249" w:author="Richard Wen" w:date="2024-05-17T00:10:00Z">
        <w:r w:rsidR="005F2478">
          <w:t>1.8</w:t>
        </w:r>
      </w:ins>
      <w:del w:id="250" w:author="Richard Wen" w:date="2024-05-17T00:10:00Z">
        <w:r w:rsidDel="005F2478">
          <w:delText>0</w:delText>
        </w:r>
      </w:del>
      <w:r w:rsidR="001403A0" w:rsidRPr="001403A0">
        <w:t xml:space="preserve"> km)</w:t>
      </w:r>
      <w:r w:rsidR="00BB0E89">
        <w:t xml:space="preserve">, from which </w:t>
      </w:r>
      <w:r w:rsidR="001403A0" w:rsidRPr="001403A0">
        <w:t>78</w:t>
      </w:r>
      <w:ins w:id="251" w:author="Richard Wen" w:date="2024-05-17T00:10:00Z">
        <w:r w:rsidR="005F2478">
          <w:t>4</w:t>
        </w:r>
      </w:ins>
      <w:del w:id="252" w:author="Richard Wen" w:date="2024-05-17T00:10:00Z">
        <w:r w:rsidR="001403A0" w:rsidRPr="001403A0" w:rsidDel="005F2478">
          <w:delText>2</w:delText>
        </w:r>
      </w:del>
      <w:r>
        <w:t xml:space="preserve"> </w:t>
      </w:r>
      <w:r w:rsidR="001403A0" w:rsidRPr="001403A0">
        <w:t>(8</w:t>
      </w:r>
      <w:ins w:id="253" w:author="Richard Wen" w:date="2024-05-17T00:10:00Z">
        <w:r w:rsidR="005F2478">
          <w:t>7.1</w:t>
        </w:r>
      </w:ins>
      <w:del w:id="254" w:author="Richard Wen" w:date="2024-05-17T00:10:00Z">
        <w:r w:rsidDel="005F2478">
          <w:delText>9</w:delText>
        </w:r>
      </w:del>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w:t>
      </w:r>
      <w:ins w:id="255" w:author="Richard Wen" w:date="2024-05-17T00:19:00Z">
        <w:r w:rsidR="00F1741F">
          <w:t>52</w:t>
        </w:r>
      </w:ins>
      <w:del w:id="256" w:author="Richard Wen" w:date="2024-05-17T00:18:00Z">
        <w:r w:rsidR="00F93D94" w:rsidRPr="00F93D94" w:rsidDel="00BC586D">
          <w:delText>50</w:delText>
        </w:r>
      </w:del>
      <w:r w:rsidR="00F93D94" w:rsidRPr="00F93D94">
        <w:t xml:space="preserve"> segments (8</w:t>
      </w:r>
      <w:ins w:id="257" w:author="Richard Wen" w:date="2024-05-17T00:19:00Z">
        <w:r w:rsidR="00F1741F">
          <w:t>5</w:t>
        </w:r>
      </w:ins>
      <w:ins w:id="258" w:author="Richard Wen" w:date="2024-05-17T00:18:00Z">
        <w:r w:rsidR="005F5329">
          <w:t>.</w:t>
        </w:r>
      </w:ins>
      <w:ins w:id="259" w:author="Richard Wen" w:date="2024-05-17T00:19:00Z">
        <w:r w:rsidR="00F1741F">
          <w:t>5</w:t>
        </w:r>
      </w:ins>
      <w:del w:id="260" w:author="Richard Wen" w:date="2024-05-17T00:18:00Z">
        <w:r w:rsidR="00F93D94" w:rsidRPr="00F93D94" w:rsidDel="005F5329">
          <w:delText>5</w:delText>
        </w:r>
      </w:del>
      <w:r w:rsidR="00F93D94" w:rsidRPr="00F93D94">
        <w:t xml:space="preserve">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r w:rsidR="0008425E">
        <w:t xml:space="preserve"> </w:t>
      </w:r>
    </w:p>
    <w:p w14:paraId="678B51D8" w14:textId="280E95F9" w:rsidR="00167977" w:rsidRDefault="00F93D94" w:rsidP="001B2482">
      <w:pPr>
        <w:ind w:firstLine="720"/>
      </w:pPr>
      <w:r>
        <w:t>Lastly, for Toronto, the data consisted of 1323 segments (75</w:t>
      </w:r>
      <w:ins w:id="261" w:author="Richard Wen" w:date="2024-05-17T00:19:00Z">
        <w:r w:rsidR="00175E35">
          <w:t>5</w:t>
        </w:r>
      </w:ins>
      <w:del w:id="262" w:author="Richard Wen" w:date="2024-05-17T00:19:00Z">
        <w:r w:rsidR="00F87182" w:rsidDel="00175E35">
          <w:delText>6</w:delText>
        </w:r>
      </w:del>
      <w:r>
        <w:t xml:space="preserve"> km)</w:t>
      </w:r>
      <w:r w:rsidR="001B2482">
        <w:t xml:space="preserve">, of which 331 segments </w:t>
      </w:r>
      <w:r w:rsidR="001B2482" w:rsidRPr="000F2050">
        <w:t>(205</w:t>
      </w:r>
      <w:ins w:id="263" w:author="Richard Wen" w:date="2024-05-17T00:19:00Z">
        <w:r w:rsidR="00175E35">
          <w:t>.3</w:t>
        </w:r>
      </w:ins>
      <w:r w:rsidR="001B2482" w:rsidRPr="000F2050">
        <w:t xml:space="preserve"> km)</w:t>
      </w:r>
      <w:r w:rsidR="001B2482">
        <w:t xml:space="preserve"> met the eligibility criteria. </w:t>
      </w:r>
      <w:r w:rsidR="001B2482" w:rsidRPr="001B2482">
        <w:t xml:space="preserve">Utilizing street imagery to verify classifications, 326 segments </w:t>
      </w:r>
      <w:r w:rsidR="001B2482">
        <w:t>(20</w:t>
      </w:r>
      <w:ins w:id="264" w:author="Richard Wen" w:date="2024-05-17T00:19:00Z">
        <w:r w:rsidR="00175E35">
          <w:t>4</w:t>
        </w:r>
      </w:ins>
      <w:del w:id="265" w:author="Richard Wen" w:date="2024-05-17T00:19:00Z">
        <w:r w:rsidR="001B2482" w:rsidDel="00175E35">
          <w:delText>3</w:delText>
        </w:r>
      </w:del>
      <w:r w:rsidR="001B2482">
        <w:t>.</w:t>
      </w:r>
      <w:ins w:id="266" w:author="Richard Wen" w:date="2024-05-17T00:19:00Z">
        <w:r w:rsidR="00175E35">
          <w:t>3</w:t>
        </w:r>
      </w:ins>
      <w:del w:id="267" w:author="Richard Wen" w:date="2024-05-17T00:19:00Z">
        <w:r w:rsidR="001B2482" w:rsidDel="00175E35">
          <w:delText>5</w:delText>
        </w:r>
      </w:del>
      <w:r w:rsidR="001B2482">
        <w:t xml:space="preserve"> km) </w:t>
      </w:r>
      <w:r w:rsidR="001B2482" w:rsidRPr="001B2482">
        <w:t xml:space="preserve">were confirmed for inclusion, with all five excluded segments being on-street routes shared with motor vehicles. </w:t>
      </w:r>
    </w:p>
    <w:bookmarkEnd w:id="218"/>
    <w:p w14:paraId="0762AD18" w14:textId="463CD2B1" w:rsidR="00A50AD2" w:rsidRDefault="000522F2" w:rsidP="00A50AD2">
      <w:pPr>
        <w:jc w:val="center"/>
      </w:pPr>
      <w:r>
        <w:rPr>
          <w:noProof/>
        </w:rPr>
        <w:lastRenderedPageBreak/>
        <w:drawing>
          <wp:inline distT="0" distB="0" distL="0" distR="0" wp14:anchorId="266BA6D8" wp14:editId="76C2670C">
            <wp:extent cx="5383096" cy="3974123"/>
            <wp:effectExtent l="0" t="0" r="1905" b="1270"/>
            <wp:docPr id="15374254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5407" name="Picture 6"/>
                    <pic:cNvPicPr/>
                  </pic:nvPicPr>
                  <pic:blipFill rotWithShape="1">
                    <a:blip r:embed="rId12">
                      <a:extLst>
                        <a:ext uri="{28A0092B-C50C-407E-A947-70E740481C1C}">
                          <a14:useLocalDpi xmlns:a14="http://schemas.microsoft.com/office/drawing/2010/main" val="0"/>
                        </a:ext>
                      </a:extLst>
                    </a:blip>
                    <a:srcRect t="526" b="8507"/>
                    <a:stretch/>
                  </pic:blipFill>
                  <pic:spPr bwMode="auto">
                    <a:xfrm>
                      <a:off x="0" y="0"/>
                      <a:ext cx="5384220" cy="3974953"/>
                    </a:xfrm>
                    <a:prstGeom prst="rect">
                      <a:avLst/>
                    </a:prstGeom>
                    <a:ln>
                      <a:noFill/>
                    </a:ln>
                    <a:extLst>
                      <a:ext uri="{53640926-AAD7-44D8-BBD7-CCE9431645EC}">
                        <a14:shadowObscured xmlns:a14="http://schemas.microsoft.com/office/drawing/2010/main"/>
                      </a:ext>
                    </a:extLst>
                  </pic:spPr>
                </pic:pic>
              </a:graphicData>
            </a:graphic>
          </wp:inline>
        </w:drawing>
      </w:r>
    </w:p>
    <w:p w14:paraId="16C80654" w14:textId="2D34586B" w:rsidR="00A50AD2" w:rsidRPr="002E2127" w:rsidDel="00405700" w:rsidRDefault="00AD5B1E" w:rsidP="001A15D6">
      <w:pPr>
        <w:rPr>
          <w:del w:id="268" w:author="Richard Wen" w:date="2024-05-17T12:53:00Z"/>
        </w:rPr>
      </w:pPr>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79EF845B" w14:textId="77777777" w:rsidR="009269F9" w:rsidDel="00405700" w:rsidRDefault="009269F9" w:rsidP="001A15D6">
      <w:pPr>
        <w:rPr>
          <w:del w:id="269" w:author="Richard Wen" w:date="2024-05-17T12:53:00Z"/>
          <w:i/>
          <w:iCs/>
        </w:rPr>
      </w:pPr>
    </w:p>
    <w:p w14:paraId="246B3162" w14:textId="77777777" w:rsidR="00550609" w:rsidRDefault="00550609" w:rsidP="001A15D6">
      <w:pPr>
        <w:rPr>
          <w:i/>
          <w:iCs/>
        </w:rPr>
      </w:pPr>
    </w:p>
    <w:p w14:paraId="244B9346" w14:textId="29D323BD" w:rsidR="00A50AD2" w:rsidRPr="00D3759A" w:rsidRDefault="007E0666" w:rsidP="00A50AD2">
      <w:pPr>
        <w:rPr>
          <w:b/>
          <w:bCs/>
          <w:i/>
          <w:iCs/>
          <w:sz w:val="24"/>
          <w:szCs w:val="24"/>
        </w:rPr>
      </w:pPr>
      <w:bookmarkStart w:id="270" w:name="_Hlk143179248"/>
      <w:r>
        <w:rPr>
          <w:b/>
          <w:bCs/>
          <w:i/>
          <w:iCs/>
          <w:sz w:val="24"/>
          <w:szCs w:val="24"/>
        </w:rPr>
        <w:t>Classification of Installation and Upgrade Years</w:t>
      </w:r>
    </w:p>
    <w:p w14:paraId="56DD7733" w14:textId="5F7E1CA4" w:rsidR="00A50AD2" w:rsidRDefault="00142C3F" w:rsidP="00460AF7">
      <w:pPr>
        <w:ind w:firstLine="720"/>
      </w:pPr>
      <w:r>
        <w:t xml:space="preserve">Installation years were verified for all segments, </w:t>
      </w:r>
      <w:r w:rsidR="00644782">
        <w:t>revealing that</w:t>
      </w:r>
      <w:r w:rsidR="00AB2F3D" w:rsidRPr="00AB2F3D">
        <w:t xml:space="preserve"> 66% of segments in Vancouver, </w:t>
      </w:r>
      <w:r w:rsidR="00785653">
        <w:t>8</w:t>
      </w:r>
      <w:r w:rsidR="00AB2F3D" w:rsidRPr="00AB2F3D">
        <w:t>% in Calgary, and 41% in Toronto had dedicated cycling infrastructure established by 2009 or earlier.</w:t>
      </w:r>
      <w:r w:rsidR="00CE653C">
        <w:t xml:space="preserve"> </w:t>
      </w:r>
      <w:r w:rsidR="009F4164">
        <w:t xml:space="preserve">A </w:t>
      </w:r>
      <w:r w:rsidR="00CE653C">
        <w:t xml:space="preserve">comparative assessment </w:t>
      </w:r>
      <w:r w:rsidR="009F4164">
        <w:t xml:space="preserve">was then conducted between the verified installation years and those in the original municipal datasets. </w:t>
      </w:r>
      <w:r w:rsidR="00566BFB" w:rsidRPr="00566BFB">
        <w:t xml:space="preserve">In Vancouver, among segments with installation years verified to have occurred </w:t>
      </w:r>
      <w:r w:rsidR="009F4164">
        <w:t>during</w:t>
      </w:r>
      <w:r w:rsidR="00566BFB" w:rsidRPr="00566BFB">
        <w:t xml:space="preserve"> the study period (n = 25</w:t>
      </w:r>
      <w:ins w:id="271" w:author="Richard Wen" w:date="2024-05-17T00:24:00Z">
        <w:r w:rsidR="00304277">
          <w:t>1</w:t>
        </w:r>
      </w:ins>
      <w:del w:id="272" w:author="Richard Wen" w:date="2024-05-17T00:24:00Z">
        <w:r w:rsidR="00566BFB" w:rsidRPr="00566BFB" w:rsidDel="00304277">
          <w:delText>2</w:delText>
        </w:r>
      </w:del>
      <w:r w:rsidR="00566BFB" w:rsidRPr="00566BFB">
        <w:t>), 83</w:t>
      </w:r>
      <w:ins w:id="273" w:author="Richard Wen" w:date="2024-05-17T00:24:00Z">
        <w:r w:rsidR="00813DEE">
          <w:t>.3</w:t>
        </w:r>
      </w:ins>
      <w:r w:rsidR="00566BFB" w:rsidRPr="00566BFB">
        <w:t>% accurately matched the city's provided installation years, and 9</w:t>
      </w:r>
      <w:ins w:id="274" w:author="Richard Wen" w:date="2024-05-17T00:24:00Z">
        <w:r w:rsidR="00F65728">
          <w:t>7.2</w:t>
        </w:r>
      </w:ins>
      <w:del w:id="275" w:author="Richard Wen" w:date="2024-05-17T00:24:00Z">
        <w:r w:rsidR="00785653" w:rsidDel="00F65728">
          <w:delText>8</w:delText>
        </w:r>
      </w:del>
      <w:r w:rsidR="00566BFB" w:rsidRPr="00566BFB">
        <w:t xml:space="preserve">% </w:t>
      </w:r>
      <w:r w:rsidR="009F4164">
        <w:t xml:space="preserve">of city-provided years </w:t>
      </w:r>
      <w:r w:rsidR="00566BFB" w:rsidRPr="00566BFB">
        <w:t xml:space="preserve">were </w:t>
      </w:r>
      <w:r w:rsidR="00566BFB">
        <w:t>accurate</w:t>
      </w:r>
      <w:r w:rsidR="00566BFB" w:rsidRPr="00566BFB">
        <w:t xml:space="preserve"> within a ±1-year range. For Calgary, </w:t>
      </w:r>
      <w:r w:rsidR="00566BFB">
        <w:t xml:space="preserve">among </w:t>
      </w:r>
      <w:r w:rsidR="009F4164">
        <w:t>a similar subset of segments (n = 6</w:t>
      </w:r>
      <w:del w:id="276" w:author="Richard Wen" w:date="2024-05-17T00:24:00Z">
        <w:r w:rsidR="009F4164" w:rsidDel="008955E8">
          <w:delText>7</w:delText>
        </w:r>
      </w:del>
      <w:ins w:id="277" w:author="Richard Wen" w:date="2024-05-17T00:24:00Z">
        <w:r w:rsidR="008955E8">
          <w:t>68</w:t>
        </w:r>
      </w:ins>
      <w:del w:id="278" w:author="Richard Wen" w:date="2024-05-17T00:24:00Z">
        <w:r w:rsidR="009F4164" w:rsidDel="008955E8">
          <w:delText>0</w:delText>
        </w:r>
      </w:del>
      <w:r w:rsidR="009F4164">
        <w:t xml:space="preserve">), </w:t>
      </w:r>
      <w:r w:rsidR="009F4164" w:rsidRPr="00566BFB">
        <w:t>42</w:t>
      </w:r>
      <w:ins w:id="279" w:author="Richard Wen" w:date="2024-05-17T00:24:00Z">
        <w:r w:rsidR="00620A3C">
          <w:t>.1</w:t>
        </w:r>
      </w:ins>
      <w:r w:rsidR="009F4164" w:rsidRPr="00566BFB">
        <w:t xml:space="preserve">% </w:t>
      </w:r>
      <w:r w:rsidR="009F4164">
        <w:t>matched</w:t>
      </w:r>
      <w:r w:rsidR="009F4164" w:rsidRPr="00566BFB">
        <w:t xml:space="preserve"> with the city's </w:t>
      </w:r>
      <w:r w:rsidR="009F4164">
        <w:t xml:space="preserve">recorded </w:t>
      </w:r>
      <w:r w:rsidR="009F4164" w:rsidRPr="00566BFB">
        <w:t>installation year</w:t>
      </w:r>
      <w:r w:rsidR="009F4164">
        <w:t>s</w:t>
      </w:r>
      <w:r w:rsidR="009F4164" w:rsidRPr="00566BFB">
        <w:t>, and 6</w:t>
      </w:r>
      <w:ins w:id="280" w:author="Richard Wen" w:date="2024-05-17T00:24:00Z">
        <w:r w:rsidR="00102496">
          <w:t>2.</w:t>
        </w:r>
      </w:ins>
      <w:ins w:id="281" w:author="Richard Wen" w:date="2024-05-17T00:25:00Z">
        <w:r w:rsidR="00102496">
          <w:t>7</w:t>
        </w:r>
      </w:ins>
      <w:del w:id="282" w:author="Richard Wen" w:date="2024-05-17T00:24:00Z">
        <w:r w:rsidR="00785653" w:rsidDel="00102496">
          <w:delText>3</w:delText>
        </w:r>
      </w:del>
      <w:r w:rsidR="009F4164" w:rsidRPr="00566BFB">
        <w:t>% were accurate within ±1 year.</w:t>
      </w:r>
      <w:r w:rsidR="009F4164">
        <w:t xml:space="preserve"> Finally, in Toronto, among 1</w:t>
      </w:r>
      <w:ins w:id="283" w:author="Richard Wen" w:date="2024-05-17T00:25:00Z">
        <w:r w:rsidR="00B813F0">
          <w:t>88</w:t>
        </w:r>
      </w:ins>
      <w:del w:id="284" w:author="Richard Wen" w:date="2024-05-17T00:25:00Z">
        <w:r w:rsidR="009F4164" w:rsidDel="00B813F0">
          <w:delText>92</w:delText>
        </w:r>
      </w:del>
      <w:r w:rsidR="009F4164">
        <w:t xml:space="preserve"> eligible segments meeting </w:t>
      </w:r>
      <w:r w:rsidR="006B1711">
        <w:t>this criterion</w:t>
      </w:r>
      <w:r w:rsidR="009F4164">
        <w:t xml:space="preserve">, </w:t>
      </w:r>
      <w:r w:rsidR="009F4164" w:rsidRPr="00566BFB">
        <w:t>7</w:t>
      </w:r>
      <w:ins w:id="285" w:author="Richard Wen" w:date="2024-05-17T00:25:00Z">
        <w:r w:rsidR="00B813F0">
          <w:t>4.5</w:t>
        </w:r>
      </w:ins>
      <w:del w:id="286" w:author="Richard Wen" w:date="2024-05-17T00:25:00Z">
        <w:r w:rsidR="00785653" w:rsidDel="00B813F0">
          <w:delText>6</w:delText>
        </w:r>
      </w:del>
      <w:r w:rsidR="009F4164" w:rsidRPr="00566BFB">
        <w:t>% accurately matched with the city's provided installation years, and 78</w:t>
      </w:r>
      <w:ins w:id="287" w:author="Richard Wen" w:date="2024-05-17T00:25:00Z">
        <w:r w:rsidR="00B813F0">
          <w:t>.2</w:t>
        </w:r>
      </w:ins>
      <w:r w:rsidR="009F4164" w:rsidRPr="00566BFB">
        <w:t>% were accurate within a ±1-year span.</w:t>
      </w:r>
    </w:p>
    <w:p w14:paraId="617BAF8F" w14:textId="59BD35AB" w:rsidR="00460AF7" w:rsidRDefault="00BB2107" w:rsidP="00C632CC">
      <w:pPr>
        <w:ind w:firstLine="720"/>
      </w:pPr>
      <w:r>
        <w:t xml:space="preserve">During the data collection phase, discrepancies </w:t>
      </w:r>
      <w:r w:rsidR="006929EB">
        <w:t>emerged</w:t>
      </w:r>
      <w:r>
        <w:t xml:space="preserve"> in the recording of recent infrastructure </w:t>
      </w:r>
      <w:r w:rsidR="006929EB">
        <w:t>changes</w:t>
      </w:r>
      <w:r>
        <w:t xml:space="preserve"> among the cities. </w:t>
      </w:r>
      <w:r w:rsidR="006929EB">
        <w:t>Consequently</w:t>
      </w:r>
      <w:r>
        <w:t>,</w:t>
      </w:r>
      <w:r w:rsidR="00300F76" w:rsidRPr="009D7C3C">
        <w:t xml:space="preserve"> </w:t>
      </w:r>
      <w:r w:rsidR="006929EB">
        <w:t xml:space="preserve">the results for </w:t>
      </w:r>
      <w:r w:rsidR="00300F76" w:rsidRPr="009D7C3C">
        <w:t>Calgary and Toronto reflect infrastructure</w:t>
      </w:r>
      <w:r w:rsidR="006929EB">
        <w:t xml:space="preserve"> changes until the end of the 2022 calendar year, </w:t>
      </w:r>
      <w:r w:rsidR="006929EB" w:rsidRPr="006929EB">
        <w:t xml:space="preserve">while Vancouver's results describe modifications </w:t>
      </w:r>
      <w:r w:rsidR="00C13AD1">
        <w:t>up to 2021</w:t>
      </w:r>
      <w:r w:rsidR="006929EB" w:rsidRPr="006929EB">
        <w:t>.</w:t>
      </w:r>
      <w:r w:rsidR="00C632CC" w:rsidRPr="00C632CC">
        <w:t xml:space="preserve"> The study period for Vancouver was adjusted to account for the unique pace at which this city logged infrastructure changes.</w:t>
      </w:r>
      <w:r w:rsidR="00C632CC">
        <w:t xml:space="preserve"> Through the exploration of street imagery, it was </w:t>
      </w:r>
      <w:r w:rsidR="00C632CC" w:rsidRPr="00C632CC">
        <w:t xml:space="preserve">revealed that several </w:t>
      </w:r>
      <w:r w:rsidR="00C632CC" w:rsidRPr="00C632CC">
        <w:lastRenderedPageBreak/>
        <w:t>changes made in 2022 were left undocumented.</w:t>
      </w:r>
      <w:r w:rsidR="00C632CC">
        <w:t xml:space="preserve"> </w:t>
      </w:r>
      <w:r w:rsidR="006929EB">
        <w:t>Overall, this</w:t>
      </w:r>
      <w:r w:rsidR="006929EB" w:rsidRPr="006929EB">
        <w:t xml:space="preserve"> adjustment ensures the accurate representation of infrastructure changes occurring up until the end of each calendar year.</w:t>
      </w:r>
    </w:p>
    <w:p w14:paraId="66FBBC8C" w14:textId="4A6094C1" w:rsidR="007E0666" w:rsidRPr="007E0666" w:rsidRDefault="007E0666" w:rsidP="007E0666">
      <w:pPr>
        <w:rPr>
          <w:b/>
          <w:bCs/>
          <w:i/>
          <w:iCs/>
          <w:sz w:val="24"/>
          <w:szCs w:val="24"/>
        </w:rPr>
      </w:pPr>
      <w:r>
        <w:rPr>
          <w:b/>
          <w:bCs/>
          <w:i/>
          <w:iCs/>
          <w:sz w:val="24"/>
          <w:szCs w:val="24"/>
        </w:rPr>
        <w:t>Classification of Infrastructure</w:t>
      </w:r>
    </w:p>
    <w:p w14:paraId="22034DE8" w14:textId="6D055F75" w:rsidR="00411C3D" w:rsidRDefault="00411C3D" w:rsidP="00576038">
      <w:pPr>
        <w:ind w:firstLine="720"/>
      </w:pPr>
      <w:r w:rsidRPr="00411C3D">
        <w:t xml:space="preserve">The standardized criteria enabled a detailed comparison between the administrative and validated data </w:t>
      </w:r>
      <w:r>
        <w:t xml:space="preserve">with respect to current infrastructure classifications. For Vancouver, by </w:t>
      </w:r>
      <w:r w:rsidR="007C0912" w:rsidRPr="007C0912">
        <w:t xml:space="preserve">2021's end, there were </w:t>
      </w:r>
      <w:r w:rsidR="00F14B43">
        <w:t>4</w:t>
      </w:r>
      <w:ins w:id="288" w:author="Richard Wen" w:date="2024-05-17T00:31:00Z">
        <w:r w:rsidR="003F064B">
          <w:t>6</w:t>
        </w:r>
      </w:ins>
      <w:del w:id="289" w:author="Richard Wen" w:date="2024-05-17T00:31:00Z">
        <w:r w:rsidR="00F14B43" w:rsidDel="003F064B">
          <w:delText>1</w:delText>
        </w:r>
      </w:del>
      <w:r w:rsidR="00F14B43">
        <w:t>.</w:t>
      </w:r>
      <w:ins w:id="290" w:author="Richard Wen" w:date="2024-05-17T00:31:00Z">
        <w:r w:rsidR="003F064B">
          <w:t>19</w:t>
        </w:r>
      </w:ins>
      <w:del w:id="291" w:author="Richard Wen" w:date="2024-05-17T00:31:00Z">
        <w:r w:rsidR="00F14B43" w:rsidDel="003F064B">
          <w:delText>6</w:delText>
        </w:r>
      </w:del>
      <w:r w:rsidR="00F14B43">
        <w:t xml:space="preserve"> km of painted infrastructure (</w:t>
      </w:r>
      <w:r w:rsidR="007C0912" w:rsidRPr="00F14B43">
        <w:rPr>
          <w:i/>
          <w:iCs/>
        </w:rPr>
        <w:t>3</w:t>
      </w:r>
      <w:ins w:id="292" w:author="Richard Wen" w:date="2024-05-17T00:30:00Z">
        <w:r w:rsidR="002268E8">
          <w:rPr>
            <w:i/>
            <w:iCs/>
          </w:rPr>
          <w:t>7</w:t>
        </w:r>
      </w:ins>
      <w:del w:id="293" w:author="Richard Wen" w:date="2024-05-17T00:30:00Z">
        <w:r w:rsidR="007C0912" w:rsidRPr="00F14B43" w:rsidDel="002268E8">
          <w:rPr>
            <w:i/>
            <w:iCs/>
          </w:rPr>
          <w:delText>2</w:delText>
        </w:r>
      </w:del>
      <w:r w:rsidR="007C0912" w:rsidRPr="00F14B43">
        <w:rPr>
          <w:i/>
          <w:iCs/>
        </w:rPr>
        <w:t>.</w:t>
      </w:r>
      <w:ins w:id="294" w:author="Richard Wen" w:date="2024-05-17T00:30:00Z">
        <w:r w:rsidR="002268E8">
          <w:rPr>
            <w:i/>
            <w:iCs/>
          </w:rPr>
          <w:t>19</w:t>
        </w:r>
      </w:ins>
      <w:del w:id="295" w:author="Richard Wen" w:date="2024-05-17T00:30:00Z">
        <w:r w:rsidR="007C0912" w:rsidRPr="00F14B43" w:rsidDel="002268E8">
          <w:rPr>
            <w:i/>
            <w:iCs/>
          </w:rPr>
          <w:delText>6</w:delText>
        </w:r>
      </w:del>
      <w:r w:rsidR="007C0912" w:rsidRPr="00F14B43">
        <w:rPr>
          <w:i/>
          <w:iCs/>
        </w:rPr>
        <w:t xml:space="preserve"> km painted lanes</w:t>
      </w:r>
      <w:r w:rsidR="00F14B43" w:rsidRPr="00F14B43">
        <w:rPr>
          <w:i/>
          <w:iCs/>
        </w:rPr>
        <w:t xml:space="preserve"> + </w:t>
      </w:r>
      <w:r w:rsidR="007C0912" w:rsidRPr="00F14B43">
        <w:rPr>
          <w:i/>
          <w:iCs/>
        </w:rPr>
        <w:t>9.0 km buffered lanes</w:t>
      </w:r>
      <w:r w:rsidR="00F14B43">
        <w:t>)</w:t>
      </w:r>
      <w:r w:rsidR="007C0912" w:rsidRPr="007C0912">
        <w:t xml:space="preserve"> and </w:t>
      </w:r>
      <w:ins w:id="296" w:author="Richard Wen" w:date="2024-05-17T00:32:00Z">
        <w:r w:rsidR="008573B7">
          <w:t>30</w:t>
        </w:r>
      </w:ins>
      <w:del w:id="297" w:author="Richard Wen" w:date="2024-05-17T00:32:00Z">
        <w:r w:rsidR="007C0912" w:rsidRPr="007C0912" w:rsidDel="008573B7">
          <w:delText>28</w:delText>
        </w:r>
      </w:del>
      <w:r w:rsidR="007C0912" w:rsidRPr="007C0912">
        <w:t>.</w:t>
      </w:r>
      <w:ins w:id="298" w:author="Richard Wen" w:date="2024-05-17T00:32:00Z">
        <w:r w:rsidR="008573B7">
          <w:t>58</w:t>
        </w:r>
      </w:ins>
      <w:del w:id="299" w:author="Richard Wen" w:date="2024-05-17T00:32:00Z">
        <w:r w:rsidR="007C0912" w:rsidRPr="007C0912" w:rsidDel="008573B7">
          <w:delText>3</w:delText>
        </w:r>
      </w:del>
      <w:r w:rsidR="007C0912">
        <w:t xml:space="preserve"> </w:t>
      </w:r>
      <w:r w:rsidR="007C0912" w:rsidRPr="007C0912">
        <w:t xml:space="preserve">km </w:t>
      </w:r>
      <w:r w:rsidR="00F14B43">
        <w:t xml:space="preserve">of </w:t>
      </w:r>
      <w:r w:rsidR="007C0912" w:rsidRPr="007C0912">
        <w:t xml:space="preserve">cycle tracks </w:t>
      </w:r>
      <w:r>
        <w:t>following the verification of infrastructure classifications (</w:t>
      </w:r>
      <w:r w:rsidRPr="00F14B43">
        <w:rPr>
          <w:b/>
          <w:bCs/>
          <w:i/>
          <w:iCs/>
        </w:rPr>
        <w:t>Appendix 1</w:t>
      </w:r>
      <w:r>
        <w:t xml:space="preserve">). </w:t>
      </w:r>
      <w:r w:rsidR="00F14B43">
        <w:t>W</w:t>
      </w:r>
      <w:r w:rsidR="00362920">
        <w:t xml:space="preserve">hen contrasting </w:t>
      </w:r>
      <w:r w:rsidR="00F14B43">
        <w:t xml:space="preserve">these </w:t>
      </w:r>
      <w:r w:rsidR="00362920">
        <w:t>results</w:t>
      </w:r>
      <w:r w:rsidR="00F14B43">
        <w:t xml:space="preserve"> with the original classifications (</w:t>
      </w:r>
      <w:r w:rsidR="00F14B43" w:rsidRPr="0093251A">
        <w:rPr>
          <w:b/>
          <w:bCs/>
          <w:i/>
          <w:iCs/>
        </w:rPr>
        <w:t>Table 1</w:t>
      </w:r>
      <w:r w:rsidR="00F14B43">
        <w:t>)</w:t>
      </w:r>
      <w:r w:rsidR="00362920">
        <w:t xml:space="preserve">, </w:t>
      </w:r>
      <w:r w:rsidR="00362920" w:rsidRPr="00362920">
        <w:t xml:space="preserve">the validated data </w:t>
      </w:r>
      <w:r w:rsidR="00362920">
        <w:t>comparatively had</w:t>
      </w:r>
      <w:r w:rsidR="00362920" w:rsidRPr="00362920">
        <w:t xml:space="preserve"> </w:t>
      </w:r>
      <w:ins w:id="300" w:author="Richard Wen" w:date="2024-05-17T00:37:00Z">
        <w:r w:rsidR="003A5C27">
          <w:t>3.18</w:t>
        </w:r>
      </w:ins>
      <w:del w:id="301" w:author="Richard Wen" w:date="2024-05-17T00:37:00Z">
        <w:r w:rsidR="00362920" w:rsidRPr="00362920" w:rsidDel="003A5C27">
          <w:delText>0.9</w:delText>
        </w:r>
      </w:del>
      <w:r w:rsidR="00362920" w:rsidRPr="00362920">
        <w:t xml:space="preserve"> km more cycle tracks and 2.</w:t>
      </w:r>
      <w:ins w:id="302" w:author="Richard Wen" w:date="2024-05-17T00:35:00Z">
        <w:r w:rsidR="003C1F78">
          <w:t>39</w:t>
        </w:r>
      </w:ins>
      <w:del w:id="303" w:author="Richard Wen" w:date="2024-05-17T00:35:00Z">
        <w:r w:rsidR="00362920" w:rsidRPr="00362920" w:rsidDel="003C1F78">
          <w:delText>2</w:delText>
        </w:r>
      </w:del>
      <w:r w:rsidR="00362920" w:rsidRPr="00362920">
        <w:t xml:space="preserve"> km </w:t>
      </w:r>
      <w:ins w:id="304" w:author="Richard Wen" w:date="2024-05-17T00:35:00Z">
        <w:r w:rsidR="003C1F78">
          <w:t>more</w:t>
        </w:r>
      </w:ins>
      <w:del w:id="305" w:author="Richard Wen" w:date="2024-05-17T00:35:00Z">
        <w:r w:rsidR="00362920" w:rsidRPr="00362920" w:rsidDel="003C1F78">
          <w:delText>less</w:delText>
        </w:r>
      </w:del>
      <w:r w:rsidR="00362920" w:rsidRPr="00362920">
        <w:t xml:space="preserve"> painted infrastructure</w:t>
      </w:r>
      <w:r>
        <w:t>.</w:t>
      </w:r>
      <w:r w:rsidR="00362920" w:rsidRPr="00362920">
        <w:t xml:space="preserve"> In Calgary, verified data for 2022 included </w:t>
      </w:r>
      <w:r w:rsidR="00F14B43">
        <w:t>60.</w:t>
      </w:r>
      <w:ins w:id="306" w:author="Richard Wen" w:date="2024-05-17T00:48:00Z">
        <w:r w:rsidR="00FA4267">
          <w:t>28</w:t>
        </w:r>
      </w:ins>
      <w:del w:id="307" w:author="Richard Wen" w:date="2024-05-17T00:48:00Z">
        <w:r w:rsidR="00F14B43" w:rsidDel="00FA4267">
          <w:delText>5</w:delText>
        </w:r>
      </w:del>
      <w:r w:rsidR="00F14B43">
        <w:t xml:space="preserve"> km of painted infrastructure (</w:t>
      </w:r>
      <w:r w:rsidR="00F14B43" w:rsidRPr="006C7A7E">
        <w:rPr>
          <w:i/>
          <w:iCs/>
        </w:rPr>
        <w:t>55.</w:t>
      </w:r>
      <w:ins w:id="308" w:author="Richard Wen" w:date="2024-05-17T00:40:00Z">
        <w:r w:rsidR="00BC3998">
          <w:rPr>
            <w:i/>
            <w:iCs/>
          </w:rPr>
          <w:t>52</w:t>
        </w:r>
      </w:ins>
      <w:del w:id="309" w:author="Richard Wen" w:date="2024-05-17T00:40:00Z">
        <w:r w:rsidR="00F14B43" w:rsidRPr="006C7A7E" w:rsidDel="00BC3998">
          <w:rPr>
            <w:i/>
            <w:iCs/>
          </w:rPr>
          <w:delText>7</w:delText>
        </w:r>
      </w:del>
      <w:r w:rsidR="00F14B43" w:rsidRPr="006C7A7E">
        <w:rPr>
          <w:i/>
          <w:iCs/>
        </w:rPr>
        <w:t xml:space="preserve"> km painted lanes + 4.</w:t>
      </w:r>
      <w:ins w:id="310" w:author="Richard Wen" w:date="2024-05-17T00:40:00Z">
        <w:r w:rsidR="00BC3998">
          <w:rPr>
            <w:i/>
            <w:iCs/>
          </w:rPr>
          <w:t>76</w:t>
        </w:r>
      </w:ins>
      <w:del w:id="311" w:author="Richard Wen" w:date="2024-05-17T00:40:00Z">
        <w:r w:rsidR="00F14B43" w:rsidRPr="006C7A7E" w:rsidDel="00BC3998">
          <w:rPr>
            <w:i/>
            <w:iCs/>
          </w:rPr>
          <w:delText>8</w:delText>
        </w:r>
      </w:del>
      <w:r w:rsidR="00F14B43" w:rsidRPr="006C7A7E">
        <w:rPr>
          <w:i/>
          <w:iCs/>
        </w:rPr>
        <w:t xml:space="preserve"> km buffered lanes</w:t>
      </w:r>
      <w:r w:rsidR="00F14B43">
        <w:t>) and 2</w:t>
      </w:r>
      <w:ins w:id="312" w:author="Richard Wen" w:date="2024-05-17T00:48:00Z">
        <w:r w:rsidR="00623B0F">
          <w:t>6</w:t>
        </w:r>
      </w:ins>
      <w:del w:id="313" w:author="Richard Wen" w:date="2024-05-17T00:48:00Z">
        <w:r w:rsidR="00F14B43" w:rsidDel="00623B0F">
          <w:delText>4</w:delText>
        </w:r>
      </w:del>
      <w:r w:rsidR="00F14B43">
        <w:t>.</w:t>
      </w:r>
      <w:ins w:id="314" w:author="Richard Wen" w:date="2024-05-17T00:48:00Z">
        <w:r w:rsidR="00623B0F">
          <w:t>93</w:t>
        </w:r>
      </w:ins>
      <w:del w:id="315" w:author="Richard Wen" w:date="2024-05-17T00:48:00Z">
        <w:r w:rsidR="00F14B43" w:rsidDel="00623B0F">
          <w:delText>5</w:delText>
        </w:r>
      </w:del>
      <w:r w:rsidR="00F14B43">
        <w:t xml:space="preserve"> km cycle tracks. Accordingly</w:t>
      </w:r>
      <w:r w:rsidR="00362920" w:rsidRPr="00362920">
        <w:t>, the verified data had 3.</w:t>
      </w:r>
      <w:ins w:id="316" w:author="Richard Wen" w:date="2024-05-17T00:53:00Z">
        <w:r w:rsidR="00EE3E54">
          <w:t>28</w:t>
        </w:r>
      </w:ins>
      <w:del w:id="317" w:author="Richard Wen" w:date="2024-05-17T00:53:00Z">
        <w:r w:rsidR="00362920" w:rsidRPr="00362920" w:rsidDel="00EE3E54">
          <w:delText>5</w:delText>
        </w:r>
      </w:del>
      <w:r w:rsidR="00362920" w:rsidRPr="00362920">
        <w:t xml:space="preserve"> km more painted lanes and </w:t>
      </w:r>
      <w:ins w:id="318" w:author="Richard Wen" w:date="2024-05-17T00:54:00Z">
        <w:r w:rsidR="00A15B92">
          <w:t>4.77</w:t>
        </w:r>
      </w:ins>
      <w:del w:id="319" w:author="Richard Wen" w:date="2024-05-17T00:54:00Z">
        <w:r w:rsidR="00362920" w:rsidRPr="00362920" w:rsidDel="00A15B92">
          <w:delText>7.2</w:delText>
        </w:r>
      </w:del>
      <w:r w:rsidR="005F0E39">
        <w:t xml:space="preserve"> </w:t>
      </w:r>
      <w:r w:rsidR="00362920" w:rsidRPr="00362920">
        <w:t>km fewer protected lanes</w:t>
      </w:r>
      <w:r w:rsidR="00F14B43">
        <w:t xml:space="preserve"> when compared to the administrative data</w:t>
      </w:r>
      <w:r w:rsidR="00362920" w:rsidRPr="00362920">
        <w:t>.</w:t>
      </w:r>
      <w:r w:rsidR="00362920">
        <w:t xml:space="preserve"> I</w:t>
      </w:r>
      <w:r w:rsidR="00362920" w:rsidRPr="00362920">
        <w:t xml:space="preserve">n Toronto, the review found </w:t>
      </w:r>
      <w:r w:rsidR="00F14B43">
        <w:t>1</w:t>
      </w:r>
      <w:ins w:id="320" w:author="Richard Wen" w:date="2024-05-17T00:50:00Z">
        <w:r w:rsidR="00970DEA">
          <w:t>51</w:t>
        </w:r>
      </w:ins>
      <w:del w:id="321" w:author="Richard Wen" w:date="2024-05-17T00:50:00Z">
        <w:r w:rsidR="00F14B43" w:rsidDel="00970DEA">
          <w:delText>35</w:delText>
        </w:r>
      </w:del>
      <w:r w:rsidR="00F14B43">
        <w:t>.</w:t>
      </w:r>
      <w:ins w:id="322" w:author="Richard Wen" w:date="2024-05-17T00:50:00Z">
        <w:r w:rsidR="00970DEA">
          <w:t>37</w:t>
        </w:r>
      </w:ins>
      <w:del w:id="323" w:author="Richard Wen" w:date="2024-05-17T00:50:00Z">
        <w:r w:rsidR="00F14B43" w:rsidDel="00970DEA">
          <w:delText>8</w:delText>
        </w:r>
      </w:del>
      <w:r w:rsidR="00F14B43">
        <w:t xml:space="preserve"> km of painted infrastructure (</w:t>
      </w:r>
      <w:r w:rsidR="00F14B43" w:rsidRPr="006C7A7E">
        <w:rPr>
          <w:i/>
          <w:iCs/>
        </w:rPr>
        <w:t>1</w:t>
      </w:r>
      <w:del w:id="324" w:author="Richard Wen" w:date="2024-05-17T00:49:00Z">
        <w:r w:rsidR="00F14B43" w:rsidRPr="006C7A7E" w:rsidDel="00623B0F">
          <w:rPr>
            <w:i/>
            <w:iCs/>
          </w:rPr>
          <w:delText>2</w:delText>
        </w:r>
      </w:del>
      <w:ins w:id="325" w:author="Richard Wen" w:date="2024-05-17T00:49:00Z">
        <w:r w:rsidR="00623B0F">
          <w:rPr>
            <w:i/>
            <w:iCs/>
          </w:rPr>
          <w:t>31</w:t>
        </w:r>
      </w:ins>
      <w:del w:id="326" w:author="Richard Wen" w:date="2024-05-17T00:49:00Z">
        <w:r w:rsidR="00F14B43" w:rsidRPr="006C7A7E" w:rsidDel="00623B0F">
          <w:rPr>
            <w:i/>
            <w:iCs/>
          </w:rPr>
          <w:delText>3</w:delText>
        </w:r>
      </w:del>
      <w:r w:rsidR="00F14B43" w:rsidRPr="006C7A7E">
        <w:rPr>
          <w:i/>
          <w:iCs/>
        </w:rPr>
        <w:t>.</w:t>
      </w:r>
      <w:ins w:id="327" w:author="Richard Wen" w:date="2024-05-17T00:49:00Z">
        <w:r w:rsidR="00623B0F">
          <w:rPr>
            <w:i/>
            <w:iCs/>
          </w:rPr>
          <w:t>34</w:t>
        </w:r>
      </w:ins>
      <w:del w:id="328" w:author="Richard Wen" w:date="2024-05-17T00:49:00Z">
        <w:r w:rsidR="00F14B43" w:rsidRPr="006C7A7E" w:rsidDel="00623B0F">
          <w:rPr>
            <w:i/>
            <w:iCs/>
          </w:rPr>
          <w:delText>6</w:delText>
        </w:r>
      </w:del>
      <w:r w:rsidR="00F14B43" w:rsidRPr="006C7A7E">
        <w:rPr>
          <w:i/>
          <w:iCs/>
        </w:rPr>
        <w:t xml:space="preserve"> </w:t>
      </w:r>
      <w:r w:rsidR="005F0E39">
        <w:rPr>
          <w:i/>
          <w:iCs/>
        </w:rPr>
        <w:t xml:space="preserve">km </w:t>
      </w:r>
      <w:r w:rsidR="00F14B43" w:rsidRPr="006C7A7E">
        <w:rPr>
          <w:i/>
          <w:iCs/>
        </w:rPr>
        <w:t xml:space="preserve">painted lanes + </w:t>
      </w:r>
      <w:ins w:id="329" w:author="Richard Wen" w:date="2024-05-17T00:49:00Z">
        <w:r w:rsidR="008937F1">
          <w:rPr>
            <w:i/>
            <w:iCs/>
          </w:rPr>
          <w:t>20.03</w:t>
        </w:r>
      </w:ins>
      <w:del w:id="330" w:author="Richard Wen" w:date="2024-05-17T00:49:00Z">
        <w:r w:rsidR="00F14B43" w:rsidRPr="006C7A7E" w:rsidDel="008937F1">
          <w:rPr>
            <w:i/>
            <w:iCs/>
          </w:rPr>
          <w:delText>12.2</w:delText>
        </w:r>
      </w:del>
      <w:r w:rsidR="00F14B43" w:rsidRPr="006C7A7E">
        <w:rPr>
          <w:i/>
          <w:iCs/>
        </w:rPr>
        <w:t xml:space="preserve"> km buffered lanes</w:t>
      </w:r>
      <w:r w:rsidR="00F14B43">
        <w:t xml:space="preserve">) and </w:t>
      </w:r>
      <w:ins w:id="331" w:author="Richard Wen" w:date="2024-05-17T00:49:00Z">
        <w:r w:rsidR="00442D7C">
          <w:t>73</w:t>
        </w:r>
      </w:ins>
      <w:del w:id="332" w:author="Richard Wen" w:date="2024-05-17T00:49:00Z">
        <w:r w:rsidR="00F14B43" w:rsidDel="00442D7C">
          <w:delText>67</w:delText>
        </w:r>
      </w:del>
      <w:r w:rsidR="00F14B43">
        <w:t>.</w:t>
      </w:r>
      <w:ins w:id="333" w:author="Richard Wen" w:date="2024-05-17T00:49:00Z">
        <w:r w:rsidR="00442D7C">
          <w:t>01</w:t>
        </w:r>
      </w:ins>
      <w:del w:id="334" w:author="Richard Wen" w:date="2024-05-17T00:49:00Z">
        <w:r w:rsidR="00F14B43" w:rsidDel="00442D7C">
          <w:delText>6</w:delText>
        </w:r>
      </w:del>
      <w:r w:rsidR="00F14B43">
        <w:t xml:space="preserve"> km of cycle tracks, with </w:t>
      </w:r>
      <w:ins w:id="335" w:author="Richard Wen" w:date="2024-05-17T00:52:00Z">
        <w:r w:rsidR="00FF64E9">
          <w:t>19.87</w:t>
        </w:r>
      </w:ins>
      <w:del w:id="336" w:author="Richard Wen" w:date="2024-05-17T00:52:00Z">
        <w:r w:rsidR="00F14B43" w:rsidRPr="00F14B43" w:rsidDel="00FF64E9">
          <w:delText>4.3</w:delText>
        </w:r>
      </w:del>
      <w:r w:rsidR="00F14B43" w:rsidRPr="00F14B43">
        <w:t xml:space="preserve"> km more painted </w:t>
      </w:r>
      <w:r w:rsidR="00F14B43">
        <w:t xml:space="preserve">infrastructure </w:t>
      </w:r>
      <w:r w:rsidR="00F14B43" w:rsidRPr="00F14B43">
        <w:t xml:space="preserve">and </w:t>
      </w:r>
      <w:ins w:id="337" w:author="Richard Wen" w:date="2024-05-17T00:52:00Z">
        <w:r w:rsidR="00FF64E9">
          <w:t>0</w:t>
        </w:r>
      </w:ins>
      <w:ins w:id="338" w:author="Richard Wen" w:date="2024-05-17T00:53:00Z">
        <w:r w:rsidR="00FF64E9">
          <w:t>.89</w:t>
        </w:r>
      </w:ins>
      <w:del w:id="339" w:author="Richard Wen" w:date="2024-05-17T00:52:00Z">
        <w:r w:rsidR="00F14B43" w:rsidRPr="00F14B43" w:rsidDel="00FF64E9">
          <w:delText>6.3</w:delText>
        </w:r>
      </w:del>
      <w:r w:rsidR="00550609">
        <w:t xml:space="preserve"> </w:t>
      </w:r>
      <w:r w:rsidR="00F14B43" w:rsidRPr="00F14B43">
        <w:t>km fewer cycle tracks compared to the original municipal records</w:t>
      </w:r>
      <w:r w:rsidR="00F14B43">
        <w:t xml:space="preserve">. </w:t>
      </w:r>
      <w:r w:rsidR="00A10B68" w:rsidRPr="00A10B68">
        <w:t xml:space="preserve">Overall, these </w:t>
      </w:r>
      <w:r w:rsidR="0093251A" w:rsidRPr="00A10B68">
        <w:t>results</w:t>
      </w:r>
      <w:r w:rsidR="00A10B68" w:rsidRPr="00A10B68">
        <w:t xml:space="preserve"> highlight the degree of misclassification </w:t>
      </w:r>
      <w:del w:id="340" w:author="Richard Wen" w:date="2024-05-17T00:53:00Z">
        <w:r w:rsidR="00A10B68" w:rsidRPr="00A10B68" w:rsidDel="001E78F2">
          <w:delText>in regard to</w:delText>
        </w:r>
      </w:del>
      <w:ins w:id="341" w:author="Richard Wen" w:date="2024-05-17T00:53:00Z">
        <w:r w:rsidR="001E78F2" w:rsidRPr="00A10B68">
          <w:t>regarding</w:t>
        </w:r>
      </w:ins>
      <w:r w:rsidR="00A10B68" w:rsidRPr="00A10B68">
        <w:t xml:space="preserve"> current infrastructure types; specifically, </w:t>
      </w:r>
      <w:r w:rsidR="00550609">
        <w:t>Calgary and Toronto</w:t>
      </w:r>
      <w:r w:rsidR="00A10B68" w:rsidRPr="00A10B68">
        <w:t xml:space="preserve"> tended to misclassify infrastructure as cycle tracks, despite not meeting the Can-BICS definition.</w:t>
      </w:r>
    </w:p>
    <w:p w14:paraId="36C7B2ED" w14:textId="6A9FA692" w:rsidR="000B529D" w:rsidRDefault="000B529D" w:rsidP="000B529D">
      <w:pPr>
        <w:rPr>
          <w:b/>
          <w:bCs/>
          <w:i/>
          <w:iCs/>
          <w:sz w:val="24"/>
          <w:szCs w:val="24"/>
        </w:rPr>
      </w:pPr>
      <w:r w:rsidRPr="004B132B">
        <w:rPr>
          <w:b/>
          <w:bCs/>
          <w:i/>
          <w:iCs/>
          <w:sz w:val="24"/>
          <w:szCs w:val="24"/>
        </w:rPr>
        <w:t>Trends in Infrastructure Installations</w:t>
      </w:r>
    </w:p>
    <w:p w14:paraId="2906E79A" w14:textId="351D1B5E" w:rsidR="00EC0E6F" w:rsidRDefault="007F3864" w:rsidP="000B325E">
      <w:pPr>
        <w:ind w:firstLine="720"/>
      </w:pPr>
      <w:r w:rsidRPr="007F3864">
        <w:t xml:space="preserve">An examination of the cycling infrastructure trends across Vancouver, Calgary, and Toronto reveals significant growth in dedicated on-street cycling networks since 2009. At the beginning of the study, these cities had </w:t>
      </w:r>
      <w:ins w:id="342" w:author="Richard Wen" w:date="2024-05-17T01:52:00Z">
        <w:r w:rsidR="00631EF2">
          <w:t xml:space="preserve">approximately </w:t>
        </w:r>
      </w:ins>
      <w:ins w:id="343" w:author="Richard Wen" w:date="2024-05-17T00:57:00Z">
        <w:r w:rsidR="00CA0E33">
          <w:t>19</w:t>
        </w:r>
      </w:ins>
      <w:del w:id="344" w:author="Richard Wen" w:date="2024-05-17T00:57:00Z">
        <w:r w:rsidRPr="007F3864" w:rsidDel="00CA0E33">
          <w:delText>43</w:delText>
        </w:r>
      </w:del>
      <w:del w:id="345" w:author="Richard Wen" w:date="2024-05-17T00:58:00Z">
        <w:r w:rsidR="00EC0E6F" w:rsidDel="00CA0E33">
          <w:delText xml:space="preserve"> </w:delText>
        </w:r>
        <w:r w:rsidRPr="007F3864" w:rsidDel="00CA0E33">
          <w:delText>km</w:delText>
        </w:r>
      </w:del>
      <w:r w:rsidRPr="007F3864">
        <w:t xml:space="preserve">, </w:t>
      </w:r>
      <w:ins w:id="346" w:author="Richard Wen" w:date="2024-05-17T00:57:00Z">
        <w:r w:rsidR="00CA0E33">
          <w:t>1</w:t>
        </w:r>
      </w:ins>
      <w:del w:id="347" w:author="Richard Wen" w:date="2024-05-17T00:57:00Z">
        <w:r w:rsidRPr="007F3864" w:rsidDel="00CA0E33">
          <w:delText>8</w:delText>
        </w:r>
      </w:del>
      <w:del w:id="348" w:author="Richard Wen" w:date="2024-05-17T00:58:00Z">
        <w:r w:rsidR="00EC0E6F" w:rsidDel="00CA0E33">
          <w:delText xml:space="preserve"> </w:delText>
        </w:r>
        <w:r w:rsidRPr="007F3864" w:rsidDel="00CA0E33">
          <w:delText>km</w:delText>
        </w:r>
      </w:del>
      <w:r w:rsidRPr="007F3864">
        <w:t>, and 1</w:t>
      </w:r>
      <w:ins w:id="349" w:author="Richard Wen" w:date="2024-05-17T00:58:00Z">
        <w:r w:rsidR="00CA0E33">
          <w:t>8</w:t>
        </w:r>
      </w:ins>
      <w:del w:id="350" w:author="Richard Wen" w:date="2024-05-17T00:58:00Z">
        <w:r w:rsidRPr="007F3864" w:rsidDel="00CA0E33">
          <w:delText>03</w:delText>
        </w:r>
      </w:del>
      <w:r w:rsidR="00EC0E6F">
        <w:t xml:space="preserve"> </w:t>
      </w:r>
      <w:r w:rsidRPr="007F3864">
        <w:t>km</w:t>
      </w:r>
      <w:ins w:id="351" w:author="Richard Wen" w:date="2024-05-17T00:56:00Z">
        <w:r w:rsidR="00CA0E33">
          <w:t xml:space="preserve"> per 1000 c-km of total roadway</w:t>
        </w:r>
      </w:ins>
      <w:r w:rsidRPr="007F3864">
        <w:t xml:space="preserve"> of such infrastructure, respectively.</w:t>
      </w:r>
      <w:ins w:id="352" w:author="Richard Wen" w:date="2024-05-17T00:59:00Z">
        <w:r w:rsidR="00CA0E33">
          <w:t xml:space="preserve"> We also note th</w:t>
        </w:r>
      </w:ins>
      <w:ins w:id="353" w:author="Richard Wen" w:date="2024-05-17T01:00:00Z">
        <w:r w:rsidR="00CA0E33">
          <w:t xml:space="preserve">at local street bikeways made up more than half of Vancouver’s cycling infrastructure at </w:t>
        </w:r>
      </w:ins>
      <w:ins w:id="354" w:author="Richard Wen" w:date="2024-05-17T01:52:00Z">
        <w:r w:rsidR="00631EF2">
          <w:t xml:space="preserve">about </w:t>
        </w:r>
      </w:ins>
      <w:ins w:id="355" w:author="Richard Wen" w:date="2024-05-17T01:01:00Z">
        <w:r w:rsidR="00CA0E33">
          <w:t xml:space="preserve">75 km per 1000 c-km of total roadway. </w:t>
        </w:r>
      </w:ins>
      <w:del w:id="356" w:author="Richard Wen" w:date="2024-05-17T00:59:00Z">
        <w:r w:rsidRPr="007F3864" w:rsidDel="00CA0E33">
          <w:delText xml:space="preserve"> </w:delText>
        </w:r>
      </w:del>
      <w:r w:rsidRPr="007F3864">
        <w:t xml:space="preserve">By the conclusion of the study period, </w:t>
      </w:r>
      <w:ins w:id="357" w:author="Richard Wen" w:date="2024-05-17T01:52:00Z">
        <w:r w:rsidR="00631EF2">
          <w:t xml:space="preserve">approximately </w:t>
        </w:r>
      </w:ins>
      <w:del w:id="358" w:author="Richard Wen" w:date="2024-05-17T01:03:00Z">
        <w:r w:rsidRPr="007F3864" w:rsidDel="00885F1E">
          <w:delText xml:space="preserve">Vancouver added </w:delText>
        </w:r>
      </w:del>
      <w:ins w:id="359" w:author="Richard Wen" w:date="2024-05-17T01:14:00Z">
        <w:r w:rsidR="000575DA">
          <w:t>38</w:t>
        </w:r>
      </w:ins>
      <w:del w:id="360" w:author="Richard Wen" w:date="2024-05-17T01:14:00Z">
        <w:r w:rsidRPr="007F3864" w:rsidDel="000575DA">
          <w:delText>27</w:delText>
        </w:r>
      </w:del>
      <w:del w:id="361" w:author="Richard Wen" w:date="2024-05-17T01:03:00Z">
        <w:r w:rsidR="00EC0E6F" w:rsidDel="00885F1E">
          <w:delText xml:space="preserve"> </w:delText>
        </w:r>
        <w:r w:rsidRPr="007F3864" w:rsidDel="00885F1E">
          <w:delText>km</w:delText>
        </w:r>
      </w:del>
      <w:r w:rsidRPr="007F3864">
        <w:t xml:space="preserve"> (</w:t>
      </w:r>
      <w:ins w:id="362" w:author="Richard Wen" w:date="2024-05-17T01:52:00Z">
        <w:r w:rsidR="00A075A7">
          <w:t>200</w:t>
        </w:r>
      </w:ins>
      <w:del w:id="363" w:author="Richard Wen" w:date="2024-05-17T01:51:00Z">
        <w:r w:rsidRPr="007F3864" w:rsidDel="004B072A">
          <w:delText>64</w:delText>
        </w:r>
      </w:del>
      <w:r w:rsidRPr="007F3864">
        <w:t>% increase),</w:t>
      </w:r>
      <w:del w:id="364" w:author="Richard Wen" w:date="2024-05-17T01:03:00Z">
        <w:r w:rsidRPr="007F3864" w:rsidDel="00885F1E">
          <w:delText xml:space="preserve"> Calgary</w:delText>
        </w:r>
      </w:del>
      <w:r w:rsidRPr="007F3864">
        <w:t xml:space="preserve"> </w:t>
      </w:r>
      <w:ins w:id="365" w:author="Richard Wen" w:date="2024-05-17T01:15:00Z">
        <w:r w:rsidR="000575DA">
          <w:t>11</w:t>
        </w:r>
      </w:ins>
      <w:del w:id="366" w:author="Richard Wen" w:date="2024-05-17T01:15:00Z">
        <w:r w:rsidRPr="007F3864" w:rsidDel="000575DA">
          <w:delText>77</w:delText>
        </w:r>
      </w:del>
      <w:del w:id="367" w:author="Richard Wen" w:date="2024-05-17T01:03:00Z">
        <w:r w:rsidR="00EC0E6F" w:rsidDel="00885F1E">
          <w:delText xml:space="preserve"> </w:delText>
        </w:r>
        <w:r w:rsidRPr="007F3864" w:rsidDel="00885F1E">
          <w:delText>km</w:delText>
        </w:r>
      </w:del>
      <w:r w:rsidRPr="007F3864">
        <w:t xml:space="preserve"> (1</w:t>
      </w:r>
      <w:ins w:id="368" w:author="Richard Wen" w:date="2024-05-17T01:51:00Z">
        <w:r w:rsidR="004B072A">
          <w:t>100</w:t>
        </w:r>
      </w:ins>
      <w:del w:id="369" w:author="Richard Wen" w:date="2024-05-17T01:51:00Z">
        <w:r w:rsidRPr="007F3864" w:rsidDel="004B072A">
          <w:delText>014</w:delText>
        </w:r>
      </w:del>
      <w:r w:rsidRPr="007F3864">
        <w:t>% increase), and</w:t>
      </w:r>
      <w:del w:id="370" w:author="Richard Wen" w:date="2024-05-17T01:03:00Z">
        <w:r w:rsidRPr="007F3864" w:rsidDel="00885F1E">
          <w:delText xml:space="preserve"> Toronto</w:delText>
        </w:r>
      </w:del>
      <w:r w:rsidRPr="007F3864">
        <w:t xml:space="preserve"> </w:t>
      </w:r>
      <w:ins w:id="371" w:author="Richard Wen" w:date="2024-05-17T01:15:00Z">
        <w:r w:rsidR="000575DA">
          <w:t>40</w:t>
        </w:r>
      </w:ins>
      <w:del w:id="372" w:author="Richard Wen" w:date="2024-05-17T01:15:00Z">
        <w:r w:rsidRPr="007F3864" w:rsidDel="000575DA">
          <w:delText>101</w:delText>
        </w:r>
      </w:del>
      <w:del w:id="373" w:author="Richard Wen" w:date="2024-05-17T01:04:00Z">
        <w:r w:rsidR="00EC0E6F" w:rsidDel="00B341F6">
          <w:delText xml:space="preserve"> </w:delText>
        </w:r>
        <w:r w:rsidRPr="007F3864" w:rsidDel="00B341F6">
          <w:delText>km</w:delText>
        </w:r>
      </w:del>
      <w:r w:rsidRPr="007F3864">
        <w:t xml:space="preserve"> (</w:t>
      </w:r>
      <w:ins w:id="374" w:author="Richard Wen" w:date="2024-05-17T01:51:00Z">
        <w:r w:rsidR="004B072A">
          <w:t>220</w:t>
        </w:r>
      </w:ins>
      <w:del w:id="375" w:author="Richard Wen" w:date="2024-05-17T01:51:00Z">
        <w:r w:rsidRPr="007F3864" w:rsidDel="004B072A">
          <w:delText>98</w:delText>
        </w:r>
      </w:del>
      <w:r w:rsidRPr="007F3864">
        <w:t>% increase)</w:t>
      </w:r>
      <w:ins w:id="376" w:author="Richard Wen" w:date="2024-05-17T01:04:00Z">
        <w:r w:rsidR="00B341F6">
          <w:t xml:space="preserve"> km per c-km of total roadway</w:t>
        </w:r>
      </w:ins>
      <w:r w:rsidRPr="007F3864">
        <w:t xml:space="preserve"> </w:t>
      </w:r>
      <w:r w:rsidR="00550609">
        <w:t>of dedicated cycling infrastructure</w:t>
      </w:r>
      <w:ins w:id="377" w:author="Richard Wen" w:date="2024-05-17T01:03:00Z">
        <w:r w:rsidR="00885F1E">
          <w:t xml:space="preserve"> was added</w:t>
        </w:r>
      </w:ins>
      <w:r w:rsidR="00550609">
        <w:t xml:space="preserve"> </w:t>
      </w:r>
      <w:r w:rsidRPr="007F3864">
        <w:t xml:space="preserve">to </w:t>
      </w:r>
      <w:ins w:id="378" w:author="Richard Wen" w:date="2024-05-17T01:03:00Z">
        <w:r w:rsidR="00885F1E">
          <w:t xml:space="preserve">Vancouver, Calgary, and Toronto </w:t>
        </w:r>
      </w:ins>
      <w:del w:id="379" w:author="Richard Wen" w:date="2024-05-17T01:03:00Z">
        <w:r w:rsidRPr="007F3864" w:rsidDel="00885F1E">
          <w:delText xml:space="preserve">their </w:delText>
        </w:r>
      </w:del>
      <w:r w:rsidRPr="007F3864">
        <w:t>roadways</w:t>
      </w:r>
      <w:ins w:id="380" w:author="Richard Wen" w:date="2024-05-17T01:03:00Z">
        <w:r w:rsidR="00885F1E">
          <w:t xml:space="preserve"> respectively</w:t>
        </w:r>
      </w:ins>
      <w:r w:rsidRPr="007F3864">
        <w:t>.</w:t>
      </w:r>
      <w:r>
        <w:t xml:space="preserve"> Moreover, a growing proportion of infrastructure </w:t>
      </w:r>
      <w:r w:rsidR="007E0666">
        <w:t>is</w:t>
      </w:r>
      <w:r>
        <w:t xml:space="preserve"> </w:t>
      </w:r>
      <w:r w:rsidR="00EC0E6F">
        <w:t xml:space="preserve">composed of </w:t>
      </w:r>
      <w:r>
        <w:t>cycle tracks</w:t>
      </w:r>
      <w:r w:rsidR="0099481D">
        <w:t xml:space="preserve">. </w:t>
      </w:r>
      <w:ins w:id="381" w:author="Richard Wen" w:date="2024-05-17T02:23:00Z">
        <w:r w:rsidR="001D374D">
          <w:t>In</w:t>
        </w:r>
      </w:ins>
      <w:del w:id="382" w:author="Richard Wen" w:date="2024-05-17T02:23:00Z">
        <w:r w:rsidR="00EC0E6F" w:rsidRPr="00EC0E6F" w:rsidDel="001D374D">
          <w:delText>While in</w:delText>
        </w:r>
      </w:del>
      <w:r w:rsidR="00EC0E6F" w:rsidRPr="00EC0E6F">
        <w:t xml:space="preserve"> 2009, only 4% of Vancouver's dedicated cycling facilities were cycle tracks and none existed in Calgary or Toronto, this changed dramatically by the end of the study</w:t>
      </w:r>
      <w:r w:rsidR="00EC0E6F">
        <w:t xml:space="preserve"> period</w:t>
      </w:r>
      <w:r w:rsidR="00EC0E6F" w:rsidRPr="00EC0E6F">
        <w:t>, with cycle tracks constituting 39</w:t>
      </w:r>
      <w:ins w:id="383" w:author="Richard Wen" w:date="2024-05-17T02:36:00Z">
        <w:r w:rsidR="00BA6C6A">
          <w:t>.7</w:t>
        </w:r>
      </w:ins>
      <w:r w:rsidR="00EC0E6F" w:rsidRPr="00EC0E6F">
        <w:t xml:space="preserve">% of Vancouver's, </w:t>
      </w:r>
      <w:ins w:id="384" w:author="Richard Wen" w:date="2024-05-17T02:36:00Z">
        <w:r w:rsidR="00BA6C6A">
          <w:t>30.9</w:t>
        </w:r>
      </w:ins>
      <w:del w:id="385" w:author="Richard Wen" w:date="2024-05-17T02:36:00Z">
        <w:r w:rsidR="00EC0E6F" w:rsidRPr="00EC0E6F" w:rsidDel="00BA6C6A">
          <w:delText>29</w:delText>
        </w:r>
      </w:del>
      <w:r w:rsidR="00EC0E6F" w:rsidRPr="00EC0E6F">
        <w:t>% of Calgary's, and 3</w:t>
      </w:r>
      <w:ins w:id="386" w:author="Richard Wen" w:date="2024-05-17T02:36:00Z">
        <w:r w:rsidR="00BA6C6A">
          <w:t>2.5</w:t>
        </w:r>
      </w:ins>
      <w:del w:id="387" w:author="Richard Wen" w:date="2024-05-17T02:36:00Z">
        <w:r w:rsidR="00EC0E6F" w:rsidRPr="00EC0E6F" w:rsidDel="00BA6C6A">
          <w:delText>3</w:delText>
        </w:r>
      </w:del>
      <w:r w:rsidR="00EC0E6F" w:rsidRPr="00EC0E6F">
        <w:t>% of Toronto's dedicated on-street infrastructure</w:t>
      </w:r>
      <w:r w:rsidR="00EC0E6F">
        <w:t xml:space="preserve"> (</w:t>
      </w:r>
      <w:r w:rsidR="00EC0E6F" w:rsidRPr="00EC0E6F">
        <w:rPr>
          <w:b/>
          <w:bCs/>
          <w:i/>
          <w:iCs/>
        </w:rPr>
        <w:t>Figure 2</w:t>
      </w:r>
      <w:r w:rsidR="00EC0E6F">
        <w:t xml:space="preserve">). </w:t>
      </w:r>
      <w:r w:rsidR="0073778E">
        <w:t xml:space="preserve">Moreover, as seen in </w:t>
      </w:r>
      <w:r w:rsidR="0073778E" w:rsidRPr="00550609">
        <w:rPr>
          <w:b/>
          <w:bCs/>
          <w:i/>
          <w:iCs/>
        </w:rPr>
        <w:t>Figure 3</w:t>
      </w:r>
      <w:r w:rsidR="0073778E">
        <w:t xml:space="preserve">, the increase in cycle tracks has partly been driven by upgrades of existing painted lane infrastructure. This is particularly evident in Vancouver, which has consistently seen decreases in painted </w:t>
      </w:r>
      <w:r w:rsidR="007E0666">
        <w:t xml:space="preserve">cycle </w:t>
      </w:r>
      <w:r w:rsidR="0073778E">
        <w:t>lane</w:t>
      </w:r>
      <w:r w:rsidR="007E0666">
        <w:t>s</w:t>
      </w:r>
      <w:r w:rsidR="0073778E">
        <w:t xml:space="preserve"> since 2016</w:t>
      </w:r>
      <w:r w:rsidR="007E0666">
        <w:t xml:space="preserve"> in favour of upgrades to protected infrastructure.  </w:t>
      </w:r>
    </w:p>
    <w:p w14:paraId="052F402E" w14:textId="0134B2BE" w:rsidR="00166BBC" w:rsidRDefault="00C56C8A" w:rsidP="00166BBC">
      <w:pPr>
        <w:ind w:firstLine="720"/>
      </w:pPr>
      <w:r w:rsidRPr="00C56C8A">
        <w:t xml:space="preserve">This analysis of infrastructure trends highlights how different municipalities responded to the public health and urban mobility challenges brought forward by the COVID-19 pandemic. </w:t>
      </w:r>
      <w:del w:id="388" w:author="Richard Wen" w:date="2024-05-17T02:38:00Z">
        <w:r w:rsidRPr="00C56C8A" w:rsidDel="00A14EB2">
          <w:delText>In particular, Calgary</w:delText>
        </w:r>
      </w:del>
      <w:ins w:id="389" w:author="Richard Wen" w:date="2024-05-17T02:38:00Z">
        <w:r w:rsidR="00A14EB2" w:rsidRPr="00C56C8A">
          <w:t>Calgary</w:t>
        </w:r>
      </w:ins>
      <w:r w:rsidRPr="00C56C8A">
        <w:t xml:space="preserve"> and Toronto showed an upward trend in the installation of dedicated on-street cycling infrastructure since the pandemic's onset. As illustrated in </w:t>
      </w:r>
      <w:r w:rsidRPr="00C56C8A">
        <w:rPr>
          <w:b/>
          <w:bCs/>
          <w:i/>
          <w:iCs/>
        </w:rPr>
        <w:t>Figure 3</w:t>
      </w:r>
      <w:r w:rsidRPr="00C56C8A">
        <w:t xml:space="preserve">, </w:t>
      </w:r>
      <w:r w:rsidR="00CC00B5">
        <w:t>the growth in Toronto’s</w:t>
      </w:r>
      <w:ins w:id="390" w:author="Richard Wen" w:date="2024-05-17T02:43:00Z">
        <w:r w:rsidR="00106621">
          <w:t xml:space="preserve"> and Vancouver’s</w:t>
        </w:r>
      </w:ins>
      <w:r w:rsidR="00CC00B5">
        <w:t xml:space="preserve"> infrastructure was greatest in 2020, with </w:t>
      </w:r>
      <w:ins w:id="391" w:author="Richard Wen" w:date="2024-05-17T02:41:00Z">
        <w:r w:rsidR="000E5819">
          <w:t>over 6</w:t>
        </w:r>
      </w:ins>
      <w:ins w:id="392" w:author="Richard Wen" w:date="2024-05-17T02:43:00Z">
        <w:r w:rsidR="00106621">
          <w:t xml:space="preserve"> and 1</w:t>
        </w:r>
      </w:ins>
      <w:del w:id="393" w:author="Richard Wen" w:date="2024-05-17T02:41:00Z">
        <w:r w:rsidR="00CC00B5" w:rsidDel="000E5819">
          <w:delText>4.7</w:delText>
        </w:r>
      </w:del>
      <w:r w:rsidR="00CC00B5">
        <w:t xml:space="preserve"> km of new infrastructure per 1000 c-km of roadway</w:t>
      </w:r>
      <w:ins w:id="394" w:author="Richard Wen" w:date="2024-05-17T02:43:00Z">
        <w:r w:rsidR="00106621">
          <w:t xml:space="preserve"> respectively</w:t>
        </w:r>
      </w:ins>
      <w:r w:rsidR="00CC00B5">
        <w:t>, while Calgary</w:t>
      </w:r>
      <w:r>
        <w:t xml:space="preserve">’s peak occurred in 2021, with </w:t>
      </w:r>
      <w:ins w:id="395" w:author="Richard Wen" w:date="2024-05-17T02:42:00Z">
        <w:r w:rsidR="000E5819">
          <w:t xml:space="preserve">over </w:t>
        </w:r>
      </w:ins>
      <w:r w:rsidR="00CC00B5">
        <w:t>1</w:t>
      </w:r>
      <w:ins w:id="396" w:author="Richard Wen" w:date="2024-05-17T02:42:00Z">
        <w:r w:rsidR="000E5819">
          <w:t xml:space="preserve"> </w:t>
        </w:r>
      </w:ins>
      <w:del w:id="397" w:author="Richard Wen" w:date="2024-05-17T02:42:00Z">
        <w:r w:rsidR="00CC00B5" w:rsidDel="000E5819">
          <w:delText>.0</w:delText>
        </w:r>
      </w:del>
      <w:r w:rsidR="00CC00B5">
        <w:t>km of new infrastructure built per 1000 c-km of roadway.</w:t>
      </w:r>
      <w:r>
        <w:t xml:space="preserve"> </w:t>
      </w:r>
      <w:r w:rsidR="00166BBC">
        <w:t>For</w:t>
      </w:r>
      <w:ins w:id="398" w:author="Richard Wen" w:date="2024-05-17T02:44:00Z">
        <w:r w:rsidR="00106621">
          <w:t xml:space="preserve"> Calgary and Toronto</w:t>
        </w:r>
      </w:ins>
      <w:del w:id="399" w:author="Richard Wen" w:date="2024-05-17T02:44:00Z">
        <w:r w:rsidR="00166BBC" w:rsidDel="00106621">
          <w:delText xml:space="preserve"> both cities</w:delText>
        </w:r>
      </w:del>
      <w:r w:rsidR="00166BBC">
        <w:t>, this</w:t>
      </w:r>
      <w:r w:rsidR="00166BBC" w:rsidRPr="00166BBC">
        <w:t xml:space="preserve"> growth of on-street cycleways is primarily attributed to the increase in cycle track infrastructure, as depicted in </w:t>
      </w:r>
      <w:r w:rsidR="00166BBC" w:rsidRPr="00166BBC">
        <w:rPr>
          <w:b/>
          <w:bCs/>
          <w:i/>
          <w:iCs/>
        </w:rPr>
        <w:t>Figures 2 and 3</w:t>
      </w:r>
      <w:r w:rsidR="00166BBC">
        <w:t xml:space="preserve">. </w:t>
      </w:r>
      <w:del w:id="400" w:author="Richard Wen" w:date="2024-05-17T02:45:00Z">
        <w:r w:rsidDel="007056C8">
          <w:delText>In contrast</w:delText>
        </w:r>
        <w:r w:rsidRPr="00C56C8A" w:rsidDel="007056C8">
          <w:delText xml:space="preserve">, </w:delText>
        </w:r>
        <w:r w:rsidDel="007056C8">
          <w:delText>the installation of infrastructure within Vancouver was highest in 2016, with its post-pandemic infrastructure growth remaining in line with previous levels</w:delText>
        </w:r>
      </w:del>
      <w:ins w:id="401" w:author="Richard Wen" w:date="2024-05-17T02:45:00Z">
        <w:r w:rsidR="007056C8">
          <w:t xml:space="preserve">It is also notable that Vancouver had </w:t>
        </w:r>
        <w:r w:rsidR="007056C8">
          <w:lastRenderedPageBreak/>
          <w:t>over 6 km of new infrastructure per 1000 c-km of roadway from 2012 to 2013</w:t>
        </w:r>
      </w:ins>
      <w:ins w:id="402" w:author="Richard Wen" w:date="2024-05-17T02:46:00Z">
        <w:r w:rsidR="007056C8">
          <w:t xml:space="preserve"> when including local street bikeways as it drastically fell below 3 km per 1000 c-km of road</w:t>
        </w:r>
      </w:ins>
      <w:r>
        <w:t xml:space="preserve">. </w:t>
      </w:r>
    </w:p>
    <w:p w14:paraId="3607448E" w14:textId="7625C68B" w:rsidR="00A30006" w:rsidRDefault="00A30006" w:rsidP="00A30006">
      <w:pPr>
        <w:ind w:firstLine="720"/>
      </w:pPr>
      <w:r>
        <w:t xml:space="preserve">A spatial depiction of each city’s infrastructure trends following the start of the pandemic is shown in </w:t>
      </w:r>
      <w:r w:rsidRPr="00166BBC">
        <w:rPr>
          <w:b/>
          <w:bCs/>
          <w:i/>
          <w:iCs/>
        </w:rPr>
        <w:t>Figure 4</w:t>
      </w:r>
      <w:r>
        <w:t xml:space="preserve">. In Vancouver, 4% of the existing infrastructure was upgraded and 8% was newly installed since the start of 2020. Calgary saw less than 1% of infrastructure upgraded, and instead had 23% of its current infrastructure newly installed since 2020. Finally, in Toronto </w:t>
      </w:r>
      <w:r w:rsidRPr="0033769C">
        <w:t xml:space="preserve">9% </w:t>
      </w:r>
      <w:r>
        <w:t xml:space="preserve">of current infrastructure </w:t>
      </w:r>
      <w:r w:rsidRPr="0033769C">
        <w:t xml:space="preserve">was upgraded </w:t>
      </w:r>
      <w:r>
        <w:t xml:space="preserve">during this time and 24% was newly installed. </w:t>
      </w:r>
    </w:p>
    <w:p w14:paraId="14CE0C83" w14:textId="2706D01B" w:rsidR="00A30006" w:rsidRDefault="00A30006" w:rsidP="007E0666">
      <w:pPr>
        <w:ind w:firstLine="720"/>
      </w:pPr>
      <w:r w:rsidRPr="00A30006">
        <w:t xml:space="preserve">A secondary analysis was conducted to identify the roads that experienced the most significant </w:t>
      </w:r>
      <w:r w:rsidR="007E0666">
        <w:t>increase</w:t>
      </w:r>
      <w:r w:rsidRPr="00A30006">
        <w:t xml:space="preserve"> in infrastructure since the start of the pandemic. Much of this </w:t>
      </w:r>
      <w:r w:rsidR="007E0666">
        <w:t>increase</w:t>
      </w:r>
      <w:r w:rsidRPr="00A30006">
        <w:t xml:space="preserve"> stemmed from the introduction of cycling tracks on arterial roads.</w:t>
      </w:r>
      <w:r w:rsidR="00C50957">
        <w:t xml:space="preserve"> </w:t>
      </w:r>
      <w:r w:rsidR="00C50957" w:rsidRPr="00C50957">
        <w:t xml:space="preserve">In contrast, less attention </w:t>
      </w:r>
      <w:r w:rsidR="00C50957">
        <w:t>has been</w:t>
      </w:r>
      <w:r w:rsidR="00C50957" w:rsidRPr="00C50957">
        <w:t xml:space="preserve"> </w:t>
      </w:r>
      <w:r w:rsidR="00C50957">
        <w:t>given</w:t>
      </w:r>
      <w:r w:rsidR="00C50957" w:rsidRPr="00C50957">
        <w:t xml:space="preserve"> to building protected facilities on collector roads</w:t>
      </w:r>
      <w:r w:rsidR="00C50957">
        <w:t xml:space="preserve">, not only since the start of the pandemic, but throughout the entire study period. </w:t>
      </w:r>
      <w:r w:rsidR="007E0666">
        <w:t>These results underscore</w:t>
      </w:r>
      <w:r w:rsidR="00C50957">
        <w:t xml:space="preserve"> the need for investments in infrastructure across all road types </w:t>
      </w:r>
      <w:del w:id="403" w:author="Richard Wen" w:date="2024-05-17T02:47:00Z">
        <w:r w:rsidR="00C50957" w:rsidDel="00667A2A">
          <w:delText>in order to</w:delText>
        </w:r>
      </w:del>
      <w:ins w:id="404" w:author="Richard Wen" w:date="2024-05-17T02:47:00Z">
        <w:r w:rsidR="00667A2A">
          <w:t>to</w:t>
        </w:r>
      </w:ins>
      <w:r w:rsidR="00C50957">
        <w:t xml:space="preserve"> foster a more inclusive and connected cycling network. </w:t>
      </w:r>
    </w:p>
    <w:bookmarkEnd w:id="270"/>
    <w:p w14:paraId="747A8CEC" w14:textId="77777777" w:rsidR="00B9361D" w:rsidRPr="00DD25F1" w:rsidRDefault="00B9361D" w:rsidP="000B529D"/>
    <w:p w14:paraId="1D9CF22E" w14:textId="7D0A59DF" w:rsidR="00A50AD2" w:rsidRDefault="00057E77" w:rsidP="00057E77">
      <w:pPr>
        <w:jc w:val="center"/>
        <w:rPr>
          <w:sz w:val="24"/>
          <w:szCs w:val="24"/>
        </w:rPr>
      </w:pPr>
      <w:r>
        <w:rPr>
          <w:noProof/>
          <w:sz w:val="24"/>
          <w:szCs w:val="24"/>
        </w:rPr>
        <w:lastRenderedPageBreak/>
        <w:drawing>
          <wp:inline distT="0" distB="0" distL="0" distR="0" wp14:anchorId="1FEAD318" wp14:editId="789FEB4B">
            <wp:extent cx="4956624" cy="7289151"/>
            <wp:effectExtent l="0" t="0" r="0" b="1270"/>
            <wp:docPr id="12382707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270791"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089766" cy="7484948"/>
                    </a:xfrm>
                    <a:prstGeom prst="rect">
                      <a:avLst/>
                    </a:prstGeom>
                    <a:ln>
                      <a:noFill/>
                    </a:ln>
                  </pic:spPr>
                </pic:pic>
              </a:graphicData>
            </a:graphic>
          </wp:inline>
        </w:drawing>
      </w:r>
    </w:p>
    <w:p w14:paraId="39F9CAE9" w14:textId="6B4BCF0D" w:rsidR="006F13FA" w:rsidRDefault="006F13FA" w:rsidP="006F13FA">
      <w:pPr>
        <w:rPr>
          <w:i/>
          <w:iCs/>
          <w:sz w:val="24"/>
          <w:szCs w:val="24"/>
        </w:rPr>
      </w:pPr>
      <w:commentRangeStart w:id="405"/>
      <w:r w:rsidRPr="00D56089">
        <w:rPr>
          <w:b/>
          <w:bCs/>
          <w:i/>
          <w:iCs/>
          <w:sz w:val="24"/>
          <w:szCs w:val="24"/>
        </w:rPr>
        <w:t xml:space="preserve">Figure </w:t>
      </w:r>
      <w:r w:rsidR="00D2660C">
        <w:rPr>
          <w:b/>
          <w:bCs/>
          <w:i/>
          <w:iCs/>
          <w:sz w:val="24"/>
          <w:szCs w:val="24"/>
        </w:rPr>
        <w:t>2</w:t>
      </w:r>
      <w:commentRangeEnd w:id="405"/>
      <w:r w:rsidR="00057E77">
        <w:rPr>
          <w:rStyle w:val="CommentReference"/>
        </w:rPr>
        <w:commentReference w:id="405"/>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sidR="008E04F5">
        <w:rPr>
          <w:b/>
          <w:bCs/>
          <w:i/>
          <w:iCs/>
          <w:sz w:val="24"/>
          <w:szCs w:val="24"/>
        </w:rPr>
        <w:t>2</w:t>
      </w:r>
      <w:r w:rsidRPr="00D56089">
        <w:rPr>
          <w:b/>
          <w:bCs/>
          <w:i/>
          <w:iCs/>
          <w:sz w:val="24"/>
          <w:szCs w:val="24"/>
        </w:rPr>
        <w:t xml:space="preserve"> for </w:t>
      </w:r>
      <w:r>
        <w:rPr>
          <w:b/>
          <w:bCs/>
          <w:i/>
          <w:iCs/>
          <w:sz w:val="24"/>
          <w:szCs w:val="24"/>
        </w:rPr>
        <w:t>Vancouver, Calgary, and Toronto by infrastructure category</w:t>
      </w:r>
      <w:r>
        <w:rPr>
          <w:i/>
          <w:iCs/>
          <w:sz w:val="24"/>
          <w:szCs w:val="24"/>
        </w:rPr>
        <w:t>. Assessed using roadway centreline-km, with infrastructure classifications determined by the most protective element present along each road segment</w:t>
      </w:r>
      <w:ins w:id="406" w:author="Richard Wen" w:date="2024-05-17T17:21:00Z">
        <w:r w:rsidR="001F6FFE">
          <w:rPr>
            <w:i/>
            <w:iCs/>
            <w:sz w:val="24"/>
            <w:szCs w:val="24"/>
          </w:rPr>
          <w:t>.</w:t>
        </w:r>
      </w:ins>
      <w:del w:id="407" w:author="Richard Wen" w:date="2024-05-17T17:21:00Z">
        <w:r w:rsidDel="001F6FFE">
          <w:rPr>
            <w:i/>
            <w:iCs/>
            <w:sz w:val="24"/>
            <w:szCs w:val="24"/>
          </w:rPr>
          <w:delText xml:space="preserve">. </w:delText>
        </w:r>
      </w:del>
    </w:p>
    <w:p w14:paraId="4FCE7285" w14:textId="556D5075" w:rsidR="005207D9" w:rsidRDefault="005207D9" w:rsidP="005207D9">
      <w:pPr>
        <w:jc w:val="center"/>
        <w:rPr>
          <w:i/>
          <w:iCs/>
          <w:sz w:val="24"/>
          <w:szCs w:val="24"/>
        </w:rPr>
      </w:pPr>
      <w:r>
        <w:rPr>
          <w:i/>
          <w:iCs/>
          <w:noProof/>
          <w:sz w:val="24"/>
          <w:szCs w:val="24"/>
        </w:rPr>
        <w:lastRenderedPageBreak/>
        <w:drawing>
          <wp:inline distT="0" distB="0" distL="0" distR="0" wp14:anchorId="5DB46FF2" wp14:editId="1B9E109E">
            <wp:extent cx="4442883" cy="6664325"/>
            <wp:effectExtent l="0" t="0" r="2540" b="3175"/>
            <wp:docPr id="998417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452934" cy="6679401"/>
                    </a:xfrm>
                    <a:prstGeom prst="rect">
                      <a:avLst/>
                    </a:prstGeom>
                    <a:ln>
                      <a:noFill/>
                    </a:ln>
                  </pic:spPr>
                </pic:pic>
              </a:graphicData>
            </a:graphic>
          </wp:inline>
        </w:drawing>
      </w:r>
    </w:p>
    <w:p w14:paraId="61DFF2A6" w14:textId="57C157BC" w:rsidR="009672D4" w:rsidRPr="005D33C5" w:rsidDel="0074546B" w:rsidRDefault="009672D4" w:rsidP="009672D4">
      <w:pPr>
        <w:rPr>
          <w:del w:id="408" w:author="Richard Wen" w:date="2024-05-17T02:55:00Z"/>
          <w:b/>
          <w:bCs/>
          <w:i/>
          <w:iCs/>
          <w:sz w:val="24"/>
          <w:szCs w:val="24"/>
        </w:rPr>
      </w:pPr>
      <w:r>
        <w:rPr>
          <w:b/>
          <w:bCs/>
          <w:i/>
          <w:iCs/>
          <w:sz w:val="24"/>
          <w:szCs w:val="24"/>
        </w:rPr>
        <w:t xml:space="preserve">Figure 3: </w:t>
      </w:r>
      <w:commentRangeStart w:id="409"/>
      <w:r>
        <w:rPr>
          <w:b/>
          <w:bCs/>
          <w:i/>
          <w:iCs/>
          <w:sz w:val="24"/>
          <w:szCs w:val="24"/>
        </w:rPr>
        <w:t xml:space="preserve">Yearly net change </w:t>
      </w:r>
      <w:commentRangeEnd w:id="409"/>
      <w:r w:rsidR="00FC26E2">
        <w:rPr>
          <w:rStyle w:val="CommentReference"/>
        </w:rPr>
        <w:commentReference w:id="409"/>
      </w:r>
      <w:r>
        <w:rPr>
          <w:b/>
          <w:bCs/>
          <w:i/>
          <w:iCs/>
          <w:sz w:val="24"/>
          <w:szCs w:val="24"/>
        </w:rPr>
        <w:t xml:space="preserve">in cycle route infrastructure by municipality, standardized per 1000 centerline-km of roadway. </w:t>
      </w:r>
      <w:r w:rsidR="005D33C5" w:rsidRPr="005D33C5">
        <w:rPr>
          <w:i/>
          <w:iCs/>
          <w:sz w:val="24"/>
          <w:szCs w:val="24"/>
        </w:rPr>
        <w:t xml:space="preserve">The net change considers both the installation of new facilities, and the removal of existing infrastructure, </w:t>
      </w:r>
      <w:r w:rsidR="005D33C5">
        <w:rPr>
          <w:i/>
          <w:iCs/>
          <w:sz w:val="24"/>
          <w:szCs w:val="24"/>
        </w:rPr>
        <w:t>such as when</w:t>
      </w:r>
      <w:r w:rsidR="005D33C5" w:rsidRPr="005D33C5">
        <w:rPr>
          <w:i/>
          <w:iCs/>
          <w:sz w:val="24"/>
          <w:szCs w:val="24"/>
        </w:rPr>
        <w:t xml:space="preserve"> an existing facility is upgraded. </w:t>
      </w:r>
      <w:r w:rsidR="009576C8">
        <w:rPr>
          <w:i/>
          <w:iCs/>
          <w:sz w:val="24"/>
          <w:szCs w:val="24"/>
        </w:rPr>
        <w:t xml:space="preserve">Cycle route infrastructure is defined by the most protective element along a street centreline. </w:t>
      </w:r>
      <w:r w:rsidR="005D33C5" w:rsidRPr="005D33C5">
        <w:rPr>
          <w:i/>
          <w:iCs/>
          <w:sz w:val="24"/>
          <w:szCs w:val="24"/>
        </w:rPr>
        <w:t>This reflects the overall modifications made within each municipality over the course of the study period (2009-20</w:t>
      </w:r>
      <w:r w:rsidR="00341111">
        <w:rPr>
          <w:i/>
          <w:iCs/>
          <w:sz w:val="24"/>
          <w:szCs w:val="24"/>
        </w:rPr>
        <w:t>22</w:t>
      </w:r>
      <w:r w:rsidR="005D33C5" w:rsidRPr="005D33C5">
        <w:rPr>
          <w:i/>
          <w:iCs/>
          <w:sz w:val="24"/>
          <w:szCs w:val="24"/>
        </w:rPr>
        <w:t>).</w:t>
      </w:r>
    </w:p>
    <w:p w14:paraId="47F1DE7F" w14:textId="77777777" w:rsidR="002A69F1" w:rsidRDefault="002A69F1" w:rsidP="006F13FA">
      <w:pPr>
        <w:rPr>
          <w:i/>
          <w:iCs/>
          <w:sz w:val="24"/>
          <w:szCs w:val="24"/>
        </w:rPr>
      </w:pPr>
    </w:p>
    <w:p w14:paraId="2705B45A" w14:textId="553740CF" w:rsidR="002A69F1" w:rsidRDefault="002A69F1" w:rsidP="002A69F1">
      <w:pPr>
        <w:spacing w:after="0"/>
        <w:jc w:val="center"/>
        <w:rPr>
          <w:i/>
          <w:iCs/>
          <w:sz w:val="24"/>
          <w:szCs w:val="24"/>
        </w:rPr>
      </w:pPr>
    </w:p>
    <w:p w14:paraId="62E4E458" w14:textId="0CF66DCF" w:rsidR="00E0003F" w:rsidRPr="009362C4" w:rsidRDefault="000D2EE5" w:rsidP="009362C4">
      <w:pPr>
        <w:spacing w:after="0"/>
        <w:jc w:val="center"/>
        <w:rPr>
          <w:i/>
          <w:iCs/>
          <w:sz w:val="24"/>
          <w:szCs w:val="24"/>
        </w:rPr>
      </w:pPr>
      <w:r w:rsidRPr="000D2EE5">
        <w:rPr>
          <w:i/>
          <w:iCs/>
          <w:noProof/>
          <w:sz w:val="24"/>
          <w:szCs w:val="24"/>
        </w:rPr>
        <w:drawing>
          <wp:inline distT="0" distB="0" distL="0" distR="0" wp14:anchorId="2880D72E" wp14:editId="4D0A3506">
            <wp:extent cx="6379267" cy="6972300"/>
            <wp:effectExtent l="0" t="0" r="1905" b="0"/>
            <wp:docPr id="1571672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72583" name="Picture 1"/>
                    <pic:cNvPicPr/>
                  </pic:nvPicPr>
                  <pic:blipFill rotWithShape="1">
                    <a:blip r:embed="rId15">
                      <a:extLst>
                        <a:ext uri="{28A0092B-C50C-407E-A947-70E740481C1C}">
                          <a14:useLocalDpi xmlns:a14="http://schemas.microsoft.com/office/drawing/2010/main" val="0"/>
                        </a:ext>
                      </a:extLst>
                    </a:blip>
                    <a:srcRect t="14288" b="12848"/>
                    <a:stretch/>
                  </pic:blipFill>
                  <pic:spPr bwMode="auto">
                    <a:xfrm>
                      <a:off x="0" y="0"/>
                      <a:ext cx="6379267" cy="6972300"/>
                    </a:xfrm>
                    <a:prstGeom prst="rect">
                      <a:avLst/>
                    </a:prstGeom>
                    <a:ln>
                      <a:noFill/>
                    </a:ln>
                    <a:extLst>
                      <a:ext uri="{53640926-AAD7-44D8-BBD7-CCE9431645EC}">
                        <a14:shadowObscured xmlns:a14="http://schemas.microsoft.com/office/drawing/2010/main"/>
                      </a:ext>
                    </a:extLst>
                  </pic:spPr>
                </pic:pic>
              </a:graphicData>
            </a:graphic>
          </wp:inline>
        </w:drawing>
      </w:r>
    </w:p>
    <w:p w14:paraId="0C6EFB0F" w14:textId="0DC3066B"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Toronto. </w:t>
      </w:r>
      <w:r>
        <w:rPr>
          <w:i/>
          <w:iCs/>
          <w:sz w:val="24"/>
          <w:szCs w:val="24"/>
        </w:rPr>
        <w:t>New installations of dedicated infrastructure are denoted in green, upgrades from a previous dedicated infrastructure type are denoted in orange.</w:t>
      </w:r>
      <w:ins w:id="410" w:author="Richard Wen" w:date="2024-05-17T02:57:00Z">
        <w:r w:rsidR="00B87895">
          <w:rPr>
            <w:i/>
            <w:iCs/>
            <w:sz w:val="24"/>
            <w:szCs w:val="24"/>
          </w:rPr>
          <w:t xml:space="preserve"> </w:t>
        </w:r>
        <w:r w:rsidR="00B87895" w:rsidRPr="002E7C29">
          <w:rPr>
            <w:rFonts w:cstheme="minorHAnsi"/>
            <w:i/>
            <w:iCs/>
            <w:color w:val="333333"/>
            <w:sz w:val="24"/>
            <w:szCs w:val="24"/>
            <w:shd w:val="clear" w:color="auto" w:fill="FFFFFF"/>
          </w:rPr>
          <w:t>Basemap from OpenStreetMap and Carto (Positron).</w:t>
        </w:r>
      </w:ins>
      <w:del w:id="411" w:author="Richard Wen" w:date="2024-05-17T02:50:00Z">
        <w:r w:rsidDel="002E3737">
          <w:rPr>
            <w:i/>
            <w:iCs/>
            <w:sz w:val="24"/>
            <w:szCs w:val="24"/>
          </w:rPr>
          <w:delText xml:space="preserve"> Mapped in ArcGIS Pro 3.0.1.</w:delText>
        </w:r>
      </w:del>
    </w:p>
    <w:p w14:paraId="64C32207" w14:textId="1FC082EE" w:rsidR="000B529D" w:rsidRPr="00570C48" w:rsidRDefault="000B529D" w:rsidP="000B529D">
      <w:pPr>
        <w:rPr>
          <w:b/>
          <w:bCs/>
          <w:sz w:val="24"/>
          <w:szCs w:val="24"/>
        </w:rPr>
      </w:pPr>
      <w:bookmarkStart w:id="412" w:name="_Hlk143179263"/>
      <w:r w:rsidRPr="00570C48">
        <w:rPr>
          <w:b/>
          <w:bCs/>
          <w:sz w:val="24"/>
          <w:szCs w:val="24"/>
        </w:rPr>
        <w:lastRenderedPageBreak/>
        <w:t>DISCUSSION</w:t>
      </w:r>
    </w:p>
    <w:p w14:paraId="2C08BC3C" w14:textId="3F4CB801" w:rsidR="00DB49A8" w:rsidRDefault="00570C48" w:rsidP="00DB49A8">
      <w:pPr>
        <w:ind w:firstLine="720"/>
      </w:pPr>
      <w:r w:rsidRPr="00570C48">
        <w:t xml:space="preserve">The present study sought to describe the overall trends in the implementation of on-street cycling infrastructure across Vancouver, Calgary, and Toronto </w:t>
      </w:r>
      <w:r w:rsidR="006C37EC">
        <w:t>from 2009 to 2022</w:t>
      </w:r>
      <w:r w:rsidRPr="00570C48">
        <w:t xml:space="preserve">. </w:t>
      </w:r>
      <w:r w:rsidR="008C610B">
        <w:t>By l</w:t>
      </w:r>
      <w:r w:rsidR="006C37EC">
        <w:t xml:space="preserve">everaging standardized criteria for classifying cycling infrastructure, this work allowed for an effective comparison </w:t>
      </w:r>
      <w:r w:rsidR="004D3010">
        <w:t>of trends and classifications between municipalities</w:t>
      </w:r>
      <w:r w:rsidR="006C37EC">
        <w:t xml:space="preserve">. Overall, </w:t>
      </w:r>
      <w:r w:rsidR="00DB49A8">
        <w:t xml:space="preserve">a </w:t>
      </w:r>
      <w:r w:rsidR="006C37EC">
        <w:t>consistent trajectory of cycling network growth</w:t>
      </w:r>
      <w:r w:rsidR="00DB49A8">
        <w:t xml:space="preserve"> occurred</w:t>
      </w:r>
      <w:r w:rsidR="006C37EC">
        <w:t xml:space="preserve"> in all three cities, with a marked shift toward</w:t>
      </w:r>
      <w:r w:rsidR="008C610B">
        <w:t>s</w:t>
      </w:r>
      <w:r w:rsidR="006C37EC">
        <w:t xml:space="preserve"> protected cycling infrastructure</w:t>
      </w:r>
      <w:r w:rsidR="004D3010">
        <w:t xml:space="preserve">. </w:t>
      </w:r>
      <w:r w:rsidR="000761EE">
        <w:t xml:space="preserve">More recently, the onset of the </w:t>
      </w:r>
      <w:r w:rsidR="006C37EC">
        <w:t xml:space="preserve">COVID-19 pandemic </w:t>
      </w:r>
      <w:r w:rsidR="004D3010">
        <w:t>revealed</w:t>
      </w:r>
      <w:r w:rsidR="006C37EC">
        <w:t xml:space="preserve"> a divergence in municipal responses, with increased rates of infrastructure installation</w:t>
      </w:r>
      <w:r w:rsidR="004D3010">
        <w:t>s</w:t>
      </w:r>
      <w:r w:rsidR="006C37EC">
        <w:t xml:space="preserve"> in Toronto and Calgary</w:t>
      </w:r>
      <w:r w:rsidR="004D3010">
        <w:t xml:space="preserve">. </w:t>
      </w:r>
      <w:r w:rsidR="000761EE">
        <w:t>In addition to new installations, Toronto also prioritized the upgrading of existing infrastructure, with 9% of its current network of dedicated</w:t>
      </w:r>
      <w:r w:rsidR="006D6C27">
        <w:t xml:space="preserve"> cycling</w:t>
      </w:r>
      <w:r w:rsidR="000761EE">
        <w:t xml:space="preserve"> routes being upgraded during this time. In contrast, Vancouver’s </w:t>
      </w:r>
      <w:r w:rsidR="006D6C27">
        <w:t>change in cycling infrastructure was</w:t>
      </w:r>
      <w:r w:rsidR="00DB49A8">
        <w:t xml:space="preserve"> consistent with changes seen prior to the pandemic, likely </w:t>
      </w:r>
      <w:r w:rsidR="008C610B">
        <w:t>attributed</w:t>
      </w:r>
      <w:r w:rsidR="00DB49A8">
        <w:t xml:space="preserve"> to an already extensive network of cycling routes and numerous local roadways. </w:t>
      </w:r>
    </w:p>
    <w:p w14:paraId="3BCBC6C5" w14:textId="2EE56D27" w:rsidR="00BF15FF" w:rsidRDefault="00634DB9" w:rsidP="006B2D5A">
      <w:pPr>
        <w:ind w:firstLine="720"/>
      </w:pPr>
      <w:bookmarkStart w:id="413" w:name="_Hlk143153118"/>
      <w:r>
        <w:t>Overall, the expansion of on-street cycling routes over the past decade</w:t>
      </w:r>
      <w:r w:rsidR="00654A47">
        <w:t xml:space="preserve"> is a reflection of the growing popularity of cycling as a mode of transportation </w:t>
      </w:r>
      <w:r w:rsidR="00654A47">
        <w:fldChar w:fldCharType="begin"/>
      </w:r>
      <w:r w:rsidR="00A7190C">
        <w:instrText xml:space="preserve"> ADDIN ZOTERO_ITEM CSL_CITATION {"citationID":"BagKVVj5","properties":{"formattedCitation":"(35)","plainCitation":"(35)","noteIndex":0},"citationItems":[{"id":"AGyHg6N9/VM1qR25U","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A7190C">
        <w:rPr>
          <w:rFonts w:ascii="Calibri" w:hAnsi="Calibri" w:cs="Calibri"/>
        </w:rPr>
        <w:t>(35)</w:t>
      </w:r>
      <w:r w:rsidR="00654A47">
        <w:fldChar w:fldCharType="end"/>
      </w:r>
      <w:r w:rsidR="00654A47">
        <w:t>, and investments in infrastructure have played a key role in supporting this upward trend</w:t>
      </w:r>
      <w:r w:rsidR="00697CB4">
        <w:t xml:space="preserve"> </w:t>
      </w:r>
      <w:r w:rsidR="00697CB4">
        <w:fldChar w:fldCharType="begin"/>
      </w:r>
      <w:r w:rsidR="00A7190C">
        <w:instrText xml:space="preserve"> ADDIN ZOTERO_ITEM CSL_CITATION {"citationID":"u4gPtjkR","properties":{"formattedCitation":"(36)","plainCitation":"(36)","noteIndex":0},"citationItems":[{"id":"AGyHg6N9/NF2TAraj","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r w:rsidR="00697CB4">
        <w:fldChar w:fldCharType="separate"/>
      </w:r>
      <w:r w:rsidR="00A7190C">
        <w:rPr>
          <w:rFonts w:ascii="Calibri" w:hAnsi="Calibri" w:cs="Calibri"/>
        </w:rPr>
        <w:t>(36)</w:t>
      </w:r>
      <w:r w:rsidR="00697CB4">
        <w:fldChar w:fldCharType="end"/>
      </w:r>
      <w:r w:rsidR="00654A47">
        <w:t xml:space="preserve">.  Despite these advances, the adoption of cycling has not grown equally among all groups, with ridership levels among females and children often being lower </w:t>
      </w:r>
      <w:r w:rsidR="00654A47">
        <w:fldChar w:fldCharType="begin"/>
      </w:r>
      <w:r w:rsidR="00A7190C">
        <w:instrText xml:space="preserve"> ADDIN ZOTERO_ITEM CSL_CITATION {"citationID":"k645KRzE","properties":{"formattedCitation":"(35)","plainCitation":"(35)","noteIndex":0},"citationItems":[{"id":"AGyHg6N9/VM1qR25U","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A7190C">
        <w:rPr>
          <w:rFonts w:ascii="Calibri" w:hAnsi="Calibri" w:cs="Calibri"/>
        </w:rPr>
        <w:t>(35)</w:t>
      </w:r>
      <w:r w:rsidR="00654A47">
        <w:fldChar w:fldCharType="end"/>
      </w:r>
      <w:r w:rsidR="00654A47">
        <w:t xml:space="preserve">. </w:t>
      </w:r>
      <w:r w:rsidR="00654A47" w:rsidRPr="00654A47">
        <w:t xml:space="preserve">This emphasizes the need to address barriers to cycling, particularly through investment in </w:t>
      </w:r>
      <w:r w:rsidR="00697CB4">
        <w:t>high comfort cycling facilities</w:t>
      </w:r>
      <w:r w:rsidR="00654A47">
        <w:t xml:space="preserve">. </w:t>
      </w:r>
      <w:r w:rsidR="00697CB4" w:rsidRPr="00697CB4">
        <w:t xml:space="preserve">This research reveals that municipalities have </w:t>
      </w:r>
      <w:r w:rsidR="00697CB4">
        <w:t>prioritized investments in safer and more infrastructure</w:t>
      </w:r>
      <w:r w:rsidR="00697CB4" w:rsidRPr="00697CB4">
        <w:t xml:space="preserve">, </w:t>
      </w:r>
      <w:r w:rsidR="006B2D5A">
        <w:t xml:space="preserve">yet the opportunity still exists to bridge remaining infrastructure gaps. In the context of the COVID-19 pandemic, the growth in cycling networks seen in Toronto and Calgary, particularly in </w:t>
      </w:r>
      <w:r w:rsidR="00A4248F" w:rsidRPr="00A4248F">
        <w:t xml:space="preserve">protected facilities, is in line with the broader trends </w:t>
      </w:r>
      <w:r w:rsidR="00A4248F">
        <w:t xml:space="preserve">seen </w:t>
      </w:r>
      <w:r w:rsidR="00A4248F" w:rsidRPr="00A4248F">
        <w:t>across North American and European cities</w:t>
      </w:r>
      <w:r w:rsidR="00A4248F">
        <w:t xml:space="preserve"> </w:t>
      </w:r>
      <w:r w:rsidR="00A4248F">
        <w:fldChar w:fldCharType="begin"/>
      </w:r>
      <w:r w:rsidR="00A7190C">
        <w:instrText xml:space="preserve"> ADDIN ZOTERO_ITEM CSL_CITATION {"citationID":"5ahFeJ9U","properties":{"formattedCitation":"(37)","plainCitation":"(37)","noteIndex":0},"citationItems":[{"id":"AGyHg6N9/BifIuT0q","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r w:rsidR="00A4248F">
        <w:fldChar w:fldCharType="separate"/>
      </w:r>
      <w:r w:rsidR="00A7190C">
        <w:rPr>
          <w:rFonts w:ascii="Calibri" w:hAnsi="Calibri" w:cs="Calibri"/>
        </w:rPr>
        <w:t>(37)</w:t>
      </w:r>
      <w:r w:rsidR="00A4248F">
        <w:fldChar w:fldCharType="end"/>
      </w:r>
      <w:r w:rsidR="00A4248F">
        <w:t xml:space="preserve">. </w:t>
      </w:r>
      <w:r w:rsidR="00824D0F">
        <w:t xml:space="preserve">The need to accommodate increased ridership drove many local governments to develop local infrastructure during this period, but also brought forward permanent changes in favour of cycling. </w:t>
      </w:r>
      <w:r w:rsidR="00BF15FF">
        <w:t xml:space="preserve">These trends may have signified a larger paradigm shift, reflecting efforts to embrace active transportation and to rethink the design of urban centers </w:t>
      </w:r>
      <w:r w:rsidR="00BF15FF">
        <w:fldChar w:fldCharType="begin"/>
      </w:r>
      <w:r w:rsidR="00A7190C">
        <w:instrText xml:space="preserve"> ADDIN ZOTERO_ITEM CSL_CITATION {"citationID":"QlKSNigO","properties":{"formattedCitation":"(38)","plainCitation":"(38)","noteIndex":0},"citationItems":[{"id":"AGyHg6N9/2KAUA9Mk","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r w:rsidR="00BF15FF">
        <w:fldChar w:fldCharType="separate"/>
      </w:r>
      <w:r w:rsidR="00A7190C">
        <w:rPr>
          <w:rFonts w:ascii="Calibri" w:hAnsi="Calibri" w:cs="Calibri"/>
        </w:rPr>
        <w:t>(38)</w:t>
      </w:r>
      <w:r w:rsidR="00BF15FF">
        <w:fldChar w:fldCharType="end"/>
      </w:r>
      <w:r w:rsidR="00BF15FF">
        <w:t xml:space="preserve">. </w:t>
      </w:r>
    </w:p>
    <w:bookmarkEnd w:id="413"/>
    <w:p w14:paraId="59E11780" w14:textId="5EFE177E" w:rsidR="006278F8" w:rsidRDefault="00F52143" w:rsidP="000B529D">
      <w:r>
        <w:tab/>
      </w:r>
      <w:r w:rsidR="006278F8" w:rsidRPr="006278F8">
        <w:t>This study offers valuable insights into cycling infrastructure trends, with key strengths including the use of standardized criteria for classifying infrastructure and an innovative visual approach to confirm changes over time.</w:t>
      </w:r>
      <w:r w:rsidR="006278F8">
        <w:t xml:space="preserve"> </w:t>
      </w:r>
      <w:r>
        <w:t>The incorporation of information pertaining to infrastructure updates also ensures th</w:t>
      </w:r>
      <w:r w:rsidR="006278F8">
        <w:t xml:space="preserve">at the resulting trends accurately reflect the evolution of on-street cycling infrastructure. </w:t>
      </w:r>
      <w:r w:rsidR="006278F8" w:rsidRPr="006278F8">
        <w:t>However, there are some limitations to consider. By defining infrastructure based on street centerlines and focusing on the most protective infrastructure</w:t>
      </w:r>
      <w:r w:rsidR="006278F8">
        <w:t xml:space="preserve">, </w:t>
      </w:r>
      <w:r w:rsidR="006278F8" w:rsidRPr="006278F8">
        <w:t xml:space="preserve">some finer details </w:t>
      </w:r>
      <w:r w:rsidR="006278F8">
        <w:t xml:space="preserve">regarding infrastructure modifications </w:t>
      </w:r>
      <w:r w:rsidR="006278F8" w:rsidRPr="006278F8">
        <w:t>may have been overlooked</w:t>
      </w:r>
      <w:r w:rsidR="006278F8">
        <w:t xml:space="preserve">. </w:t>
      </w:r>
      <w:r w:rsidR="006278F8" w:rsidRPr="006278F8">
        <w:t>Additionally, the exclusion of temporary infrastructure could limit the study's ability to fully capture how municipalities promoted active transportation during the pandemic.</w:t>
      </w:r>
      <w:ins w:id="414" w:author="Richard Wen" w:date="2024-05-17T16:50:00Z">
        <w:r w:rsidR="007A5F55">
          <w:t xml:space="preserve"> As </w:t>
        </w:r>
      </w:ins>
      <w:ins w:id="415" w:author="Richard Wen" w:date="2024-05-17T16:51:00Z">
        <w:r w:rsidR="007A5F55">
          <w:t>each city updates their data at different periods in time, and those periods in time were not captured at the time of data acqui</w:t>
        </w:r>
      </w:ins>
      <w:ins w:id="416" w:author="Richard Wen" w:date="2024-05-17T16:52:00Z">
        <w:r w:rsidR="007A5F55">
          <w:t>sition</w:t>
        </w:r>
      </w:ins>
      <w:ins w:id="417" w:author="Richard Wen" w:date="2024-05-17T16:53:00Z">
        <w:r w:rsidR="007A5F55">
          <w:t xml:space="preserve"> in January and May of 2023</w:t>
        </w:r>
      </w:ins>
      <w:ins w:id="418" w:author="Richard Wen" w:date="2024-05-17T16:52:00Z">
        <w:r w:rsidR="007A5F55">
          <w:t xml:space="preserve">, there was a possibility that the data did not </w:t>
        </w:r>
      </w:ins>
      <w:ins w:id="419" w:author="Richard Wen" w:date="2024-05-17T16:53:00Z">
        <w:r w:rsidR="007A5F55">
          <w:t>capture all infrastructure from the start to end of 2022.</w:t>
        </w:r>
      </w:ins>
      <w:ins w:id="420" w:author="Richard Wen" w:date="2024-05-17T16:54:00Z">
        <w:r w:rsidR="007A5F55">
          <w:t xml:space="preserve"> This may be a potential cause of the small change</w:t>
        </w:r>
      </w:ins>
      <w:ins w:id="421" w:author="Richard Wen" w:date="2024-05-17T16:55:00Z">
        <w:r w:rsidR="00DA6E39">
          <w:t>s</w:t>
        </w:r>
      </w:ins>
      <w:ins w:id="422" w:author="Richard Wen" w:date="2024-05-17T16:54:00Z">
        <w:r w:rsidR="007A5F55">
          <w:t xml:space="preserve"> </w:t>
        </w:r>
      </w:ins>
      <w:ins w:id="423" w:author="Richard Wen" w:date="2024-05-17T16:55:00Z">
        <w:r w:rsidR="007A5F55">
          <w:t xml:space="preserve">in infrastructure </w:t>
        </w:r>
        <w:r w:rsidR="002718CB">
          <w:t>from 2021 to 2022 in</w:t>
        </w:r>
        <w:r w:rsidR="007A5F55">
          <w:t xml:space="preserve"> </w:t>
        </w:r>
        <w:r w:rsidR="007A5F55" w:rsidRPr="007A5F55">
          <w:rPr>
            <w:b/>
            <w:bCs/>
            <w:rPrChange w:id="424" w:author="Richard Wen" w:date="2024-05-17T16:55:00Z">
              <w:rPr/>
            </w:rPrChange>
          </w:rPr>
          <w:t>Figure 3</w:t>
        </w:r>
        <w:r w:rsidR="007A5F55">
          <w:t>.</w:t>
        </w:r>
      </w:ins>
    </w:p>
    <w:p w14:paraId="15E9A5EB" w14:textId="43BBD686" w:rsidR="00072A73" w:rsidRPr="00A72426" w:rsidRDefault="00894B6B" w:rsidP="000B529D">
      <w:r>
        <w:tab/>
      </w:r>
      <w:r w:rsidR="000F427D" w:rsidRPr="000F427D">
        <w:t>The insights from this study set the stage for more in-depth research into cycling infrastructure</w:t>
      </w:r>
      <w:r w:rsidR="000F427D">
        <w:t xml:space="preserve"> trends</w:t>
      </w:r>
      <w:r w:rsidR="000F427D" w:rsidRPr="000F427D">
        <w:t xml:space="preserve">, particularly </w:t>
      </w:r>
      <w:r w:rsidR="000F427D">
        <w:t>as they relate</w:t>
      </w:r>
      <w:r w:rsidR="000F427D" w:rsidRPr="000F427D">
        <w:t xml:space="preserve"> to population characteristics and road safety.</w:t>
      </w:r>
      <w:r w:rsidR="00B06AE8">
        <w:t xml:space="preserve"> There remains a need to identify how municipalities have responded to existing gaps in cycling networks,</w:t>
      </w:r>
      <w:r w:rsidR="00C82702">
        <w:t xml:space="preserve"> particularly in relation to factors such as population density and neighbourhood marginalization, to yield actionable insights that promote healthy and equitable mobility for all. This detailed exploration may </w:t>
      </w:r>
      <w:r w:rsidR="00A72426">
        <w:t xml:space="preserve">shed light on the </w:t>
      </w:r>
      <w:r w:rsidR="00A72426">
        <w:lastRenderedPageBreak/>
        <w:t>prioritization of these factors in urban planning and contribute to a better understanding of how cycling infrastructure is implemented across municipalities.</w:t>
      </w:r>
      <w:ins w:id="425" w:author="Richard Wen" w:date="2024-05-17T16:48:00Z">
        <w:r w:rsidR="00072A73">
          <w:t xml:space="preserve"> </w:t>
        </w:r>
      </w:ins>
      <w:ins w:id="426" w:author="Richard Wen" w:date="2024-05-17T16:56:00Z">
        <w:r w:rsidR="00595F73">
          <w:t xml:space="preserve">In addition, the manual verification process </w:t>
        </w:r>
      </w:ins>
      <w:ins w:id="427" w:author="Richard Wen" w:date="2024-05-17T16:59:00Z">
        <w:r w:rsidR="00595F73">
          <w:t>was</w:t>
        </w:r>
      </w:ins>
      <w:ins w:id="428" w:author="Richard Wen" w:date="2024-05-17T16:56:00Z">
        <w:r w:rsidR="00595F73">
          <w:t xml:space="preserve"> tedious and time consuming, but a required </w:t>
        </w:r>
      </w:ins>
      <w:ins w:id="429" w:author="Richard Wen" w:date="2024-05-17T16:57:00Z">
        <w:r w:rsidR="00595F73">
          <w:t>quality check to ensure that the data is accurate for infrastructure analyses</w:t>
        </w:r>
      </w:ins>
      <w:ins w:id="430" w:author="Richard Wen" w:date="2024-05-17T16:59:00Z">
        <w:r w:rsidR="00595F73">
          <w:t>. A</w:t>
        </w:r>
      </w:ins>
      <w:ins w:id="431" w:author="Richard Wen" w:date="2024-05-17T16:57:00Z">
        <w:r w:rsidR="00595F73">
          <w:t xml:space="preserve">s seen by the discrepancies in </w:t>
        </w:r>
      </w:ins>
      <w:ins w:id="432" w:author="Richard Wen" w:date="2024-05-17T16:58:00Z">
        <w:r w:rsidR="00595F73" w:rsidRPr="00595F73">
          <w:rPr>
            <w:b/>
            <w:bCs/>
            <w:rPrChange w:id="433" w:author="Richard Wen" w:date="2024-05-17T16:59:00Z">
              <w:rPr/>
            </w:rPrChange>
          </w:rPr>
          <w:t>Supplementary Figures 7 to 9</w:t>
        </w:r>
        <w:r w:rsidR="00595F73">
          <w:t xml:space="preserve"> in </w:t>
        </w:r>
        <w:r w:rsidR="00595F73" w:rsidRPr="00595F73">
          <w:rPr>
            <w:b/>
            <w:bCs/>
            <w:rPrChange w:id="434" w:author="Richard Wen" w:date="2024-05-17T16:59:00Z">
              <w:rPr/>
            </w:rPrChange>
          </w:rPr>
          <w:t>Appendix 1</w:t>
        </w:r>
      </w:ins>
      <w:ins w:id="435" w:author="Richard Wen" w:date="2024-05-17T16:59:00Z">
        <w:r w:rsidR="00595F73">
          <w:t xml:space="preserve">, </w:t>
        </w:r>
      </w:ins>
      <w:ins w:id="436" w:author="Richard Wen" w:date="2024-05-17T17:00:00Z">
        <w:r w:rsidR="00817034">
          <w:t xml:space="preserve">installation years were correct for less than half the verified segments in </w:t>
        </w:r>
      </w:ins>
      <w:ins w:id="437" w:author="Richard Wen" w:date="2024-05-17T17:01:00Z">
        <w:r w:rsidR="00817034">
          <w:t>Calgary, while Vancouver and Toronto were correct for more than 70% of verified segments</w:t>
        </w:r>
      </w:ins>
      <w:ins w:id="438" w:author="Richard Wen" w:date="2024-05-17T16:58:00Z">
        <w:r w:rsidR="00595F73">
          <w:t>.</w:t>
        </w:r>
      </w:ins>
      <w:ins w:id="439" w:author="Richard Wen" w:date="2024-05-17T17:01:00Z">
        <w:r w:rsidR="00835DC3">
          <w:t xml:space="preserve"> With the </w:t>
        </w:r>
      </w:ins>
      <w:ins w:id="440" w:author="Richard Wen" w:date="2024-05-17T17:02:00Z">
        <w:r w:rsidR="00835DC3">
          <w:t xml:space="preserve">advances in </w:t>
        </w:r>
      </w:ins>
      <w:ins w:id="441" w:author="Richard Wen" w:date="2024-05-17T17:03:00Z">
        <w:r w:rsidR="00835DC3">
          <w:t>computing power and</w:t>
        </w:r>
      </w:ins>
      <w:ins w:id="442" w:author="Richard Wen" w:date="2024-05-17T17:02:00Z">
        <w:r w:rsidR="00835DC3">
          <w:t xml:space="preserve"> artificial intelligence, </w:t>
        </w:r>
      </w:ins>
      <w:ins w:id="443" w:author="Richard Wen" w:date="2024-05-17T17:06:00Z">
        <w:r w:rsidR="00F95A5F">
          <w:t xml:space="preserve">future work in automating </w:t>
        </w:r>
      </w:ins>
      <w:ins w:id="444" w:author="Richard Wen" w:date="2024-05-17T17:02:00Z">
        <w:r w:rsidR="00835DC3">
          <w:t>the verification process</w:t>
        </w:r>
      </w:ins>
      <w:ins w:id="445" w:author="Richard Wen" w:date="2024-05-17T17:06:00Z">
        <w:r w:rsidR="00F95A5F">
          <w:t xml:space="preserve"> </w:t>
        </w:r>
      </w:ins>
      <w:ins w:id="446" w:author="Richard Wen" w:date="2024-05-17T17:04:00Z">
        <w:r w:rsidR="005349DD">
          <w:t xml:space="preserve">with computer vision techniques on Google </w:t>
        </w:r>
      </w:ins>
      <w:ins w:id="447" w:author="Richard Wen" w:date="2024-05-17T17:06:00Z">
        <w:r w:rsidR="00D7104C">
          <w:t>Street View</w:t>
        </w:r>
      </w:ins>
      <w:ins w:id="448" w:author="Richard Wen" w:date="2024-05-17T17:04:00Z">
        <w:r w:rsidR="005349DD">
          <w:t xml:space="preserve"> </w:t>
        </w:r>
      </w:ins>
      <w:ins w:id="449" w:author="Richard Wen" w:date="2024-05-17T17:09:00Z">
        <w:r w:rsidR="00201033">
          <w:t xml:space="preserve">and satellite </w:t>
        </w:r>
      </w:ins>
      <w:ins w:id="450" w:author="Richard Wen" w:date="2024-05-17T17:04:00Z">
        <w:r w:rsidR="005349DD">
          <w:t>images</w:t>
        </w:r>
      </w:ins>
      <w:ins w:id="451" w:author="Richard Wen" w:date="2024-05-17T17:09:00Z">
        <w:r w:rsidR="00C87E0B">
          <w:t xml:space="preserve"> </w:t>
        </w:r>
      </w:ins>
      <w:r w:rsidR="00C87E0B">
        <w:fldChar w:fldCharType="begin"/>
      </w:r>
      <w:r w:rsidR="00A7190C">
        <w:instrText xml:space="preserve"> ADDIN ZOTERO_ITEM CSL_CITATION {"citationID":"4FR38ngj","properties":{"formattedCitation":"(39\\uc0\\u8211{}43)","plainCitation":"(39–43)","noteIndex":0},"citationItems":[{"id":2695,"uris":["http://zotero.org/users/6749620/items/FJ9NBVQL"],"itemData":{"id":2695,"type":"article-journal","abstract":"Cycling is a sustainable mode of transportation with significant benefits for society. The number of cyclists on the streets depends heavily on their perception of safety, which makes it essential to establish a common metric for determining and comparing risk factors related to road safety. This research addresses the identification of cyclists’ risk factors using deep learning techniques applied to a Google Street View (GSV) imagery dataset. The research utilizes a case study approach, focusing on London, and applies object detection and image segmentation models to extract cyclists’ risk factors from GSV images. Two state-of-the-art tools, You Only Look Once version 5 (YOLOv5) and the pyramid scene parsing network (PSPNet101), were used for object detection and image segmentation. This study analyzes the results and discusses the technology’s limitations and potential for improvements in assessing cyclist safety. Approximately 2 million objects were identified, and 250 billion pixels were labeled in the 500,000 images available in the dataset. On average, 108 images were analyzed per Lower Layer Super Output Area (LSOA) in London. The distribution of risk factors, including high vehicle speed, tram/train rails, truck circulation, parked cars and the presence of pedestrians, was identified at the LSOA level using YOLOv5. Statistically significant negative correlations were found between cars and buses, cars and cyclists, and cars and people. In contrast, positive correlations were observed between people and buses and between people and bicycles. Using PSPNet101, building (19%), sky (15%) and road (15%) pixels were the most common. The findings of this research have the potential to contribute to a better understanding of risk factors for cyclists in urban environments and provide insights for creating safer cities for cyclists by applying deep learning techniques.","container-title":"Sustainability","DOI":"10.3390/su151310270","ISSN":"2071-1050","issue":"13","language":"en","license":"http://creativecommons.org/licenses/by/3.0/","note":"number: 13\npublisher: Multidisciplinary Digital Publishing Institute","page":"10270","source":"www.mdpi.com","title":"Using Deep Learning and Google Street View Imagery to Assess and Improve Cyclist Safety in London","volume":"15","author":[{"family":"Rita","given":"Luís"},{"family":"Peliteiro","given":"Miguel"},{"family":"Bostan","given":"Tudor-Codrin"},{"family":"Tamagusko","given":"Tiago"},{"family":"Ferreira","given":"Adelino"}],"issued":{"date-parts":[["2023",1]]},"citation-key":"ritaUsingDeepLearning2023"}},{"id":2692,"uris":["http://zotero.org/users/6749620/items/LMV5N2MZ"],"itemData":{"id":2692,"type":"article-journal","abstract":"Auditing and mapping traffic infrastructure is a crucial task in urban management. For example, signalized intersections play an essential role in transportation management; however, effectively identifying these intersections remains unsolved. Traditionally, signalized intersection data are manually collected through field audits or checking street view images (SVIs), which is time-consuming and labor-intensive. This study proposes an effective protocol to identify signalized intersections using road networks and SVIs. First, we propose a six-step geoprocessing model to generate an intersection feature layer from road networks. Second, we utilize up to three nearest SVIs to capture streetscapes at each intersection. Then, a deep learning-based image segmentation model is adopted to recognize traffic light-related pixels from each SVI. Last, we design a post-processing step to generate new features characterizing SVIs’ segmentation results at each intersection and build a decision tree model to determine the traffic control type. Results demonstrate that the proposed protocol can effectively identify signalized intersections with an overall accuracy of 97.05%. It also proves the effectiveness of SVIs for auditing urban infrastructures. This study can directly benefit transportation agencies by providing a ready-to-use smart audit and mapping solution for large-scale identification and mapping of signalized intersections.","container-title":"Cartography and Geographic Information Science","DOI":"10.1080/15230406.2021.1992299","ISSN":"1523-0406","issue":"1","note":"publisher: Taylor &amp; Francis\n_eprint: https://doi.org/10.1080/15230406.2021.1992299","page":"32–49","source":"Taylor and Francis+NEJM","title":"Urban infrastructure audit: an effective protocol to digitize signalized intersections by mining street view images","title-short":"Urban infrastructure audit","volume":"49","author":[{"family":"Li","given":"Xiao"},{"family":"Ning","given":"Huan"},{"family":"Huang","given":"Xiao"},{"family":"Dadashova","given":"Bahar"},{"family":"Kang","given":"Yuhao"},{"family":"Ma","given":"Andong"}],"issued":{"date-parts":[["2022",1,2]]},"citation-key":"liUrbanInfrastructureAudit2022"}},{"id":2693,"uris":["http://zotero.org/users/6749620/items/SNAA7KST"],"itemData":{"id":2693,"type":"article-journal","abstract":"Urban physical environments are the physical settings and built environments in neighbourhoods and cities which provide places for human activities. Evidence suggests that there are substantial associations between urban physical environments and various health outcomes, e.g. people’s physical activities might be influenced by surrounding physical environments, thereby affecting their health behaviours; more exposure to urban physical environments may benefit human mental health. Street view imagery enables us to capture the landscape at eye-level, making it a promising data source for observing and analysing the realistic dynamics of urban physical environments. Compared with traditional in-person assessments and field observations, street view imagery-based data collection is relatively time-effective and cost-effective. Researchers from epidemiology, psychology, and geography have used street view imagery to quantify the built environment and understand its impacts on public health. To summarize current research trends, this paper systematically reviews the use of street view images for sensing urban environments in public health studies. Specifically, we describe the characteristics of street view imagery and review the methodology for image processing and semantic understanding. We then summarize the challenges that remain for quantifying urban environments in terms of data and methodology. Several future research directions that would benefit public health research and practices are recommended in urban environment research.","container-title":"Annals of GIS","DOI":"10.1080/19475683.2020.1791954","ISSN":"1947-5683","issue":"3","note":"publisher: Taylor &amp; Francis\n_eprint: https://doi.org/10.1080/19475683.2020.1791954","page":"261–275","source":"Taylor and Francis+NEJM","title":"A review of urban physical environment sensing using street view imagery in public health studies","volume":"26","author":[{"family":"Kang","given":"Yuhao"},{"family":"Zhang","given":"Fan"},{"family":"Gao","given":"Song"},{"family":"Lin","given":"Hui"},{"family":"Liu","given":"Yu"}],"issued":{"date-parts":[["2020",7,2]]},"citation-key":"kangReviewUrbanPhysical2020"}},{"id":2689,"uris":["http://zotero.org/users/6749620/items/IUMBWMTQ"],"itemData":{"id":2689,"type":"article-journal","abstract":"Studies evaluating bikeability usually compute spatial indicators shaping cycling conditions and conflate them in a quantitative index. Much research involves site visits or conventional geospatial approaches, and few studies have leveraged street view imagery (SVI) for conducting virtual audits. These have assessed a limited range of aspects, and not all have been automated using computer vision (CV). Furthermore, studies have not yet zeroed in on gauging the usability of these technologies thoroughly. We investigate, with experiments at a fine spatial scale and across multiple geographies (Singapore and Tokyo), whether we can use SVI and CV to assess bikeability comprehensively. Extending related work, we develop an exhaustive index of bikeability composed of 34 indicators. The results suggest that SVI and CV are adequate to evaluate bikeability in cities comprehensively. As they outperformed non-SVI counterparts by a wide margin, SVI indicators are also found to be superior in assessing urban bikeability and potentially can be used independently, replacing traditional techniques. However, the paper exposes some limitations, suggesting that the best way forward is combining both SVI and non-SVI approaches. The new bikeability index presents a contribution in transportation and urban analytics, and it is scalable to assess cycling appeal widely.","container-title":"Transportation Research Part C: Emerging Technologies","DOI":"10.1016/j.trc.2021.103371","ISSN":"0968-090X","journalAbbreviation":"Transportation Research Part C: Emerging Technologies","page":"103371","source":"ScienceDirect","title":"Assessing bikeability with street view imagery and computer vision","volume":"132","author":[{"family":"Ito","given":"Koichi"},{"family":"Biljecki","given":"Filip"}],"issued":{"date-parts":[["2021",11,1]]},"citation-key":"itoAssessingBikeabilityStreet2021"}},{"id":2731,"uris":["http://zotero.org/users/6749620/items/U6EIATDD"],"itemData":{"id":2731,"type":"article-journal","abstract":"Altering micro-scale features of neighborhood walkability (e.g., benches, sidewalks, and cues of social disorganization or crime) could be a relatively cost-effective method of creating environments that are conducive to active living. Traditionally, measuring the micro-scale environment has required researchers to perform observational audits. Technological advances have led to the development of virtual audits as alternatives to observational field audits with the enviable properties of cost-efficiency from elimination of travel time and increased safety for auditors. This study examined the reliability of the Virtual Systematic Tool for Evaluating Pedestrian Streetscapes (Virtual-STEPS), a Google Street View-based auditing tool specifically designed to remotely assess micro-scale characteristics of the built environment.","container-title":"BMC Public Health","DOI":"10.1186/s12889-019-7460-3","ISSN":"1471-2458","issue":"1","journalAbbreviation":"BMC Public Health","page":"1246","source":"BioMed Central","title":"Assessing the micro-scale environment using Google Street View: the Virtual Systematic Tool for Evaluating Pedestrian Streetscapes (Virtual-STEPS)","title-short":"Assessing the micro-scale environment using Google Street View","volume":"19","author":[{"family":"Steinmetz-Wood","given":"Madeleine"},{"family":"Velauthapillai","given":"Kabisha"},{"family":"O’Brien","given":"Grace"},{"family":"Ross","given":"Nancy A."}],"issued":{"date-parts":[["2019",9,10]]},"citation-key":"steinmetz-woodAssessingMicroscaleEnvironment2019"}}],"schema":"https://github.com/citation-style-language/schema/raw/master/csl-citation.json"} </w:instrText>
      </w:r>
      <w:r w:rsidR="00C87E0B">
        <w:fldChar w:fldCharType="separate"/>
      </w:r>
      <w:r w:rsidR="00A7190C" w:rsidRPr="00A7190C">
        <w:rPr>
          <w:rFonts w:ascii="Calibri" w:cs="Calibri"/>
          <w:kern w:val="0"/>
          <w:lang w:val="en-US"/>
        </w:rPr>
        <w:t>(39–43)</w:t>
      </w:r>
      <w:r w:rsidR="00C87E0B">
        <w:fldChar w:fldCharType="end"/>
      </w:r>
      <w:ins w:id="452" w:author="Richard Wen" w:date="2024-05-17T17:04:00Z">
        <w:r w:rsidR="005349DD">
          <w:t xml:space="preserve">, and </w:t>
        </w:r>
      </w:ins>
      <w:ins w:id="453" w:author="Richard Wen" w:date="2024-05-17T17:05:00Z">
        <w:r w:rsidR="005349DD">
          <w:t>large language models trained on data from the web</w:t>
        </w:r>
      </w:ins>
      <w:ins w:id="454" w:author="Richard Wen" w:date="2024-05-17T17:13:00Z">
        <w:r w:rsidR="00C87E0B">
          <w:t xml:space="preserve"> </w:t>
        </w:r>
      </w:ins>
      <w:r w:rsidR="00C87E0B">
        <w:fldChar w:fldCharType="begin"/>
      </w:r>
      <w:r w:rsidR="00A7190C">
        <w:instrText xml:space="preserve"> ADDIN ZOTERO_ITEM CSL_CITATION {"citationID":"YU1MfABc","properties":{"formattedCitation":"(44,45)","plainCitation":"(44,45)","noteIndex":0},"citationItems":[{"id":2697,"uris":["http://zotero.org/users/6749620/items/CD4G6VLH"],"itemData":{"id":2697,"type":"article","abstract":"We fine-tune GPT-3 to answer long-form questions using a text-based web-browsing environment, which allows the model to search and navigate the web. By setting up the task so that it can be performed by humans, we are able to train models on the task using imitation learning, and then optimize answer quality with human feedback. To make human evaluation of factual accuracy easier, models must collect references while browsing in support of their answers. We train and evaluate our models on ELI5, a dataset of questions asked by Reddit users. Our best model is obtained by fine-tuning GPT-3 using behavior cloning, and then performing rejection sampling against a reward model trained to predict human preferences. This model's answers are preferred by humans 56% of the time to those of our human demonstrators, and 69% of the time to the highest-voted answer from Reddit.","DOI":"10.48550/arXiv.2112.09332","note":"arXiv:2112.09332 [cs]","number":"arXiv:2112.09332","publisher":"arXiv","source":"arXiv.org","title":"WebGPT: Browser-assisted question-answering with human feedback","title-short":"WebGPT","URL":"http://arxiv.org/abs/2112.09332","author":[{"family":"Nakano","given":"Reiichiro"},{"family":"Hilton","given":"Jacob"},{"family":"Balaji","given":"Suchir"},{"family":"Wu","given":"Jeff"},{"family":"Ouyang","given":"Long"},{"family":"Kim","given":"Christina"},{"family":"Hesse","given":"Christopher"},{"family":"Jain","given":"Shantanu"},{"family":"Kosaraju","given":"Vineet"},{"family":"Saunders","given":"William"},{"family":"Jiang","given":"Xu"},{"family":"Cobbe","given":"Karl"},{"family":"Eloundou","given":"Tyna"},{"family":"Krueger","given":"Gretchen"},{"family":"Button","given":"Kevin"},{"family":"Knight","given":"Matthew"},{"family":"Chess","given":"Benjamin"},{"family":"Schulman","given":"John"}],"accessed":{"date-parts":[["2024",5,17]]},"issued":{"date-parts":[["2022",6,1]]},"citation-key":"nakanoWebGPTBrowserassistedQuestionanswering2022"}},{"id":2701,"uris":["http://zotero.org/users/6749620/items/XL53JMX6"],"itemData":{"id":2701,"type":"article-journal","abstract":"This paper presents a comprehensive survey of ChatGPT-related (GPT-3.5 and GPT-4) research, state-of-the-art large language models (LLM) from the GPT series, and their prospective applications across diverse domains. Indeed, key innovations such as large-scale pre-training that captures knowledge across the entire world wide web, instruction fine-tuning and Reinforcement Learning from Human Feedback (RLHF) have played significant roles in enhancing LLMs' adaptability and performance. We performed an in-depth analysis of 194 relevant papers on arXiv, encompassing trend analysis, word cloud representation, and distribution analysis across various application domains. The findings reveal a significant and increasing interest in ChatGPT-related research, predominantly centered on direct natural language processing applications, while also demonstrating considerable potential in areas ranging from education and history to mathematics, medicine, and physics. This study endeavors to furnish insights into ChatGPT's capabilities, potential implications, ethical concerns, and offer direction for future advancements in this field.","container-title":"Meta-Radiology","DOI":"10.1016/j.metrad.2023.100017","ISSN":"2950-1628","issue":"2","journalAbbreviation":"Meta-Radiology","page":"100017","source":"ScienceDirect","title":"Summary of ChatGPT-Related research and perspective towards the future of large language models","volume":"1","author":[{"family":"Liu","given":"Yiheng"},{"family":"Han","given":"Tianle"},{"family":"Ma","given":"Siyuan"},{"family":"Zhang","given":"Jiayue"},{"family":"Yang","given":"Yuanyuan"},{"family":"Tian","given":"Jiaming"},{"family":"He","given":"Hao"},{"family":"Li","given":"Antong"},{"family":"He","given":"Mengshen"},{"family":"Liu","given":"Zhengliang"},{"family":"Wu","given":"Zihao"},{"family":"Zhao","given":"Lin"},{"family":"Zhu","given":"Dajiang"},{"family":"Li","given":"Xiang"},{"family":"Qiang","given":"Ning"},{"family":"Shen","given":"Dingang"},{"family":"Liu","given":"Tianming"},{"family":"Ge","given":"Bao"}],"issued":{"date-parts":[["2023",9,1]]},"citation-key":"liuSummaryChatGPTRelatedResearch2023"}}],"schema":"https://github.com/citation-style-language/schema/raw/master/csl-citation.json"} </w:instrText>
      </w:r>
      <w:r w:rsidR="00C87E0B">
        <w:fldChar w:fldCharType="separate"/>
      </w:r>
      <w:r w:rsidR="00A7190C">
        <w:rPr>
          <w:noProof/>
        </w:rPr>
        <w:t>(44,45)</w:t>
      </w:r>
      <w:r w:rsidR="00C87E0B">
        <w:fldChar w:fldCharType="end"/>
      </w:r>
      <w:ins w:id="455" w:author="Richard Wen" w:date="2024-05-17T17:06:00Z">
        <w:r w:rsidR="00F95A5F">
          <w:t>, will help in</w:t>
        </w:r>
      </w:ins>
      <w:ins w:id="456" w:author="Richard Wen" w:date="2024-05-17T17:09:00Z">
        <w:r w:rsidR="007350CB">
          <w:t xml:space="preserve"> assessing and</w:t>
        </w:r>
      </w:ins>
      <w:ins w:id="457" w:author="Richard Wen" w:date="2024-05-17T17:06:00Z">
        <w:r w:rsidR="00F95A5F">
          <w:t xml:space="preserve"> improving the quality of city</w:t>
        </w:r>
      </w:ins>
      <w:ins w:id="458" w:author="Richard Wen" w:date="2024-05-17T17:09:00Z">
        <w:r w:rsidR="007350CB">
          <w:t xml:space="preserve"> cycling infrastructure</w:t>
        </w:r>
      </w:ins>
      <w:ins w:id="459" w:author="Richard Wen" w:date="2024-05-17T17:06:00Z">
        <w:r w:rsidR="00F95A5F">
          <w:t xml:space="preserve"> data</w:t>
        </w:r>
      </w:ins>
      <w:ins w:id="460" w:author="Richard Wen" w:date="2024-05-17T17:05:00Z">
        <w:r w:rsidR="005349DD">
          <w:t>.</w:t>
        </w:r>
      </w:ins>
    </w:p>
    <w:p w14:paraId="0C8D0AE7" w14:textId="77777777" w:rsidR="000B529D" w:rsidRPr="00CF4B2F" w:rsidRDefault="000B529D" w:rsidP="000B529D">
      <w:pPr>
        <w:rPr>
          <w:b/>
          <w:bCs/>
          <w:sz w:val="24"/>
          <w:szCs w:val="24"/>
        </w:rPr>
      </w:pPr>
      <w:r w:rsidRPr="00CF4B2F">
        <w:rPr>
          <w:b/>
          <w:bCs/>
          <w:sz w:val="24"/>
          <w:szCs w:val="24"/>
        </w:rPr>
        <w:t>CONCLUSION</w:t>
      </w:r>
    </w:p>
    <w:p w14:paraId="070EB150" w14:textId="5DAF40ED" w:rsidR="00187AFA" w:rsidRDefault="00EC4689" w:rsidP="000B529D">
      <w:r>
        <w:t xml:space="preserve">In </w:t>
      </w:r>
      <w:r w:rsidR="00CF4B2F">
        <w:t>s</w:t>
      </w:r>
      <w:r>
        <w:t>ummary, th</w:t>
      </w:r>
      <w:r w:rsidR="00CF4B2F">
        <w:t xml:space="preserve">is </w:t>
      </w:r>
      <w:r>
        <w:t xml:space="preserve">extensive evaluation of on-street cycling infrastructure trends in Vancouver, Calgary, and Toronto from 2009 to 2022 provides insight into </w:t>
      </w:r>
      <w:r w:rsidR="00D625EA">
        <w:t xml:space="preserve">how municipalities have prioritised active transportation options. </w:t>
      </w:r>
      <w:r>
        <w:t xml:space="preserve">The study reveals a significant expansion in dedicated cycling networks, particularly in the form of cycle tracks, reflecting a conscious shift toward safer and more comfortable cycling </w:t>
      </w:r>
      <w:r w:rsidR="00187AFA">
        <w:t xml:space="preserve">facilities. </w:t>
      </w:r>
      <w:r w:rsidR="00187AFA" w:rsidRPr="00187AFA">
        <w:t xml:space="preserve">The COVID-19 pandemic has notably spurred an upward trend in infrastructure development, especially in Calgary and Toronto, </w:t>
      </w:r>
      <w:r w:rsidR="00187AFA">
        <w:t>in response to changing mobility patterns and evolving public health needs. Discrepancies and misclassifications within municipal cycling network data</w:t>
      </w:r>
      <w:r w:rsidR="00CF4B2F">
        <w:t xml:space="preserve"> </w:t>
      </w:r>
      <w:r w:rsidR="00187AFA">
        <w:t xml:space="preserve">underscore the need for standardized classifications to ensure effective urban planning and </w:t>
      </w:r>
      <w:r w:rsidR="00CF4B2F">
        <w:t>policymaking</w:t>
      </w:r>
      <w:r w:rsidR="00187AFA">
        <w:t xml:space="preserve">. </w:t>
      </w:r>
      <w:r w:rsidR="00CF4B2F" w:rsidRPr="00CF4B2F">
        <w:t>Despite remarkable progress, the findings also point to a need for continued investment</w:t>
      </w:r>
      <w:r w:rsidR="00CF4B2F">
        <w:t xml:space="preserve"> to address potential gaps in cycling networks, particularly as protected facilities were often less prioritized along medium-traffic roads. </w:t>
      </w:r>
      <w:r w:rsidR="00280D84" w:rsidRPr="00280D84">
        <w:t>By investing in more inclusive and connected cycling networks that align</w:t>
      </w:r>
      <w:r w:rsidR="00D625EA">
        <w:t>s</w:t>
      </w:r>
      <w:r w:rsidR="00280D84" w:rsidRPr="00280D84">
        <w:t xml:space="preserve"> with the Vision Zero road safety plan,</w:t>
      </w:r>
      <w:r w:rsidR="001D40DD">
        <w:t xml:space="preserve"> municipalities can foster </w:t>
      </w:r>
      <w:r w:rsidR="00280D84">
        <w:t xml:space="preserve">safer, </w:t>
      </w:r>
      <w:r w:rsidR="001D40DD">
        <w:t xml:space="preserve">more </w:t>
      </w:r>
      <w:r w:rsidR="00280D84">
        <w:t xml:space="preserve">sustainable, and resilient mobility in cities. </w:t>
      </w:r>
    </w:p>
    <w:bookmarkEnd w:id="412"/>
    <w:p w14:paraId="430E4636" w14:textId="77777777" w:rsidR="00CF4B2F" w:rsidRDefault="00CF4B2F" w:rsidP="000B529D"/>
    <w:p w14:paraId="4EB38FAC" w14:textId="77777777" w:rsidR="00123896" w:rsidRDefault="00123896"/>
    <w:p w14:paraId="687C703D" w14:textId="77777777" w:rsidR="001D40DD" w:rsidRDefault="001D40DD"/>
    <w:p w14:paraId="33D645FA" w14:textId="77777777" w:rsidR="001D40DD" w:rsidRDefault="001D40DD"/>
    <w:p w14:paraId="5021C89B" w14:textId="77777777" w:rsidR="001D40DD" w:rsidRDefault="001D40DD"/>
    <w:p w14:paraId="6553CF79" w14:textId="77777777" w:rsidR="001D40DD" w:rsidRDefault="001D40DD"/>
    <w:p w14:paraId="73FD9857" w14:textId="77777777" w:rsidR="001D40DD" w:rsidRDefault="001D40DD"/>
    <w:p w14:paraId="022F0C43" w14:textId="77777777" w:rsidR="001D40DD" w:rsidRDefault="001D40DD"/>
    <w:p w14:paraId="3B62C06B" w14:textId="77777777" w:rsidR="001D40DD" w:rsidRDefault="001D40DD"/>
    <w:p w14:paraId="039B12E7" w14:textId="77777777" w:rsidR="001D40DD" w:rsidRDefault="001D40DD"/>
    <w:p w14:paraId="3D6C653F" w14:textId="77777777" w:rsidR="001D40DD" w:rsidRDefault="001D40DD"/>
    <w:p w14:paraId="5DAD5772" w14:textId="77777777" w:rsidR="001D40DD" w:rsidDel="00B51076" w:rsidRDefault="001D40DD">
      <w:pPr>
        <w:rPr>
          <w:del w:id="461" w:author="Richard Wen" w:date="2024-05-17T17:23:00Z"/>
        </w:rPr>
      </w:pPr>
    </w:p>
    <w:p w14:paraId="59B2DB06" w14:textId="77777777" w:rsidR="001D40DD" w:rsidDel="00B51076" w:rsidRDefault="001D40DD">
      <w:pPr>
        <w:rPr>
          <w:del w:id="462" w:author="Richard Wen" w:date="2024-05-17T17:23:00Z"/>
        </w:rPr>
      </w:pPr>
    </w:p>
    <w:p w14:paraId="588C5A45" w14:textId="77777777" w:rsidR="001D40DD" w:rsidDel="00B51076" w:rsidRDefault="001D40DD">
      <w:pPr>
        <w:rPr>
          <w:del w:id="463" w:author="Richard Wen" w:date="2024-05-17T17:23:00Z"/>
        </w:rPr>
      </w:pPr>
    </w:p>
    <w:p w14:paraId="31436EB8" w14:textId="77777777" w:rsidR="001D40DD" w:rsidDel="00B51076" w:rsidRDefault="001D40DD">
      <w:pPr>
        <w:rPr>
          <w:del w:id="464" w:author="Richard Wen" w:date="2024-05-17T17:23:00Z"/>
        </w:rPr>
      </w:pPr>
    </w:p>
    <w:p w14:paraId="7D766E3D" w14:textId="77777777" w:rsidR="001D40DD" w:rsidDel="00B51076" w:rsidRDefault="001D40DD">
      <w:pPr>
        <w:rPr>
          <w:del w:id="465" w:author="Richard Wen" w:date="2024-05-17T17:23:00Z"/>
        </w:rPr>
      </w:pPr>
    </w:p>
    <w:p w14:paraId="3EECA7D2" w14:textId="77777777" w:rsidR="001D40DD" w:rsidDel="00B51076" w:rsidRDefault="001D40DD">
      <w:pPr>
        <w:rPr>
          <w:del w:id="466" w:author="Richard Wen" w:date="2024-05-17T17:23:00Z"/>
        </w:rPr>
      </w:pPr>
    </w:p>
    <w:p w14:paraId="44976200" w14:textId="77777777" w:rsidR="001D40DD" w:rsidDel="00B51076" w:rsidRDefault="001D40DD">
      <w:pPr>
        <w:rPr>
          <w:del w:id="467" w:author="Richard Wen" w:date="2024-05-17T17:23:00Z"/>
        </w:rPr>
      </w:pPr>
    </w:p>
    <w:p w14:paraId="119D43CB" w14:textId="77777777" w:rsidR="001D40DD" w:rsidRDefault="001D40DD"/>
    <w:p w14:paraId="13E3EB3E" w14:textId="09927E49" w:rsidR="00123896" w:rsidRPr="001D40DD" w:rsidRDefault="00BE2446">
      <w:pPr>
        <w:rPr>
          <w:b/>
          <w:bCs/>
          <w:sz w:val="24"/>
          <w:szCs w:val="24"/>
        </w:rPr>
      </w:pPr>
      <w:r w:rsidRPr="001D40DD">
        <w:rPr>
          <w:b/>
          <w:bCs/>
          <w:sz w:val="24"/>
          <w:szCs w:val="24"/>
        </w:rPr>
        <w:lastRenderedPageBreak/>
        <w:t xml:space="preserve">REFERENCES: </w:t>
      </w:r>
    </w:p>
    <w:p w14:paraId="6C5EC41C" w14:textId="77777777" w:rsidR="001F3096" w:rsidRDefault="001F3096"/>
    <w:p w14:paraId="1C572377" w14:textId="77777777" w:rsidR="00A7190C" w:rsidRPr="00A7190C" w:rsidRDefault="001F3096" w:rsidP="00A7190C">
      <w:pPr>
        <w:pStyle w:val="Bibliography"/>
        <w:rPr>
          <w:rFonts w:ascii="Calibri" w:hAnsi="Calibri" w:cs="Calibri"/>
          <w:lang w:val="en-US"/>
        </w:rPr>
      </w:pPr>
      <w:r>
        <w:fldChar w:fldCharType="begin"/>
      </w:r>
      <w:r w:rsidR="00355AD2">
        <w:instrText xml:space="preserve"> ADDIN ZOTERO_BIBL {"uncited":[],"omitted":[],"custom":[]} CSL_BIBLIOGRAPHY </w:instrText>
      </w:r>
      <w:r>
        <w:fldChar w:fldCharType="separate"/>
      </w:r>
      <w:r w:rsidR="00A7190C" w:rsidRPr="00A7190C">
        <w:rPr>
          <w:rFonts w:ascii="Calibri" w:hAnsi="Calibri" w:cs="Calibri"/>
          <w:lang w:val="en-US"/>
        </w:rPr>
        <w:t xml:space="preserve">1. </w:t>
      </w:r>
      <w:r w:rsidR="00A7190C" w:rsidRPr="00A7190C">
        <w:rPr>
          <w:rFonts w:ascii="Calibri" w:hAnsi="Calibri" w:cs="Calibri"/>
          <w:lang w:val="en-US"/>
        </w:rPr>
        <w:tab/>
        <w:t xml:space="preserve">Gordon C. Economic Benefits of Active Transportation. In: Larouche R, ed. </w:t>
      </w:r>
      <w:r w:rsidR="00A7190C" w:rsidRPr="00A7190C">
        <w:rPr>
          <w:rFonts w:ascii="Calibri" w:hAnsi="Calibri" w:cs="Calibri"/>
          <w:i/>
          <w:iCs/>
          <w:lang w:val="en-US"/>
        </w:rPr>
        <w:t>Children’s Active Transportation</w:t>
      </w:r>
      <w:r w:rsidR="00A7190C" w:rsidRPr="00A7190C">
        <w:rPr>
          <w:rFonts w:ascii="Calibri" w:hAnsi="Calibri" w:cs="Calibri"/>
          <w:lang w:val="en-US"/>
        </w:rPr>
        <w:t>. Elsevier; 2018 (Accessed August 15, 2023):39–52.(https://www.sciencedirect.com/science/article/pii/B978012811931000003X). (Accessed August 15, 2023)</w:t>
      </w:r>
    </w:p>
    <w:p w14:paraId="55F83E5B"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2. </w:t>
      </w:r>
      <w:r w:rsidRPr="00A7190C">
        <w:rPr>
          <w:rFonts w:ascii="Calibri" w:hAnsi="Calibri" w:cs="Calibri"/>
          <w:lang w:val="en-US"/>
        </w:rPr>
        <w:tab/>
        <w:t xml:space="preserve">Pucher J, Buehler R. Cycling towards a more sustainable transport future. </w:t>
      </w:r>
      <w:r w:rsidRPr="00A7190C">
        <w:rPr>
          <w:rFonts w:ascii="Calibri" w:hAnsi="Calibri" w:cs="Calibri"/>
          <w:i/>
          <w:iCs/>
          <w:lang w:val="en-US"/>
        </w:rPr>
        <w:t>Transport Reviews</w:t>
      </w:r>
      <w:r w:rsidRPr="00A7190C">
        <w:rPr>
          <w:rFonts w:ascii="Calibri" w:hAnsi="Calibri" w:cs="Calibri"/>
          <w:lang w:val="en-US"/>
        </w:rPr>
        <w:t xml:space="preserve"> [electronic article]. 2017;37(6):689–694. (https://doi.org/10.1080/01441647.2017.1340234). (Accessed August 15, 2023)</w:t>
      </w:r>
    </w:p>
    <w:p w14:paraId="2F7D16C1"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3. </w:t>
      </w:r>
      <w:r w:rsidRPr="00A7190C">
        <w:rPr>
          <w:rFonts w:ascii="Calibri" w:hAnsi="Calibri" w:cs="Calibri"/>
          <w:lang w:val="en-US"/>
        </w:rPr>
        <w:tab/>
        <w:t xml:space="preserve">Brand C, Dons E, Anaya-Boig E, et al. The climate change mitigation effects of daily active travel in cities. </w:t>
      </w:r>
      <w:r w:rsidRPr="00A7190C">
        <w:rPr>
          <w:rFonts w:ascii="Calibri" w:hAnsi="Calibri" w:cs="Calibri"/>
          <w:i/>
          <w:iCs/>
          <w:lang w:val="en-US"/>
        </w:rPr>
        <w:t>Transportation Research Part D: Transport and Environment</w:t>
      </w:r>
      <w:r w:rsidRPr="00A7190C">
        <w:rPr>
          <w:rFonts w:ascii="Calibri" w:hAnsi="Calibri" w:cs="Calibri"/>
          <w:lang w:val="en-US"/>
        </w:rPr>
        <w:t xml:space="preserve"> [electronic article]. 2021;93:102764. (https://www.sciencedirect.com/science/article/pii/S1361920921000687). (Accessed August 15, 2023)</w:t>
      </w:r>
    </w:p>
    <w:p w14:paraId="6CDEC0F4"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4. </w:t>
      </w:r>
      <w:r w:rsidRPr="00A7190C">
        <w:rPr>
          <w:rFonts w:ascii="Calibri" w:hAnsi="Calibri" w:cs="Calibri"/>
          <w:lang w:val="en-US"/>
        </w:rPr>
        <w:tab/>
        <w:t xml:space="preserve">Pucher J, Dill J, Handy S. Infrastructure, programs, and policies to increase bicycling: An international review. </w:t>
      </w:r>
      <w:r w:rsidRPr="00A7190C">
        <w:rPr>
          <w:rFonts w:ascii="Calibri" w:hAnsi="Calibri" w:cs="Calibri"/>
          <w:i/>
          <w:iCs/>
          <w:lang w:val="en-US"/>
        </w:rPr>
        <w:t>Preventive Medicine</w:t>
      </w:r>
      <w:r w:rsidRPr="00A7190C">
        <w:rPr>
          <w:rFonts w:ascii="Calibri" w:hAnsi="Calibri" w:cs="Calibri"/>
          <w:lang w:val="en-US"/>
        </w:rPr>
        <w:t xml:space="preserve"> [electronic article]. 2010;50:S106–S125. (https://www.sciencedirect.com/science/article/pii/S0091743509004344). (Accessed August 15, 2023)</w:t>
      </w:r>
    </w:p>
    <w:p w14:paraId="389D3E7C"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5. </w:t>
      </w:r>
      <w:r w:rsidRPr="00A7190C">
        <w:rPr>
          <w:rFonts w:ascii="Calibri" w:hAnsi="Calibri" w:cs="Calibri"/>
          <w:lang w:val="en-US"/>
        </w:rPr>
        <w:tab/>
        <w:t xml:space="preserve">Aboelata M, Yanez E, Kharrazi R. Vision Zero: a health equity road map for getting to zero in every community. </w:t>
      </w:r>
      <w:r w:rsidRPr="00A7190C">
        <w:rPr>
          <w:rFonts w:ascii="Calibri" w:hAnsi="Calibri" w:cs="Calibri"/>
          <w:i/>
          <w:iCs/>
          <w:lang w:val="en-US"/>
        </w:rPr>
        <w:t>Prevention Institute</w:t>
      </w:r>
      <w:r w:rsidRPr="00A7190C">
        <w:rPr>
          <w:rFonts w:ascii="Calibri" w:hAnsi="Calibri" w:cs="Calibri"/>
          <w:lang w:val="en-US"/>
        </w:rPr>
        <w:t xml:space="preserve">. 2017;1–11. </w:t>
      </w:r>
    </w:p>
    <w:p w14:paraId="0372FFD4"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6. </w:t>
      </w:r>
      <w:r w:rsidRPr="00A7190C">
        <w:rPr>
          <w:rFonts w:ascii="Calibri" w:hAnsi="Calibri" w:cs="Calibri"/>
          <w:lang w:val="en-US"/>
        </w:rPr>
        <w:tab/>
        <w:t>Stephanie Cowle, Pamela Fuselli, Fahra Rajabali, et al. The Cost of Transport Injuries in Canada. Sudbury, Ontario: 2022:7.(https://carsp.ca/en/presentations-and-papers/carsp-hybrid-conference-sudbury-2022/the-cost-of-transport-injuries-in-canada-2/)</w:t>
      </w:r>
    </w:p>
    <w:p w14:paraId="6DCD2741"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7. </w:t>
      </w:r>
      <w:r w:rsidRPr="00A7190C">
        <w:rPr>
          <w:rFonts w:ascii="Calibri" w:hAnsi="Calibri" w:cs="Calibri"/>
          <w:lang w:val="en-US"/>
        </w:rPr>
        <w:tab/>
        <w:t xml:space="preserve">Doran A, El-Geneidy A, Manaugh K. The pursuit of cycling equity: A review of Canadian transport plans. </w:t>
      </w:r>
      <w:r w:rsidRPr="00A7190C">
        <w:rPr>
          <w:rFonts w:ascii="Calibri" w:hAnsi="Calibri" w:cs="Calibri"/>
          <w:i/>
          <w:iCs/>
          <w:lang w:val="en-US"/>
        </w:rPr>
        <w:t>Journal of Transport Geography</w:t>
      </w:r>
      <w:r w:rsidRPr="00A7190C">
        <w:rPr>
          <w:rFonts w:ascii="Calibri" w:hAnsi="Calibri" w:cs="Calibri"/>
          <w:lang w:val="en-US"/>
        </w:rPr>
        <w:t xml:space="preserve"> [electronic article]. 2021;90:102927. (https://www.sciencedirect.com/science/article/pii/S0966692320310048). (Accessed August 15, 2023)</w:t>
      </w:r>
    </w:p>
    <w:p w14:paraId="7267CE23"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8. </w:t>
      </w:r>
      <w:r w:rsidRPr="00A7190C">
        <w:rPr>
          <w:rFonts w:ascii="Calibri" w:hAnsi="Calibri" w:cs="Calibri"/>
          <w:lang w:val="en-US"/>
        </w:rPr>
        <w:tab/>
        <w:t xml:space="preserve">Winters M, Zanotto M, Butler G. At-a-glance - The Canadian Bikeway Comfort and Safety (Can-BICS) Classification System: a common naming convention for cycling infrastructure. </w:t>
      </w:r>
      <w:r w:rsidRPr="00A7190C">
        <w:rPr>
          <w:rFonts w:ascii="Calibri" w:hAnsi="Calibri" w:cs="Calibri"/>
          <w:i/>
          <w:iCs/>
          <w:lang w:val="en-US"/>
        </w:rPr>
        <w:t>Health Promot Chronic Dis Prev Can</w:t>
      </w:r>
      <w:r w:rsidRPr="00A7190C">
        <w:rPr>
          <w:rFonts w:ascii="Calibri" w:hAnsi="Calibri" w:cs="Calibri"/>
          <w:lang w:val="en-US"/>
        </w:rPr>
        <w:t xml:space="preserve"> [electronic article]. 2020;40(9):288–293. (https://www.ncbi.nlm.nih.gov/pmc/articles/PMC7534561/). (Accessed August 10, 2023)</w:t>
      </w:r>
    </w:p>
    <w:p w14:paraId="135C19B7"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9. </w:t>
      </w:r>
      <w:r w:rsidRPr="00A7190C">
        <w:rPr>
          <w:rFonts w:ascii="Calibri" w:hAnsi="Calibri" w:cs="Calibri"/>
          <w:lang w:val="en-US"/>
        </w:rPr>
        <w:tab/>
        <w:t xml:space="preserve">Gössling S, McRae S. Subjectively safe cycling infrastructure: New insights for urban designs. </w:t>
      </w:r>
      <w:r w:rsidRPr="00A7190C">
        <w:rPr>
          <w:rFonts w:ascii="Calibri" w:hAnsi="Calibri" w:cs="Calibri"/>
          <w:i/>
          <w:iCs/>
          <w:lang w:val="en-US"/>
        </w:rPr>
        <w:t>Journal of Transport Geography</w:t>
      </w:r>
      <w:r w:rsidRPr="00A7190C">
        <w:rPr>
          <w:rFonts w:ascii="Calibri" w:hAnsi="Calibri" w:cs="Calibri"/>
          <w:lang w:val="en-US"/>
        </w:rPr>
        <w:t xml:space="preserve"> [electronic article]. 2022;101:103340. (https://www.sciencedirect.com/science/article/pii/S0966692322000631). (Accessed August 15, 2023)</w:t>
      </w:r>
    </w:p>
    <w:p w14:paraId="4F5344D7"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10. </w:t>
      </w:r>
      <w:r w:rsidRPr="00A7190C">
        <w:rPr>
          <w:rFonts w:ascii="Calibri" w:hAnsi="Calibri" w:cs="Calibri"/>
          <w:lang w:val="en-US"/>
        </w:rPr>
        <w:tab/>
        <w:t xml:space="preserve">Fischer J, Winters M. COVID-19 street reallocation in mid-sized Canadian cities: socio-spatial equity patterns. </w:t>
      </w:r>
      <w:r w:rsidRPr="00A7190C">
        <w:rPr>
          <w:rFonts w:ascii="Calibri" w:hAnsi="Calibri" w:cs="Calibri"/>
          <w:i/>
          <w:iCs/>
          <w:lang w:val="en-US"/>
        </w:rPr>
        <w:t>Can J Public Health</w:t>
      </w:r>
      <w:r w:rsidRPr="00A7190C">
        <w:rPr>
          <w:rFonts w:ascii="Calibri" w:hAnsi="Calibri" w:cs="Calibri"/>
          <w:lang w:val="en-US"/>
        </w:rPr>
        <w:t xml:space="preserve"> [electronic article]. 2021;112(3):376–390. (https://doi.org/10.17269/s41997-020-00467-3). (Accessed August 15, 2023)</w:t>
      </w:r>
    </w:p>
    <w:p w14:paraId="4884D142"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11. </w:t>
      </w:r>
      <w:r w:rsidRPr="00A7190C">
        <w:rPr>
          <w:rFonts w:ascii="Calibri" w:hAnsi="Calibri" w:cs="Calibri"/>
          <w:lang w:val="en-US"/>
        </w:rPr>
        <w:tab/>
        <w:t>CIHI. Injury and Trauma Emergency Department and Hospitalization Statistics, 2020–2021. 2022;(https://www.cihi.ca/sites/default/files/document/injury-trauma-emergency-dept-hospitalizations-2020-2021-data-tables-en.xlsx). (Accessed April 26, 2023)</w:t>
      </w:r>
    </w:p>
    <w:p w14:paraId="2A5CB30F"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12. </w:t>
      </w:r>
      <w:r w:rsidRPr="00A7190C">
        <w:rPr>
          <w:rFonts w:ascii="Calibri" w:hAnsi="Calibri" w:cs="Calibri"/>
          <w:lang w:val="en-US"/>
        </w:rPr>
        <w:tab/>
        <w:t>Canadian Institute for Health Information (CIHI). National Ambulatory Care Reporting System metadata (NACRS). 2023;(www.cihi.ca/en/national-ambulatory-care-reporting-system-metadata-nacrs). (Accessed April 27, 2023)</w:t>
      </w:r>
    </w:p>
    <w:p w14:paraId="414E175F"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13. </w:t>
      </w:r>
      <w:r w:rsidRPr="00A7190C">
        <w:rPr>
          <w:rFonts w:ascii="Calibri" w:hAnsi="Calibri" w:cs="Calibri"/>
          <w:lang w:val="en-US"/>
        </w:rPr>
        <w:tab/>
        <w:t xml:space="preserve">Batomen B, Cloutier M-S, Palm M, et al. Frequent public transit users views and attitudes toward cycling in Canada in the context of the COVID-19 pandemic. </w:t>
      </w:r>
      <w:r w:rsidRPr="00A7190C">
        <w:rPr>
          <w:rFonts w:ascii="Calibri" w:hAnsi="Calibri" w:cs="Calibri"/>
          <w:i/>
          <w:iCs/>
          <w:lang w:val="en-US"/>
        </w:rPr>
        <w:t>Multimodal Transportation</w:t>
      </w:r>
      <w:r w:rsidRPr="00A7190C">
        <w:rPr>
          <w:rFonts w:ascii="Calibri" w:hAnsi="Calibri" w:cs="Calibri"/>
          <w:lang w:val="en-US"/>
        </w:rPr>
        <w:t xml:space="preserve"> [electronic article]. 2023;2(2):100067. (https://www.sciencedirect.com/science/article/pii/S2772586322000673). (Accessed April 28, 2023)</w:t>
      </w:r>
    </w:p>
    <w:p w14:paraId="6BE377F1"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14. </w:t>
      </w:r>
      <w:r w:rsidRPr="00A7190C">
        <w:rPr>
          <w:rFonts w:ascii="Calibri" w:hAnsi="Calibri" w:cs="Calibri"/>
          <w:lang w:val="en-US"/>
        </w:rPr>
        <w:tab/>
        <w:t xml:space="preserve">Ferster C, Fischer J, Manaugh K, et al. Using OpenStreetMap to inventory bicycle infrastructure: A comparison with open data from cities. </w:t>
      </w:r>
      <w:r w:rsidRPr="00A7190C">
        <w:rPr>
          <w:rFonts w:ascii="Calibri" w:hAnsi="Calibri" w:cs="Calibri"/>
          <w:i/>
          <w:iCs/>
          <w:lang w:val="en-US"/>
        </w:rPr>
        <w:t>International Journal of Sustainable Transportation</w:t>
      </w:r>
      <w:r w:rsidRPr="00A7190C">
        <w:rPr>
          <w:rFonts w:ascii="Calibri" w:hAnsi="Calibri" w:cs="Calibri"/>
          <w:lang w:val="en-US"/>
        </w:rPr>
        <w:t xml:space="preserve">. 2020;14(1):64–73. </w:t>
      </w:r>
    </w:p>
    <w:p w14:paraId="107D4FFD"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15. </w:t>
      </w:r>
      <w:r w:rsidRPr="00A7190C">
        <w:rPr>
          <w:rFonts w:ascii="Calibri" w:hAnsi="Calibri" w:cs="Calibri"/>
          <w:lang w:val="en-US"/>
        </w:rPr>
        <w:tab/>
        <w:t xml:space="preserve">Ferster C, Nelson T, Manaugh K, et al. Developing a national dataset of bicycle infrastructure for Canada using open data sources. </w:t>
      </w:r>
      <w:r w:rsidRPr="00A7190C">
        <w:rPr>
          <w:rFonts w:ascii="Calibri" w:hAnsi="Calibri" w:cs="Calibri"/>
          <w:i/>
          <w:iCs/>
          <w:lang w:val="en-US"/>
        </w:rPr>
        <w:t>Environment and Planning B: Urban Analytics and City Science</w:t>
      </w:r>
      <w:r w:rsidRPr="00A7190C">
        <w:rPr>
          <w:rFonts w:ascii="Calibri" w:hAnsi="Calibri" w:cs="Calibri"/>
          <w:lang w:val="en-US"/>
        </w:rPr>
        <w:t xml:space="preserve">. 2023;50(9):2543–2559. </w:t>
      </w:r>
    </w:p>
    <w:p w14:paraId="327264EB"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16. </w:t>
      </w:r>
      <w:r w:rsidRPr="00A7190C">
        <w:rPr>
          <w:rFonts w:ascii="Calibri" w:hAnsi="Calibri" w:cs="Calibri"/>
          <w:lang w:val="en-US"/>
        </w:rPr>
        <w:tab/>
        <w:t xml:space="preserve">Winters M, Beairsto J, Ferster C, et al. The Canadian Bikeway Comfort and Safety metrics (Can-BICS): National measures of the bicycling environment for use in research and policy. </w:t>
      </w:r>
      <w:r w:rsidRPr="00A7190C">
        <w:rPr>
          <w:rFonts w:ascii="Calibri" w:hAnsi="Calibri" w:cs="Calibri"/>
          <w:i/>
          <w:iCs/>
          <w:lang w:val="en-US"/>
        </w:rPr>
        <w:t>Health reports</w:t>
      </w:r>
      <w:r w:rsidRPr="00A7190C">
        <w:rPr>
          <w:rFonts w:ascii="Calibri" w:hAnsi="Calibri" w:cs="Calibri"/>
          <w:lang w:val="en-US"/>
        </w:rPr>
        <w:t xml:space="preserve">. 2022;33(10):3–13. </w:t>
      </w:r>
    </w:p>
    <w:p w14:paraId="69965433"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17. </w:t>
      </w:r>
      <w:r w:rsidRPr="00A7190C">
        <w:rPr>
          <w:rFonts w:ascii="Calibri" w:hAnsi="Calibri" w:cs="Calibri"/>
          <w:lang w:val="en-US"/>
        </w:rPr>
        <w:tab/>
        <w:t xml:space="preserve">Nelson T, Ferster C, Laberee K, et al. Crowdsourced data for bicycling research and practice. </w:t>
      </w:r>
      <w:r w:rsidRPr="00A7190C">
        <w:rPr>
          <w:rFonts w:ascii="Calibri" w:hAnsi="Calibri" w:cs="Calibri"/>
          <w:i/>
          <w:iCs/>
          <w:lang w:val="en-US"/>
        </w:rPr>
        <w:t>Transport Reviews</w:t>
      </w:r>
      <w:r w:rsidRPr="00A7190C">
        <w:rPr>
          <w:rFonts w:ascii="Calibri" w:hAnsi="Calibri" w:cs="Calibri"/>
          <w:lang w:val="en-US"/>
        </w:rPr>
        <w:t xml:space="preserve">. 2021;41(1):97–114. </w:t>
      </w:r>
    </w:p>
    <w:p w14:paraId="472917A5"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18. </w:t>
      </w:r>
      <w:r w:rsidRPr="00A7190C">
        <w:rPr>
          <w:rFonts w:ascii="Calibri" w:hAnsi="Calibri" w:cs="Calibri"/>
          <w:lang w:val="en-US"/>
        </w:rPr>
        <w:tab/>
        <w:t xml:space="preserve">Teschke K, Harris MA, Reynolds CCO, et al. Route Infrastructure and the Risk of Injuries to Bicyclists: A Case-Crossover Study. </w:t>
      </w:r>
      <w:r w:rsidRPr="00A7190C">
        <w:rPr>
          <w:rFonts w:ascii="Calibri" w:hAnsi="Calibri" w:cs="Calibri"/>
          <w:i/>
          <w:iCs/>
          <w:lang w:val="en-US"/>
        </w:rPr>
        <w:t>Am J Public Health</w:t>
      </w:r>
      <w:r w:rsidRPr="00A7190C">
        <w:rPr>
          <w:rFonts w:ascii="Calibri" w:hAnsi="Calibri" w:cs="Calibri"/>
          <w:lang w:val="en-US"/>
        </w:rPr>
        <w:t xml:space="preserve">. 2012;102(12):2336–2343. </w:t>
      </w:r>
    </w:p>
    <w:p w14:paraId="0E7CFD18"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19. </w:t>
      </w:r>
      <w:r w:rsidRPr="00A7190C">
        <w:rPr>
          <w:rFonts w:ascii="Calibri" w:hAnsi="Calibri" w:cs="Calibri"/>
          <w:lang w:val="en-US"/>
        </w:rPr>
        <w:tab/>
        <w:t xml:space="preserve">Boss D, Nelson T, Winters M. Monitoring city wide patterns of cycling safety. </w:t>
      </w:r>
      <w:r w:rsidRPr="00A7190C">
        <w:rPr>
          <w:rFonts w:ascii="Calibri" w:hAnsi="Calibri" w:cs="Calibri"/>
          <w:i/>
          <w:iCs/>
          <w:lang w:val="en-US"/>
        </w:rPr>
        <w:t>Accident Analysis &amp; Prevention</w:t>
      </w:r>
      <w:r w:rsidRPr="00A7190C">
        <w:rPr>
          <w:rFonts w:ascii="Calibri" w:hAnsi="Calibri" w:cs="Calibri"/>
          <w:lang w:val="en-US"/>
        </w:rPr>
        <w:t xml:space="preserve">. 2018;111:101–108. </w:t>
      </w:r>
    </w:p>
    <w:p w14:paraId="6C0647A0"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20. </w:t>
      </w:r>
      <w:r w:rsidRPr="00A7190C">
        <w:rPr>
          <w:rFonts w:ascii="Calibri" w:hAnsi="Calibri" w:cs="Calibri"/>
          <w:lang w:val="en-US"/>
        </w:rPr>
        <w:tab/>
        <w:t xml:space="preserve">Ravensbergen L, Buliung R, Laliberté N. Fear of cycling: Social, spatial, and temporal dimensions. </w:t>
      </w:r>
      <w:r w:rsidRPr="00A7190C">
        <w:rPr>
          <w:rFonts w:ascii="Calibri" w:hAnsi="Calibri" w:cs="Calibri"/>
          <w:i/>
          <w:iCs/>
          <w:lang w:val="en-US"/>
        </w:rPr>
        <w:t>Journal of Transport Geography</w:t>
      </w:r>
      <w:r w:rsidRPr="00A7190C">
        <w:rPr>
          <w:rFonts w:ascii="Calibri" w:hAnsi="Calibri" w:cs="Calibri"/>
          <w:lang w:val="en-US"/>
        </w:rPr>
        <w:t xml:space="preserve">. 2020;87:102813. </w:t>
      </w:r>
    </w:p>
    <w:p w14:paraId="47F6B106"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21. </w:t>
      </w:r>
      <w:r w:rsidRPr="00A7190C">
        <w:rPr>
          <w:rFonts w:ascii="Calibri" w:hAnsi="Calibri" w:cs="Calibri"/>
          <w:lang w:val="en-US"/>
        </w:rPr>
        <w:tab/>
        <w:t xml:space="preserve">Zhao Q, Winters M, Nelson T, et al. Who has access to cycling infrastructure in Canada? A social equity analysis. </w:t>
      </w:r>
      <w:r w:rsidRPr="00A7190C">
        <w:rPr>
          <w:rFonts w:ascii="Calibri" w:hAnsi="Calibri" w:cs="Calibri"/>
          <w:i/>
          <w:iCs/>
          <w:lang w:val="en-US"/>
        </w:rPr>
        <w:t>Computers, Environment and Urban Systems</w:t>
      </w:r>
      <w:r w:rsidRPr="00A7190C">
        <w:rPr>
          <w:rFonts w:ascii="Calibri" w:hAnsi="Calibri" w:cs="Calibri"/>
          <w:lang w:val="en-US"/>
        </w:rPr>
        <w:t xml:space="preserve">. 2024;110:102109. </w:t>
      </w:r>
    </w:p>
    <w:p w14:paraId="5DF1FC3C"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22. </w:t>
      </w:r>
      <w:r w:rsidRPr="00A7190C">
        <w:rPr>
          <w:rFonts w:ascii="Calibri" w:hAnsi="Calibri" w:cs="Calibri"/>
          <w:lang w:val="en-US"/>
        </w:rPr>
        <w:tab/>
        <w:t xml:space="preserve">Winters M, Branion-Calles M, Therrien S, et al. Impacts of Bicycle Infrastructure in Mid-Sized Cities (IBIMS): protocol for a natural experiment study in three Canadian cities. </w:t>
      </w:r>
      <w:r w:rsidRPr="00A7190C">
        <w:rPr>
          <w:rFonts w:ascii="Calibri" w:hAnsi="Calibri" w:cs="Calibri"/>
          <w:i/>
          <w:iCs/>
          <w:lang w:val="en-US"/>
        </w:rPr>
        <w:t>BMJ Open</w:t>
      </w:r>
      <w:r w:rsidRPr="00A7190C">
        <w:rPr>
          <w:rFonts w:ascii="Calibri" w:hAnsi="Calibri" w:cs="Calibri"/>
          <w:lang w:val="en-US"/>
        </w:rPr>
        <w:t xml:space="preserve">. 2018;8(1):e019130. </w:t>
      </w:r>
    </w:p>
    <w:p w14:paraId="27666776"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23. </w:t>
      </w:r>
      <w:r w:rsidRPr="00A7190C">
        <w:rPr>
          <w:rFonts w:ascii="Calibri" w:hAnsi="Calibri" w:cs="Calibri"/>
          <w:lang w:val="en-US"/>
        </w:rPr>
        <w:tab/>
        <w:t xml:space="preserve">Tabascio A, Tiznado-Aitken I, Harris D, et al. Assessing the potential of cycling growth in Toronto, Canada. </w:t>
      </w:r>
      <w:r w:rsidRPr="00A7190C">
        <w:rPr>
          <w:rFonts w:ascii="Calibri" w:hAnsi="Calibri" w:cs="Calibri"/>
          <w:i/>
          <w:iCs/>
          <w:lang w:val="en-US"/>
        </w:rPr>
        <w:t>International Journal of Sustainable Transportation</w:t>
      </w:r>
      <w:r w:rsidRPr="00A7190C">
        <w:rPr>
          <w:rFonts w:ascii="Calibri" w:hAnsi="Calibri" w:cs="Calibri"/>
          <w:lang w:val="en-US"/>
        </w:rPr>
        <w:t xml:space="preserve">. 2023;17(12):1370–1383. </w:t>
      </w:r>
    </w:p>
    <w:p w14:paraId="1E9BCF4B"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24. </w:t>
      </w:r>
      <w:r w:rsidRPr="00A7190C">
        <w:rPr>
          <w:rFonts w:ascii="Calibri" w:hAnsi="Calibri" w:cs="Calibri"/>
          <w:lang w:val="en-US"/>
        </w:rPr>
        <w:tab/>
        <w:t xml:space="preserve">Branion-Calles M, Nelson T, Fuller D, et al. Associations between individual characteristics, availability of bicycle infrastructure, and city-wide safety perceptions of bicycling: A cross-sectional survey of bicyclists in 6 Canadian and U.S. cities. </w:t>
      </w:r>
      <w:r w:rsidRPr="00A7190C">
        <w:rPr>
          <w:rFonts w:ascii="Calibri" w:hAnsi="Calibri" w:cs="Calibri"/>
          <w:i/>
          <w:iCs/>
          <w:lang w:val="en-US"/>
        </w:rPr>
        <w:t>Transportation Research Part A: Policy and Practice</w:t>
      </w:r>
      <w:r w:rsidRPr="00A7190C">
        <w:rPr>
          <w:rFonts w:ascii="Calibri" w:hAnsi="Calibri" w:cs="Calibri"/>
          <w:lang w:val="en-US"/>
        </w:rPr>
        <w:t xml:space="preserve">. 2019;123:229–239. </w:t>
      </w:r>
    </w:p>
    <w:p w14:paraId="5A6C3747"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25. </w:t>
      </w:r>
      <w:r w:rsidRPr="00A7190C">
        <w:rPr>
          <w:rFonts w:ascii="Calibri" w:hAnsi="Calibri" w:cs="Calibri"/>
          <w:lang w:val="en-US"/>
        </w:rPr>
        <w:tab/>
        <w:t xml:space="preserve">Berghoefer FL, Vollrath M. Prefer what you like? Evaluation and preference of cycling infrastructures in a bicycle simulator. </w:t>
      </w:r>
      <w:r w:rsidRPr="00A7190C">
        <w:rPr>
          <w:rFonts w:ascii="Calibri" w:hAnsi="Calibri" w:cs="Calibri"/>
          <w:i/>
          <w:iCs/>
          <w:lang w:val="en-US"/>
        </w:rPr>
        <w:t>Journal of Safety Research</w:t>
      </w:r>
      <w:r w:rsidRPr="00A7190C">
        <w:rPr>
          <w:rFonts w:ascii="Calibri" w:hAnsi="Calibri" w:cs="Calibri"/>
          <w:lang w:val="en-US"/>
        </w:rPr>
        <w:t xml:space="preserve">. 2023;87:157–167. </w:t>
      </w:r>
    </w:p>
    <w:p w14:paraId="04918021"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26. </w:t>
      </w:r>
      <w:r w:rsidRPr="00A7190C">
        <w:rPr>
          <w:rFonts w:ascii="Calibri" w:hAnsi="Calibri" w:cs="Calibri"/>
          <w:lang w:val="en-US"/>
        </w:rPr>
        <w:tab/>
        <w:t xml:space="preserve">Assunçao-Denis M-È, Tomalty R. Increasing cycling for transportation in Canadian communities: Understanding what works. </w:t>
      </w:r>
      <w:r w:rsidRPr="00A7190C">
        <w:rPr>
          <w:rFonts w:ascii="Calibri" w:hAnsi="Calibri" w:cs="Calibri"/>
          <w:i/>
          <w:iCs/>
          <w:lang w:val="en-US"/>
        </w:rPr>
        <w:t>Transportation Research Part A: Policy and Practice</w:t>
      </w:r>
      <w:r w:rsidRPr="00A7190C">
        <w:rPr>
          <w:rFonts w:ascii="Calibri" w:hAnsi="Calibri" w:cs="Calibri"/>
          <w:lang w:val="en-US"/>
        </w:rPr>
        <w:t xml:space="preserve">. 2019;123:288–304. </w:t>
      </w:r>
    </w:p>
    <w:p w14:paraId="5CED2397"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27. </w:t>
      </w:r>
      <w:r w:rsidRPr="00A7190C">
        <w:rPr>
          <w:rFonts w:ascii="Calibri" w:hAnsi="Calibri" w:cs="Calibri"/>
          <w:lang w:val="en-US"/>
        </w:rPr>
        <w:tab/>
        <w:t xml:space="preserve">Orvin MM, Fatmi MR, Chowdhury S. Taking another look at cycling demand modeling: A comparison between two cities in Canada and New Zealand. </w:t>
      </w:r>
      <w:r w:rsidRPr="00A7190C">
        <w:rPr>
          <w:rFonts w:ascii="Calibri" w:hAnsi="Calibri" w:cs="Calibri"/>
          <w:i/>
          <w:iCs/>
          <w:lang w:val="en-US"/>
        </w:rPr>
        <w:t>Journal of Transport Geography</w:t>
      </w:r>
      <w:r w:rsidRPr="00A7190C">
        <w:rPr>
          <w:rFonts w:ascii="Calibri" w:hAnsi="Calibri" w:cs="Calibri"/>
          <w:lang w:val="en-US"/>
        </w:rPr>
        <w:t xml:space="preserve">. 2021;97:103220. </w:t>
      </w:r>
    </w:p>
    <w:p w14:paraId="107B3B24"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28. </w:t>
      </w:r>
      <w:r w:rsidRPr="00A7190C">
        <w:rPr>
          <w:rFonts w:ascii="Calibri" w:hAnsi="Calibri" w:cs="Calibri"/>
          <w:lang w:val="en-US"/>
        </w:rPr>
        <w:tab/>
        <w:t>Toronto Transportation Services. Cycling Network - Open Data. 2023;(https://open.toronto.ca/dataset/)</w:t>
      </w:r>
    </w:p>
    <w:p w14:paraId="62987B0A"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29. </w:t>
      </w:r>
      <w:r w:rsidRPr="00A7190C">
        <w:rPr>
          <w:rFonts w:ascii="Calibri" w:hAnsi="Calibri" w:cs="Calibri"/>
          <w:lang w:val="en-US"/>
        </w:rPr>
        <w:tab/>
        <w:t>City of Vancouver Engineering Services. Bikeways - Open Data Portal. (https://opendata.vancouver.ca/explore/dataset/bikeways/information)</w:t>
      </w:r>
    </w:p>
    <w:p w14:paraId="0EB519DC"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30. </w:t>
      </w:r>
      <w:r w:rsidRPr="00A7190C">
        <w:rPr>
          <w:rFonts w:ascii="Calibri" w:hAnsi="Calibri" w:cs="Calibri"/>
          <w:lang w:val="en-US"/>
        </w:rPr>
        <w:tab/>
        <w:t>City of Calgary Cap Priorities and Invstmnt. Calgary Bikeways | Open Calgary. (https://data.calgary.ca/Transportation-Transit/Calgary-Bikeways/jjqk-9b73). (Accessed August 10, 2023)</w:t>
      </w:r>
    </w:p>
    <w:p w14:paraId="54ADBDA0"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31. </w:t>
      </w:r>
      <w:r w:rsidRPr="00A7190C">
        <w:rPr>
          <w:rFonts w:ascii="Calibri" w:hAnsi="Calibri" w:cs="Calibri"/>
          <w:lang w:val="en-US"/>
        </w:rPr>
        <w:tab/>
        <w:t xml:space="preserve">Nolan J, Sinclair J, Savage J. Are bicycle lanes effective? The relationship between passing distance and road characteristics. </w:t>
      </w:r>
      <w:r w:rsidRPr="00A7190C">
        <w:rPr>
          <w:rFonts w:ascii="Calibri" w:hAnsi="Calibri" w:cs="Calibri"/>
          <w:i/>
          <w:iCs/>
          <w:lang w:val="en-US"/>
        </w:rPr>
        <w:t>Accident Analysis &amp; Prevention</w:t>
      </w:r>
      <w:r w:rsidRPr="00A7190C">
        <w:rPr>
          <w:rFonts w:ascii="Calibri" w:hAnsi="Calibri" w:cs="Calibri"/>
          <w:lang w:val="en-US"/>
        </w:rPr>
        <w:t xml:space="preserve"> [electronic article]. 2021;159:106184. (https://www.sciencedirect.com/science/article/pii/S0001457521002153). (Accessed August 13, 2023)</w:t>
      </w:r>
    </w:p>
    <w:p w14:paraId="28507F83"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32. </w:t>
      </w:r>
      <w:r w:rsidRPr="00A7190C">
        <w:rPr>
          <w:rFonts w:ascii="Calibri" w:hAnsi="Calibri" w:cs="Calibri"/>
          <w:lang w:val="en-US"/>
        </w:rPr>
        <w:tab/>
        <w:t>Pebesma E, Bivand R, Racine E, et al. sf: Simple Features for R. 2024;(https://cran.r-project.org/package=sf). (Accessed May 16, 2024)</w:t>
      </w:r>
    </w:p>
    <w:p w14:paraId="33389D02"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33. </w:t>
      </w:r>
      <w:r w:rsidRPr="00A7190C">
        <w:rPr>
          <w:rFonts w:ascii="Calibri" w:hAnsi="Calibri" w:cs="Calibri"/>
          <w:lang w:val="en-US"/>
        </w:rPr>
        <w:tab/>
        <w:t>R Core Team. R: A language and environment for statistical computing. 2022;(https://www.R-project.org/)</w:t>
      </w:r>
    </w:p>
    <w:p w14:paraId="1DEC1618"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34. </w:t>
      </w:r>
      <w:r w:rsidRPr="00A7190C">
        <w:rPr>
          <w:rFonts w:ascii="Calibri" w:hAnsi="Calibri" w:cs="Calibri"/>
          <w:lang w:val="en-US"/>
        </w:rPr>
        <w:tab/>
        <w:t>Government of Canada SC. Census Profile, 2021 Census of Population. 2022;(https://www12.statcan.gc.ca/census-recensement/2021/dp-pd/prof/index.cfm?Lang=E). (Accessed August 10, 2023)</w:t>
      </w:r>
    </w:p>
    <w:p w14:paraId="05184B53"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35. </w:t>
      </w:r>
      <w:r w:rsidRPr="00A7190C">
        <w:rPr>
          <w:rFonts w:ascii="Calibri" w:hAnsi="Calibri" w:cs="Calibri"/>
          <w:lang w:val="en-US"/>
        </w:rPr>
        <w:tab/>
        <w:t xml:space="preserve">Pucher J, Buehler R, Seinen M. Bicycling renaissance in North America? An update and re-appraisal of cycling trends and policies. </w:t>
      </w:r>
      <w:r w:rsidRPr="00A7190C">
        <w:rPr>
          <w:rFonts w:ascii="Calibri" w:hAnsi="Calibri" w:cs="Calibri"/>
          <w:i/>
          <w:iCs/>
          <w:lang w:val="en-US"/>
        </w:rPr>
        <w:t>Transportation Research Part A: Policy and Practice</w:t>
      </w:r>
      <w:r w:rsidRPr="00A7190C">
        <w:rPr>
          <w:rFonts w:ascii="Calibri" w:hAnsi="Calibri" w:cs="Calibri"/>
          <w:lang w:val="en-US"/>
        </w:rPr>
        <w:t xml:space="preserve"> [electronic article]. 2011;45(6):451–475. (https://www.sciencedirect.com/science/article/pii/S0965856411000474). (Accessed August 17, 2023)</w:t>
      </w:r>
    </w:p>
    <w:p w14:paraId="100E4FE6"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36. </w:t>
      </w:r>
      <w:r w:rsidRPr="00A7190C">
        <w:rPr>
          <w:rFonts w:ascii="Calibri" w:hAnsi="Calibri" w:cs="Calibri"/>
          <w:lang w:val="en-US"/>
        </w:rPr>
        <w:tab/>
        <w:t xml:space="preserve">Mölenberg FJM, Panter J, Burdorf A, et al. A systematic review of the effect of infrastructural interventions to promote cycling: strengthening causal inference from observational data. </w:t>
      </w:r>
      <w:r w:rsidRPr="00A7190C">
        <w:rPr>
          <w:rFonts w:ascii="Calibri" w:hAnsi="Calibri" w:cs="Calibri"/>
          <w:i/>
          <w:iCs/>
          <w:lang w:val="en-US"/>
        </w:rPr>
        <w:t>International Journal of Behavioral Nutrition and Physical Activity</w:t>
      </w:r>
      <w:r w:rsidRPr="00A7190C">
        <w:rPr>
          <w:rFonts w:ascii="Calibri" w:hAnsi="Calibri" w:cs="Calibri"/>
          <w:lang w:val="en-US"/>
        </w:rPr>
        <w:t xml:space="preserve"> [electronic article]. 2019;16(1):93. (https://doi.org/10.1186/s12966-019-0850-1). (Accessed August 17, 2023)</w:t>
      </w:r>
    </w:p>
    <w:p w14:paraId="101BEC7F"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37. </w:t>
      </w:r>
      <w:r w:rsidRPr="00A7190C">
        <w:rPr>
          <w:rFonts w:ascii="Calibri" w:hAnsi="Calibri" w:cs="Calibri"/>
          <w:lang w:val="en-US"/>
        </w:rPr>
        <w:tab/>
        <w:t xml:space="preserve">Buehler R, Pucher J. Cycling through the COVID-19 Pandemic to a More Sustainable Transport Future: Evidence from Case Studies of 14 Large Bicycle-Friendly Cities in Europe and North America. </w:t>
      </w:r>
      <w:r w:rsidRPr="00A7190C">
        <w:rPr>
          <w:rFonts w:ascii="Calibri" w:hAnsi="Calibri" w:cs="Calibri"/>
          <w:i/>
          <w:iCs/>
          <w:lang w:val="en-US"/>
        </w:rPr>
        <w:t>Sustainability</w:t>
      </w:r>
      <w:r w:rsidRPr="00A7190C">
        <w:rPr>
          <w:rFonts w:ascii="Calibri" w:hAnsi="Calibri" w:cs="Calibri"/>
          <w:lang w:val="en-US"/>
        </w:rPr>
        <w:t xml:space="preserve"> [electronic article]. 2022;14(12):7293. (https://www.mdpi.com/2071-1050/14/12/7293). (Accessed August 17, 2023)</w:t>
      </w:r>
    </w:p>
    <w:p w14:paraId="1A4C719F"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38. </w:t>
      </w:r>
      <w:r w:rsidRPr="00A7190C">
        <w:rPr>
          <w:rFonts w:ascii="Calibri" w:hAnsi="Calibri" w:cs="Calibri"/>
          <w:lang w:val="en-US"/>
        </w:rPr>
        <w:tab/>
        <w:t xml:space="preserve">Nikitas A, Tsigdinos S, Karolemeas C, et al. Cycling in the Era of COVID-19: Lessons Learnt and Best Practice Policy Recommendations for a More Bike-Centric Future. </w:t>
      </w:r>
      <w:r w:rsidRPr="00A7190C">
        <w:rPr>
          <w:rFonts w:ascii="Calibri" w:hAnsi="Calibri" w:cs="Calibri"/>
          <w:i/>
          <w:iCs/>
          <w:lang w:val="en-US"/>
        </w:rPr>
        <w:t>Sustainability</w:t>
      </w:r>
      <w:r w:rsidRPr="00A7190C">
        <w:rPr>
          <w:rFonts w:ascii="Calibri" w:hAnsi="Calibri" w:cs="Calibri"/>
          <w:lang w:val="en-US"/>
        </w:rPr>
        <w:t xml:space="preserve"> [electronic article]. 2021;13(9):4620. (https://www.mdpi.com/2071-1050/13/9/4620). (Accessed August 17, 2023)</w:t>
      </w:r>
    </w:p>
    <w:p w14:paraId="01AF9E0F"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39. </w:t>
      </w:r>
      <w:r w:rsidRPr="00A7190C">
        <w:rPr>
          <w:rFonts w:ascii="Calibri" w:hAnsi="Calibri" w:cs="Calibri"/>
          <w:lang w:val="en-US"/>
        </w:rPr>
        <w:tab/>
        <w:t xml:space="preserve">Rita L, Peliteiro M, Bostan T-C, et al. Using Deep Learning and Google Street View Imagery to Assess and Improve Cyclist Safety in London. </w:t>
      </w:r>
      <w:r w:rsidRPr="00A7190C">
        <w:rPr>
          <w:rFonts w:ascii="Calibri" w:hAnsi="Calibri" w:cs="Calibri"/>
          <w:i/>
          <w:iCs/>
          <w:lang w:val="en-US"/>
        </w:rPr>
        <w:t>Sustainability</w:t>
      </w:r>
      <w:r w:rsidRPr="00A7190C">
        <w:rPr>
          <w:rFonts w:ascii="Calibri" w:hAnsi="Calibri" w:cs="Calibri"/>
          <w:lang w:val="en-US"/>
        </w:rPr>
        <w:t xml:space="preserve">. 2023;15(13):10270. </w:t>
      </w:r>
    </w:p>
    <w:p w14:paraId="494F48E4"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40. </w:t>
      </w:r>
      <w:r w:rsidRPr="00A7190C">
        <w:rPr>
          <w:rFonts w:ascii="Calibri" w:hAnsi="Calibri" w:cs="Calibri"/>
          <w:lang w:val="en-US"/>
        </w:rPr>
        <w:tab/>
        <w:t xml:space="preserve">Li X, Ning H, Huang X, et al. Urban infrastructure audit: an effective protocol to digitize signalized intersections by mining street view images. </w:t>
      </w:r>
      <w:r w:rsidRPr="00A7190C">
        <w:rPr>
          <w:rFonts w:ascii="Calibri" w:hAnsi="Calibri" w:cs="Calibri"/>
          <w:i/>
          <w:iCs/>
          <w:lang w:val="en-US"/>
        </w:rPr>
        <w:t>Cartography and Geographic Information Science</w:t>
      </w:r>
      <w:r w:rsidRPr="00A7190C">
        <w:rPr>
          <w:rFonts w:ascii="Calibri" w:hAnsi="Calibri" w:cs="Calibri"/>
          <w:lang w:val="en-US"/>
        </w:rPr>
        <w:t xml:space="preserve">. 2022;49(1):32–49. </w:t>
      </w:r>
    </w:p>
    <w:p w14:paraId="01AC2974"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41. </w:t>
      </w:r>
      <w:r w:rsidRPr="00A7190C">
        <w:rPr>
          <w:rFonts w:ascii="Calibri" w:hAnsi="Calibri" w:cs="Calibri"/>
          <w:lang w:val="en-US"/>
        </w:rPr>
        <w:tab/>
        <w:t xml:space="preserve">Kang Y, Zhang F, Gao S, et al. A review of urban physical environment sensing using street view imagery in public health studies. </w:t>
      </w:r>
      <w:r w:rsidRPr="00A7190C">
        <w:rPr>
          <w:rFonts w:ascii="Calibri" w:hAnsi="Calibri" w:cs="Calibri"/>
          <w:i/>
          <w:iCs/>
          <w:lang w:val="en-US"/>
        </w:rPr>
        <w:t>Annals of GIS</w:t>
      </w:r>
      <w:r w:rsidRPr="00A7190C">
        <w:rPr>
          <w:rFonts w:ascii="Calibri" w:hAnsi="Calibri" w:cs="Calibri"/>
          <w:lang w:val="en-US"/>
        </w:rPr>
        <w:t xml:space="preserve">. 2020;26(3):261–275. </w:t>
      </w:r>
    </w:p>
    <w:p w14:paraId="44BEEA5B"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42. </w:t>
      </w:r>
      <w:r w:rsidRPr="00A7190C">
        <w:rPr>
          <w:rFonts w:ascii="Calibri" w:hAnsi="Calibri" w:cs="Calibri"/>
          <w:lang w:val="en-US"/>
        </w:rPr>
        <w:tab/>
        <w:t xml:space="preserve">Ito K, Biljecki F. Assessing bikeability with street view imagery and computer vision. </w:t>
      </w:r>
      <w:r w:rsidRPr="00A7190C">
        <w:rPr>
          <w:rFonts w:ascii="Calibri" w:hAnsi="Calibri" w:cs="Calibri"/>
          <w:i/>
          <w:iCs/>
          <w:lang w:val="en-US"/>
        </w:rPr>
        <w:t>Transportation Research Part C: Emerging Technologies</w:t>
      </w:r>
      <w:r w:rsidRPr="00A7190C">
        <w:rPr>
          <w:rFonts w:ascii="Calibri" w:hAnsi="Calibri" w:cs="Calibri"/>
          <w:lang w:val="en-US"/>
        </w:rPr>
        <w:t xml:space="preserve">. 2021;132:103371. </w:t>
      </w:r>
    </w:p>
    <w:p w14:paraId="6B318D22"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43. </w:t>
      </w:r>
      <w:r w:rsidRPr="00A7190C">
        <w:rPr>
          <w:rFonts w:ascii="Calibri" w:hAnsi="Calibri" w:cs="Calibri"/>
          <w:lang w:val="en-US"/>
        </w:rPr>
        <w:tab/>
        <w:t xml:space="preserve">Steinmetz-Wood M, Velauthapillai K, O’Brien G, et al. Assessing the micro-scale environment using Google Street View: the Virtual Systematic Tool for Evaluating Pedestrian Streetscapes (Virtual-STEPS). </w:t>
      </w:r>
      <w:r w:rsidRPr="00A7190C">
        <w:rPr>
          <w:rFonts w:ascii="Calibri" w:hAnsi="Calibri" w:cs="Calibri"/>
          <w:i/>
          <w:iCs/>
          <w:lang w:val="en-US"/>
        </w:rPr>
        <w:t>BMC Public Health</w:t>
      </w:r>
      <w:r w:rsidRPr="00A7190C">
        <w:rPr>
          <w:rFonts w:ascii="Calibri" w:hAnsi="Calibri" w:cs="Calibri"/>
          <w:lang w:val="en-US"/>
        </w:rPr>
        <w:t xml:space="preserve">. 2019;19(1):1246. </w:t>
      </w:r>
    </w:p>
    <w:p w14:paraId="67004DA8"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44. </w:t>
      </w:r>
      <w:r w:rsidRPr="00A7190C">
        <w:rPr>
          <w:rFonts w:ascii="Calibri" w:hAnsi="Calibri" w:cs="Calibri"/>
          <w:lang w:val="en-US"/>
        </w:rPr>
        <w:tab/>
        <w:t>Nakano R, Hilton J, Balaji S, et al. WebGPT: Browser-assisted question-answering with human feedback. 2022;(http://arxiv.org/abs/2112.09332). (Accessed May 17, 2024)</w:t>
      </w:r>
    </w:p>
    <w:p w14:paraId="11B00D10" w14:textId="77777777" w:rsidR="00A7190C" w:rsidRPr="00A7190C" w:rsidRDefault="00A7190C" w:rsidP="00A7190C">
      <w:pPr>
        <w:pStyle w:val="Bibliography"/>
        <w:rPr>
          <w:rFonts w:ascii="Calibri" w:hAnsi="Calibri" w:cs="Calibri"/>
          <w:lang w:val="en-US"/>
        </w:rPr>
      </w:pPr>
      <w:r w:rsidRPr="00A7190C">
        <w:rPr>
          <w:rFonts w:ascii="Calibri" w:hAnsi="Calibri" w:cs="Calibri"/>
          <w:lang w:val="en-US"/>
        </w:rPr>
        <w:t xml:space="preserve">45. </w:t>
      </w:r>
      <w:r w:rsidRPr="00A7190C">
        <w:rPr>
          <w:rFonts w:ascii="Calibri" w:hAnsi="Calibri" w:cs="Calibri"/>
          <w:lang w:val="en-US"/>
        </w:rPr>
        <w:tab/>
        <w:t xml:space="preserve">Liu Y, Han T, Ma S, et al. Summary of ChatGPT-Related research and perspective towards the future of large language models. </w:t>
      </w:r>
      <w:r w:rsidRPr="00A7190C">
        <w:rPr>
          <w:rFonts w:ascii="Calibri" w:hAnsi="Calibri" w:cs="Calibri"/>
          <w:i/>
          <w:iCs/>
          <w:lang w:val="en-US"/>
        </w:rPr>
        <w:t>Meta-Radiology</w:t>
      </w:r>
      <w:r w:rsidRPr="00A7190C">
        <w:rPr>
          <w:rFonts w:ascii="Calibri" w:hAnsi="Calibri" w:cs="Calibri"/>
          <w:lang w:val="en-US"/>
        </w:rPr>
        <w:t xml:space="preserve">. 2023;1(2):100017. </w:t>
      </w:r>
    </w:p>
    <w:p w14:paraId="68AA0876" w14:textId="4C1399FD" w:rsidR="001F3096" w:rsidRDefault="001F3096">
      <w:pPr>
        <w:sectPr w:rsidR="001F3096" w:rsidSect="009235E8">
          <w:footerReference w:type="default" r:id="rId16"/>
          <w:pgSz w:w="12240" w:h="15840"/>
          <w:pgMar w:top="1440" w:right="1440" w:bottom="1440" w:left="1440" w:header="708" w:footer="708" w:gutter="0"/>
          <w:cols w:space="708"/>
          <w:docGrid w:linePitch="360"/>
        </w:sectPr>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05AD9E96" w:rsidR="000B529D" w:rsidRDefault="000B529D" w:rsidP="000B529D">
      <w:pPr>
        <w:rPr>
          <w:sz w:val="24"/>
          <w:szCs w:val="24"/>
        </w:rPr>
      </w:pPr>
      <w:r w:rsidRPr="00401A3F">
        <w:rPr>
          <w:noProof/>
        </w:rPr>
        <w:drawing>
          <wp:inline distT="0" distB="0" distL="0" distR="0" wp14:anchorId="7ED878AB" wp14:editId="3F7149EA">
            <wp:extent cx="7783791" cy="5486400"/>
            <wp:effectExtent l="0" t="0" r="1905" b="0"/>
            <wp:docPr id="1436785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pic:cNvPicPr/>
                  </pic:nvPicPr>
                  <pic:blipFill rotWithShape="1">
                    <a:blip r:embed="rId17">
                      <a:extLst>
                        <a:ext uri="{28A0092B-C50C-407E-A947-70E740481C1C}">
                          <a14:useLocalDpi xmlns:a14="http://schemas.microsoft.com/office/drawing/2010/main" val="0"/>
                        </a:ext>
                      </a:extLst>
                    </a:blip>
                    <a:srcRect t="2460" b="3560"/>
                    <a:stretch/>
                  </pic:blipFill>
                  <pic:spPr bwMode="auto">
                    <a:xfrm>
                      <a:off x="0" y="0"/>
                      <a:ext cx="7806983" cy="5502747"/>
                    </a:xfrm>
                    <a:prstGeom prst="rect">
                      <a:avLst/>
                    </a:prstGeom>
                    <a:ln>
                      <a:noFill/>
                    </a:ln>
                    <a:extLst>
                      <a:ext uri="{53640926-AAD7-44D8-BBD7-CCE9431645EC}">
                        <a14:shadowObscured xmlns:a14="http://schemas.microsoft.com/office/drawing/2010/main"/>
                      </a:ext>
                    </a:extLst>
                  </pic:spPr>
                </pic:pic>
              </a:graphicData>
            </a:graphic>
          </wp:inline>
        </w:drawing>
      </w:r>
    </w:p>
    <w:p w14:paraId="08592EF0" w14:textId="4405061A"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w:t>
      </w:r>
      <w:r w:rsidRPr="00BB3F66">
        <w:rPr>
          <w:rFonts w:ascii="Calibri" w:hAnsi="Calibri" w:cs="Calibri"/>
          <w:i/>
          <w:iCs/>
          <w:sz w:val="24"/>
          <w:szCs w:val="24"/>
          <w:rPrChange w:id="468" w:author="Richard Wen" w:date="2024-05-17T02:56:00Z">
            <w:rPr>
              <w:i/>
              <w:iCs/>
              <w:sz w:val="24"/>
              <w:szCs w:val="24"/>
            </w:rPr>
          </w:rPrChange>
        </w:rPr>
        <w:t>.</w:t>
      </w:r>
      <w:ins w:id="469" w:author="Richard Wen" w:date="2024-05-17T02:56:00Z">
        <w:r w:rsidR="00BB3F66" w:rsidRPr="00BB3F66">
          <w:rPr>
            <w:rFonts w:ascii="Calibri" w:hAnsi="Calibri" w:cs="Calibri"/>
            <w:i/>
            <w:iCs/>
            <w:sz w:val="24"/>
            <w:szCs w:val="24"/>
            <w:rPrChange w:id="470" w:author="Richard Wen" w:date="2024-05-17T02:56:00Z">
              <w:rPr>
                <w:i/>
                <w:iCs/>
                <w:sz w:val="24"/>
                <w:szCs w:val="24"/>
              </w:rPr>
            </w:rPrChange>
          </w:rPr>
          <w:t xml:space="preserve"> </w:t>
        </w:r>
        <w:r w:rsidR="00BB3F66" w:rsidRPr="00BB3F66">
          <w:rPr>
            <w:rFonts w:cstheme="minorHAnsi"/>
            <w:i/>
            <w:iCs/>
            <w:color w:val="333333"/>
            <w:sz w:val="24"/>
            <w:szCs w:val="24"/>
            <w:shd w:val="clear" w:color="auto" w:fill="FFFFFF"/>
            <w:rPrChange w:id="471" w:author="Richard Wen" w:date="2024-05-17T02:56:00Z">
              <w:rPr>
                <w:rFonts w:ascii="Helvetica Neue" w:hAnsi="Helvetica Neue"/>
                <w:color w:val="333333"/>
                <w:sz w:val="21"/>
                <w:szCs w:val="21"/>
                <w:shd w:val="clear" w:color="auto" w:fill="FFFFFF"/>
              </w:rPr>
            </w:rPrChange>
          </w:rPr>
          <w:t>Basemap from OpenStreetMap and Carto (Positron).</w:t>
        </w:r>
      </w:ins>
      <w:del w:id="472" w:author="Richard Wen" w:date="2024-05-17T02:50:00Z">
        <w:r w:rsidDel="00195748">
          <w:rPr>
            <w:i/>
            <w:iCs/>
            <w:sz w:val="24"/>
            <w:szCs w:val="24"/>
          </w:rPr>
          <w:delText xml:space="preserve"> Mapped in ArcGIS Pro 3.0.1.</w:delText>
        </w:r>
      </w:del>
    </w:p>
    <w:p w14:paraId="606A7352" w14:textId="5722F43C" w:rsidR="000B529D" w:rsidRDefault="000B529D" w:rsidP="000B529D">
      <w:pPr>
        <w:rPr>
          <w:i/>
          <w:iCs/>
          <w:sz w:val="24"/>
          <w:szCs w:val="24"/>
        </w:rPr>
      </w:pPr>
      <w:r w:rsidRPr="00401A3F">
        <w:rPr>
          <w:i/>
          <w:iCs/>
          <w:noProof/>
          <w:sz w:val="24"/>
          <w:szCs w:val="24"/>
        </w:rPr>
        <w:lastRenderedPageBreak/>
        <w:drawing>
          <wp:inline distT="0" distB="0" distL="0" distR="0" wp14:anchorId="0DA31E8B" wp14:editId="58D2CCB0">
            <wp:extent cx="6793796" cy="5752465"/>
            <wp:effectExtent l="0" t="0" r="1270" b="635"/>
            <wp:docPr id="564765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pic:cNvPicPr/>
                  </pic:nvPicPr>
                  <pic:blipFill rotWithShape="1">
                    <a:blip r:embed="rId18">
                      <a:extLst>
                        <a:ext uri="{28A0092B-C50C-407E-A947-70E740481C1C}">
                          <a14:useLocalDpi xmlns:a14="http://schemas.microsoft.com/office/drawing/2010/main" val="0"/>
                        </a:ext>
                      </a:extLst>
                    </a:blip>
                    <a:srcRect l="5744" r="5680"/>
                    <a:stretch/>
                  </pic:blipFill>
                  <pic:spPr bwMode="auto">
                    <a:xfrm>
                      <a:off x="0" y="0"/>
                      <a:ext cx="6807920" cy="5764424"/>
                    </a:xfrm>
                    <a:prstGeom prst="rect">
                      <a:avLst/>
                    </a:prstGeom>
                    <a:ln>
                      <a:noFill/>
                    </a:ln>
                    <a:extLst>
                      <a:ext uri="{53640926-AAD7-44D8-BBD7-CCE9431645EC}">
                        <a14:shadowObscured xmlns:a14="http://schemas.microsoft.com/office/drawing/2010/main"/>
                      </a:ext>
                    </a:extLst>
                  </pic:spPr>
                </pic:pic>
              </a:graphicData>
            </a:graphic>
          </wp:inline>
        </w:drawing>
      </w:r>
    </w:p>
    <w:p w14:paraId="2D1DF190" w14:textId="7197BE0B"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w:t>
      </w:r>
      <w:ins w:id="473" w:author="Richard Wen" w:date="2024-05-17T02:57:00Z">
        <w:r w:rsidR="00BB3F66">
          <w:rPr>
            <w:i/>
            <w:iCs/>
            <w:sz w:val="24"/>
            <w:szCs w:val="24"/>
          </w:rPr>
          <w:t xml:space="preserve"> </w:t>
        </w:r>
        <w:r w:rsidR="00BB3F66" w:rsidRPr="002E7C29">
          <w:rPr>
            <w:rFonts w:cstheme="minorHAnsi"/>
            <w:i/>
            <w:iCs/>
            <w:color w:val="333333"/>
            <w:sz w:val="24"/>
            <w:szCs w:val="24"/>
            <w:shd w:val="clear" w:color="auto" w:fill="FFFFFF"/>
          </w:rPr>
          <w:t>Basemap from OpenStreetMap and Carto (Positron).</w:t>
        </w:r>
      </w:ins>
      <w:del w:id="474" w:author="Richard Wen" w:date="2024-05-17T02:50:00Z">
        <w:r w:rsidDel="0032564E">
          <w:rPr>
            <w:i/>
            <w:iCs/>
            <w:sz w:val="24"/>
            <w:szCs w:val="24"/>
          </w:rPr>
          <w:delText xml:space="preserve"> Mapped in ArcGIS Pro 3.0.1.</w:delText>
        </w:r>
      </w:del>
    </w:p>
    <w:p w14:paraId="70C8DA1B" w14:textId="60355955" w:rsidR="000B529D" w:rsidRDefault="000B529D" w:rsidP="000B529D">
      <w:pPr>
        <w:rPr>
          <w:i/>
          <w:iCs/>
          <w:sz w:val="24"/>
          <w:szCs w:val="24"/>
        </w:rPr>
      </w:pPr>
      <w:r w:rsidRPr="005A66DB">
        <w:rPr>
          <w:i/>
          <w:iCs/>
          <w:noProof/>
          <w:sz w:val="24"/>
          <w:szCs w:val="24"/>
        </w:rPr>
        <w:lastRenderedPageBreak/>
        <w:drawing>
          <wp:inline distT="0" distB="0" distL="0" distR="0" wp14:anchorId="48290405" wp14:editId="5FDF64C5">
            <wp:extent cx="9162235" cy="5586517"/>
            <wp:effectExtent l="0" t="0" r="0" b="1905"/>
            <wp:docPr id="2011403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pic:cNvPicPr/>
                  </pic:nvPicPr>
                  <pic:blipFill rotWithShape="1">
                    <a:blip r:embed="rId19">
                      <a:extLst>
                        <a:ext uri="{28A0092B-C50C-407E-A947-70E740481C1C}">
                          <a14:useLocalDpi xmlns:a14="http://schemas.microsoft.com/office/drawing/2010/main" val="0"/>
                        </a:ext>
                      </a:extLst>
                    </a:blip>
                    <a:srcRect t="9020" b="9682"/>
                    <a:stretch/>
                  </pic:blipFill>
                  <pic:spPr bwMode="auto">
                    <a:xfrm>
                      <a:off x="0" y="0"/>
                      <a:ext cx="9184207" cy="5599914"/>
                    </a:xfrm>
                    <a:prstGeom prst="rect">
                      <a:avLst/>
                    </a:prstGeom>
                    <a:ln>
                      <a:noFill/>
                    </a:ln>
                    <a:extLst>
                      <a:ext uri="{53640926-AAD7-44D8-BBD7-CCE9431645EC}">
                        <a14:shadowObscured xmlns:a14="http://schemas.microsoft.com/office/drawing/2010/main"/>
                      </a:ext>
                    </a:extLst>
                  </pic:spPr>
                </pic:pic>
              </a:graphicData>
            </a:graphic>
          </wp:inline>
        </w:drawing>
      </w:r>
    </w:p>
    <w:p w14:paraId="39CF766C" w14:textId="0FFEBE45" w:rsidR="00875E1E" w:rsidRDefault="000B529D" w:rsidP="000B529D">
      <w:pPr>
        <w:rPr>
          <w:ins w:id="475" w:author="Richard Wen" w:date="2024-05-17T02:50:00Z"/>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w:t>
      </w:r>
      <w:ins w:id="476" w:author="Richard Wen" w:date="2024-05-17T02:57:00Z">
        <w:r w:rsidR="00BB3F66">
          <w:rPr>
            <w:i/>
            <w:iCs/>
            <w:sz w:val="24"/>
            <w:szCs w:val="24"/>
          </w:rPr>
          <w:t xml:space="preserve"> </w:t>
        </w:r>
        <w:r w:rsidR="00BB3F66" w:rsidRPr="002E7C29">
          <w:rPr>
            <w:rFonts w:cstheme="minorHAnsi"/>
            <w:i/>
            <w:iCs/>
            <w:color w:val="333333"/>
            <w:sz w:val="24"/>
            <w:szCs w:val="24"/>
            <w:shd w:val="clear" w:color="auto" w:fill="FFFFFF"/>
          </w:rPr>
          <w:t>Basemap from OpenStreetMap and Carto (Positron).</w:t>
        </w:r>
      </w:ins>
    </w:p>
    <w:p w14:paraId="350251D0" w14:textId="7D05F495" w:rsidR="000B529D" w:rsidRDefault="000B529D" w:rsidP="000B529D">
      <w:pPr>
        <w:rPr>
          <w:i/>
          <w:iCs/>
          <w:sz w:val="24"/>
          <w:szCs w:val="24"/>
        </w:rPr>
      </w:pPr>
      <w:del w:id="477" w:author="Richard Wen" w:date="2024-05-17T02:49:00Z">
        <w:r w:rsidDel="00875E1E">
          <w:rPr>
            <w:i/>
            <w:iCs/>
            <w:sz w:val="24"/>
            <w:szCs w:val="24"/>
          </w:rPr>
          <w:lastRenderedPageBreak/>
          <w:delText xml:space="preserve"> Mapped in ArcGIS Pro 3.0.1.</w:delText>
        </w:r>
      </w:del>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033C9" w14:paraId="0D542B2B" w14:textId="79067AA2" w:rsidTr="0048166A">
        <w:tc>
          <w:tcPr>
            <w:tcW w:w="891" w:type="dxa"/>
            <w:vMerge w:val="restart"/>
            <w:shd w:val="clear" w:color="auto" w:fill="2F5496" w:themeFill="accent1" w:themeFillShade="BF"/>
          </w:tcPr>
          <w:p w14:paraId="6FAA8F24" w14:textId="320EC38E" w:rsidR="007033C9" w:rsidRPr="008A7789" w:rsidRDefault="007033C9" w:rsidP="00533347">
            <w:pPr>
              <w:rPr>
                <w:rFonts w:cstheme="minorHAnsi"/>
                <w:b/>
                <w:bCs/>
                <w:color w:val="FFFFFF" w:themeColor="background1"/>
                <w:sz w:val="20"/>
                <w:szCs w:val="20"/>
              </w:rPr>
            </w:pPr>
          </w:p>
        </w:tc>
        <w:tc>
          <w:tcPr>
            <w:tcW w:w="13499" w:type="dxa"/>
            <w:gridSpan w:val="15"/>
            <w:shd w:val="clear" w:color="auto" w:fill="2F5496" w:themeFill="accent1" w:themeFillShade="BF"/>
          </w:tcPr>
          <w:p w14:paraId="0DE1950B" w14:textId="77777777" w:rsidR="007033C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089B7E75" w14:textId="221F70A9" w:rsidR="007033C9" w:rsidRPr="008A7789" w:rsidRDefault="007033C9" w:rsidP="00533347">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033C9" w14:paraId="4984B3EE" w14:textId="504F0DAB" w:rsidTr="007033C9">
        <w:tc>
          <w:tcPr>
            <w:tcW w:w="891" w:type="dxa"/>
            <w:vMerge/>
            <w:shd w:val="clear" w:color="auto" w:fill="2F5496" w:themeFill="accent1" w:themeFillShade="BF"/>
          </w:tcPr>
          <w:p w14:paraId="7108C2E5" w14:textId="77777777" w:rsidR="007033C9" w:rsidRPr="008A7789" w:rsidRDefault="007033C9" w:rsidP="00533347">
            <w:pPr>
              <w:rPr>
                <w:rFonts w:cstheme="minorHAnsi"/>
                <w:b/>
                <w:bCs/>
                <w:color w:val="FFFFFF" w:themeColor="background1"/>
                <w:sz w:val="20"/>
                <w:szCs w:val="20"/>
              </w:rPr>
            </w:pPr>
          </w:p>
        </w:tc>
        <w:tc>
          <w:tcPr>
            <w:tcW w:w="4518" w:type="dxa"/>
            <w:gridSpan w:val="5"/>
            <w:shd w:val="clear" w:color="auto" w:fill="2F5496" w:themeFill="accent1" w:themeFillShade="BF"/>
          </w:tcPr>
          <w:p w14:paraId="369318C2" w14:textId="58710EB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5BD5B66" w14:textId="5DDB0672"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3912527" w14:textId="77777777" w:rsidR="007033C9" w:rsidRPr="008A7789" w:rsidRDefault="007033C9" w:rsidP="00533347">
            <w:pPr>
              <w:rPr>
                <w:rFonts w:cstheme="minorHAnsi"/>
                <w:b/>
                <w:bCs/>
                <w:color w:val="FFFFFF" w:themeColor="background1"/>
                <w:sz w:val="20"/>
                <w:szCs w:val="20"/>
              </w:rPr>
            </w:pPr>
          </w:p>
        </w:tc>
        <w:tc>
          <w:tcPr>
            <w:tcW w:w="3665" w:type="dxa"/>
            <w:gridSpan w:val="4"/>
            <w:shd w:val="clear" w:color="auto" w:fill="2F5496" w:themeFill="accent1" w:themeFillShade="BF"/>
          </w:tcPr>
          <w:p w14:paraId="7C6854A8" w14:textId="680F071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3CC37AF" w14:textId="77777777" w:rsidR="007033C9" w:rsidRPr="008A7789" w:rsidRDefault="007033C9" w:rsidP="00533347">
            <w:pPr>
              <w:rPr>
                <w:rFonts w:cstheme="minorHAnsi"/>
                <w:b/>
                <w:bCs/>
                <w:color w:val="FFFFFF" w:themeColor="background1"/>
                <w:sz w:val="20"/>
                <w:szCs w:val="20"/>
              </w:rPr>
            </w:pPr>
          </w:p>
        </w:tc>
      </w:tr>
      <w:tr w:rsidR="007033C9" w14:paraId="2E122B86" w14:textId="4C80F0E4" w:rsidTr="007F7E17">
        <w:tc>
          <w:tcPr>
            <w:tcW w:w="891" w:type="dxa"/>
            <w:shd w:val="clear" w:color="auto" w:fill="B4C6E7" w:themeFill="accent1" w:themeFillTint="66"/>
          </w:tcPr>
          <w:p w14:paraId="02F797E4" w14:textId="60DA4ED2" w:rsidR="007033C9" w:rsidRDefault="006A40AD" w:rsidP="00533347">
            <w:pPr>
              <w:rPr>
                <w:rFonts w:cstheme="minorHAnsi"/>
                <w:sz w:val="20"/>
                <w:szCs w:val="20"/>
              </w:rPr>
            </w:pPr>
            <w:r>
              <w:rPr>
                <w:rFonts w:cstheme="minorHAnsi"/>
                <w:sz w:val="20"/>
                <w:szCs w:val="20"/>
              </w:rPr>
              <w:t>Year</w:t>
            </w:r>
          </w:p>
        </w:tc>
        <w:tc>
          <w:tcPr>
            <w:tcW w:w="896" w:type="dxa"/>
            <w:shd w:val="clear" w:color="auto" w:fill="B4C6E7" w:themeFill="accent1" w:themeFillTint="66"/>
          </w:tcPr>
          <w:p w14:paraId="6F8AC4EA" w14:textId="77777777"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39B142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6062D52C"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4A98D1D9" w14:textId="77777777" w:rsidR="007033C9" w:rsidRPr="00B26296" w:rsidRDefault="007033C9" w:rsidP="00533347">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0BEDB079" w14:textId="7B2E02FA" w:rsidR="007033C9" w:rsidRDefault="007033C9" w:rsidP="00533347">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B75C01" w14:textId="4429A00B"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0C517A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2CE71F16"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39A0622A"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63DBFFD1" w14:textId="5D13B309" w:rsidR="007033C9" w:rsidRDefault="007033C9" w:rsidP="00533347">
            <w:pPr>
              <w:rPr>
                <w:rFonts w:cstheme="minorHAnsi"/>
                <w:sz w:val="20"/>
                <w:szCs w:val="20"/>
              </w:rPr>
            </w:pPr>
            <w:r>
              <w:rPr>
                <w:rFonts w:cstheme="minorHAnsi"/>
                <w:sz w:val="20"/>
                <w:szCs w:val="20"/>
              </w:rPr>
              <w:t>Change</w:t>
            </w:r>
          </w:p>
        </w:tc>
        <w:tc>
          <w:tcPr>
            <w:tcW w:w="935" w:type="dxa"/>
            <w:shd w:val="clear" w:color="auto" w:fill="B4C6E7" w:themeFill="accent1" w:themeFillTint="66"/>
          </w:tcPr>
          <w:p w14:paraId="58E2B08F" w14:textId="124B0A6F" w:rsidR="007033C9" w:rsidRPr="004B51C3" w:rsidRDefault="007033C9" w:rsidP="00533347">
            <w:pPr>
              <w:rPr>
                <w:rFonts w:cstheme="minorHAnsi"/>
                <w:sz w:val="20"/>
                <w:szCs w:val="20"/>
              </w:rPr>
            </w:pPr>
            <w:r>
              <w:rPr>
                <w:rFonts w:cstheme="minorHAnsi"/>
                <w:sz w:val="20"/>
                <w:szCs w:val="20"/>
              </w:rPr>
              <w:t>PL</w:t>
            </w:r>
          </w:p>
        </w:tc>
        <w:tc>
          <w:tcPr>
            <w:tcW w:w="895" w:type="dxa"/>
            <w:shd w:val="clear" w:color="auto" w:fill="B4C6E7" w:themeFill="accent1" w:themeFillTint="66"/>
          </w:tcPr>
          <w:p w14:paraId="0B9C4CD9"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063CCDB8"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65ACB7C0"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9A63D23" w14:textId="2D15CD29" w:rsidR="007033C9" w:rsidRPr="007033C9" w:rsidRDefault="007033C9" w:rsidP="00533347">
            <w:pPr>
              <w:rPr>
                <w:rFonts w:cstheme="minorHAnsi"/>
                <w:sz w:val="20"/>
                <w:szCs w:val="20"/>
              </w:rPr>
            </w:pPr>
            <w:r>
              <w:rPr>
                <w:rFonts w:cstheme="minorHAnsi"/>
                <w:sz w:val="20"/>
                <w:szCs w:val="20"/>
              </w:rPr>
              <w:t>Change</w:t>
            </w:r>
          </w:p>
        </w:tc>
      </w:tr>
      <w:tr w:rsidR="006A40AD" w14:paraId="3C4D1D30" w14:textId="4984272E" w:rsidTr="003904A0">
        <w:tc>
          <w:tcPr>
            <w:tcW w:w="891" w:type="dxa"/>
            <w:vAlign w:val="bottom"/>
          </w:tcPr>
          <w:p w14:paraId="0A1C874E" w14:textId="70E72C83" w:rsidR="006A40AD" w:rsidRPr="004B51C3" w:rsidRDefault="006A40AD" w:rsidP="006A40AD">
            <w:pPr>
              <w:rPr>
                <w:rFonts w:cstheme="minorHAnsi"/>
                <w:sz w:val="20"/>
                <w:szCs w:val="20"/>
              </w:rPr>
            </w:pPr>
            <w:r>
              <w:rPr>
                <w:rFonts w:ascii="Aptos Narrow" w:hAnsi="Aptos Narrow"/>
                <w:color w:val="000000"/>
              </w:rPr>
              <w:t>2009</w:t>
            </w:r>
          </w:p>
        </w:tc>
        <w:tc>
          <w:tcPr>
            <w:tcW w:w="896" w:type="dxa"/>
            <w:vAlign w:val="bottom"/>
          </w:tcPr>
          <w:p w14:paraId="037F63BA" w14:textId="70908172" w:rsidR="006A40AD" w:rsidRPr="00E323AC" w:rsidRDefault="006A40AD" w:rsidP="006A40AD">
            <w:pPr>
              <w:rPr>
                <w:rFonts w:cstheme="minorHAnsi"/>
                <w:sz w:val="18"/>
                <w:szCs w:val="18"/>
              </w:rPr>
            </w:pPr>
            <w:r>
              <w:rPr>
                <w:rFonts w:ascii="Aptos Narrow" w:hAnsi="Aptos Narrow"/>
                <w:color w:val="000000"/>
              </w:rPr>
              <w:t>39.8</w:t>
            </w:r>
          </w:p>
        </w:tc>
        <w:tc>
          <w:tcPr>
            <w:tcW w:w="859" w:type="dxa"/>
            <w:vAlign w:val="bottom"/>
          </w:tcPr>
          <w:p w14:paraId="49218660" w14:textId="38AC4E22"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62CE65F" w14:textId="00C91876" w:rsidR="006A40AD" w:rsidRPr="00E323AC" w:rsidRDefault="006A40AD" w:rsidP="006A40AD">
            <w:pPr>
              <w:rPr>
                <w:rFonts w:cstheme="minorHAnsi"/>
                <w:sz w:val="18"/>
                <w:szCs w:val="18"/>
              </w:rPr>
            </w:pPr>
            <w:r>
              <w:rPr>
                <w:rFonts w:ascii="Aptos Narrow" w:hAnsi="Aptos Narrow"/>
                <w:color w:val="000000"/>
              </w:rPr>
              <w:t>2.84</w:t>
            </w:r>
          </w:p>
        </w:tc>
        <w:tc>
          <w:tcPr>
            <w:tcW w:w="940" w:type="dxa"/>
            <w:shd w:val="clear" w:color="auto" w:fill="D9E2F3" w:themeFill="accent1" w:themeFillTint="33"/>
            <w:vAlign w:val="bottom"/>
          </w:tcPr>
          <w:p w14:paraId="238E87A8" w14:textId="7315019B" w:rsidR="006A40AD" w:rsidRPr="006A40AD" w:rsidRDefault="006A40AD" w:rsidP="006A40AD">
            <w:pPr>
              <w:rPr>
                <w:rFonts w:cstheme="minorHAnsi"/>
                <w:b/>
                <w:bCs/>
                <w:sz w:val="18"/>
                <w:szCs w:val="18"/>
              </w:rPr>
            </w:pPr>
            <w:r w:rsidRPr="006A40AD">
              <w:rPr>
                <w:rFonts w:ascii="Aptos Narrow" w:hAnsi="Aptos Narrow"/>
                <w:b/>
                <w:bCs/>
                <w:color w:val="000000"/>
              </w:rPr>
              <w:t>42.64</w:t>
            </w:r>
          </w:p>
        </w:tc>
        <w:tc>
          <w:tcPr>
            <w:tcW w:w="928" w:type="dxa"/>
            <w:tcBorders>
              <w:tl2br w:val="single" w:sz="4" w:space="0" w:color="auto"/>
            </w:tcBorders>
            <w:shd w:val="clear" w:color="auto" w:fill="D9E2F3" w:themeFill="accent1" w:themeFillTint="33"/>
            <w:vAlign w:val="bottom"/>
          </w:tcPr>
          <w:p w14:paraId="3221DDA0" w14:textId="77777777" w:rsidR="006A40AD" w:rsidRPr="00E323AC" w:rsidRDefault="006A40AD" w:rsidP="006A40AD">
            <w:pPr>
              <w:rPr>
                <w:rFonts w:cstheme="minorHAnsi"/>
                <w:sz w:val="18"/>
                <w:szCs w:val="18"/>
              </w:rPr>
            </w:pPr>
          </w:p>
        </w:tc>
        <w:tc>
          <w:tcPr>
            <w:tcW w:w="895" w:type="dxa"/>
            <w:vAlign w:val="bottom"/>
          </w:tcPr>
          <w:p w14:paraId="2DF6F3E6" w14:textId="737C75A1" w:rsidR="006A40AD" w:rsidRPr="00E323AC" w:rsidRDefault="006A40AD" w:rsidP="006A40AD">
            <w:pPr>
              <w:rPr>
                <w:rFonts w:cstheme="minorHAnsi"/>
                <w:sz w:val="18"/>
                <w:szCs w:val="18"/>
              </w:rPr>
            </w:pPr>
            <w:r>
              <w:rPr>
                <w:rFonts w:ascii="Aptos Narrow" w:hAnsi="Aptos Narrow"/>
                <w:color w:val="000000"/>
              </w:rPr>
              <w:t>7.58</w:t>
            </w:r>
          </w:p>
        </w:tc>
        <w:tc>
          <w:tcPr>
            <w:tcW w:w="859" w:type="dxa"/>
            <w:vAlign w:val="bottom"/>
          </w:tcPr>
          <w:p w14:paraId="75F79D69" w14:textId="5520AD9A"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375EC3B3" w14:textId="5500879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9867BEC" w14:textId="3A078789" w:rsidR="006A40AD" w:rsidRPr="006A40AD" w:rsidRDefault="006A40AD" w:rsidP="006A40AD">
            <w:pPr>
              <w:rPr>
                <w:rFonts w:cstheme="minorHAnsi"/>
                <w:b/>
                <w:bCs/>
                <w:sz w:val="18"/>
                <w:szCs w:val="18"/>
              </w:rPr>
            </w:pPr>
            <w:r w:rsidRPr="006A40AD">
              <w:rPr>
                <w:rFonts w:ascii="Aptos Narrow" w:hAnsi="Aptos Narrow"/>
                <w:b/>
                <w:bCs/>
                <w:color w:val="000000"/>
              </w:rPr>
              <w:t>7.58</w:t>
            </w:r>
          </w:p>
        </w:tc>
        <w:tc>
          <w:tcPr>
            <w:tcW w:w="885" w:type="dxa"/>
            <w:tcBorders>
              <w:tl2br w:val="single" w:sz="4" w:space="0" w:color="auto"/>
            </w:tcBorders>
            <w:shd w:val="clear" w:color="auto" w:fill="D9E2F3" w:themeFill="accent1" w:themeFillTint="33"/>
            <w:vAlign w:val="bottom"/>
          </w:tcPr>
          <w:p w14:paraId="1DDDB822" w14:textId="77777777" w:rsidR="006A40AD" w:rsidRPr="007033C9" w:rsidRDefault="006A40AD" w:rsidP="006A40AD">
            <w:pPr>
              <w:rPr>
                <w:rFonts w:cstheme="minorHAnsi"/>
                <w:b/>
                <w:bCs/>
                <w:i/>
                <w:iCs/>
                <w:sz w:val="18"/>
                <w:szCs w:val="18"/>
              </w:rPr>
            </w:pPr>
          </w:p>
        </w:tc>
        <w:tc>
          <w:tcPr>
            <w:tcW w:w="935" w:type="dxa"/>
            <w:vAlign w:val="bottom"/>
          </w:tcPr>
          <w:p w14:paraId="474CFB07" w14:textId="420D908B" w:rsidR="006A40AD" w:rsidRPr="00E323AC" w:rsidRDefault="006A40AD" w:rsidP="006A40AD">
            <w:pPr>
              <w:rPr>
                <w:rFonts w:cstheme="minorHAnsi"/>
                <w:sz w:val="18"/>
                <w:szCs w:val="18"/>
              </w:rPr>
            </w:pPr>
            <w:r>
              <w:rPr>
                <w:rFonts w:ascii="Aptos Narrow" w:hAnsi="Aptos Narrow"/>
                <w:color w:val="000000"/>
              </w:rPr>
              <w:t>102.57</w:t>
            </w:r>
          </w:p>
        </w:tc>
        <w:tc>
          <w:tcPr>
            <w:tcW w:w="895" w:type="dxa"/>
            <w:vAlign w:val="bottom"/>
          </w:tcPr>
          <w:p w14:paraId="6F4723C4" w14:textId="450EE733"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7340972" w14:textId="0F9BA005"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25B1BFA" w14:textId="7665BE82" w:rsidR="006A40AD" w:rsidRPr="006A40AD" w:rsidRDefault="006A40AD" w:rsidP="006A40AD">
            <w:pPr>
              <w:rPr>
                <w:rFonts w:cstheme="minorHAnsi"/>
                <w:b/>
                <w:bCs/>
                <w:sz w:val="18"/>
                <w:szCs w:val="18"/>
              </w:rPr>
            </w:pPr>
            <w:r w:rsidRPr="006A40AD">
              <w:rPr>
                <w:rFonts w:ascii="Aptos Narrow" w:hAnsi="Aptos Narrow"/>
                <w:b/>
                <w:bCs/>
                <w:color w:val="000000"/>
              </w:rPr>
              <w:t>104.13</w:t>
            </w:r>
          </w:p>
        </w:tc>
        <w:tc>
          <w:tcPr>
            <w:tcW w:w="842" w:type="dxa"/>
            <w:tcBorders>
              <w:tl2br w:val="single" w:sz="4" w:space="0" w:color="auto"/>
            </w:tcBorders>
            <w:shd w:val="clear" w:color="auto" w:fill="D9E2F3" w:themeFill="accent1" w:themeFillTint="33"/>
            <w:vAlign w:val="bottom"/>
          </w:tcPr>
          <w:p w14:paraId="6DDFE3C7" w14:textId="77777777" w:rsidR="006A40AD" w:rsidRPr="00E323AC" w:rsidRDefault="006A40AD" w:rsidP="006A40AD">
            <w:pPr>
              <w:rPr>
                <w:rFonts w:cstheme="minorHAnsi"/>
                <w:b/>
                <w:bCs/>
                <w:sz w:val="18"/>
                <w:szCs w:val="18"/>
              </w:rPr>
            </w:pPr>
          </w:p>
        </w:tc>
      </w:tr>
      <w:tr w:rsidR="006A40AD" w14:paraId="63362AEB" w14:textId="413241DA" w:rsidTr="003904A0">
        <w:tc>
          <w:tcPr>
            <w:tcW w:w="891" w:type="dxa"/>
            <w:vAlign w:val="bottom"/>
          </w:tcPr>
          <w:p w14:paraId="75658C55" w14:textId="1AB668C5" w:rsidR="006A40AD" w:rsidRPr="004B51C3" w:rsidRDefault="006A40AD" w:rsidP="006A40AD">
            <w:pPr>
              <w:rPr>
                <w:rFonts w:cstheme="minorHAnsi"/>
                <w:sz w:val="20"/>
                <w:szCs w:val="20"/>
              </w:rPr>
            </w:pPr>
            <w:r>
              <w:rPr>
                <w:rFonts w:ascii="Aptos Narrow" w:hAnsi="Aptos Narrow"/>
                <w:color w:val="000000"/>
              </w:rPr>
              <w:t>2010</w:t>
            </w:r>
          </w:p>
        </w:tc>
        <w:tc>
          <w:tcPr>
            <w:tcW w:w="896" w:type="dxa"/>
            <w:vAlign w:val="bottom"/>
          </w:tcPr>
          <w:p w14:paraId="53C5872C" w14:textId="79F4B380" w:rsidR="006A40AD" w:rsidRPr="00E323AC" w:rsidRDefault="006A40AD" w:rsidP="006A40AD">
            <w:pPr>
              <w:rPr>
                <w:rFonts w:cstheme="minorHAnsi"/>
                <w:sz w:val="18"/>
                <w:szCs w:val="18"/>
              </w:rPr>
            </w:pPr>
            <w:r>
              <w:rPr>
                <w:rFonts w:ascii="Aptos Narrow" w:hAnsi="Aptos Narrow"/>
                <w:color w:val="000000"/>
              </w:rPr>
              <w:t>39.78</w:t>
            </w:r>
          </w:p>
        </w:tc>
        <w:tc>
          <w:tcPr>
            <w:tcW w:w="859" w:type="dxa"/>
            <w:vAlign w:val="bottom"/>
          </w:tcPr>
          <w:p w14:paraId="5BDF8B35" w14:textId="3313AAA4"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9EC637F" w14:textId="79B95A58" w:rsidR="006A40AD" w:rsidRPr="00E323AC" w:rsidRDefault="006A40AD" w:rsidP="006A40AD">
            <w:pPr>
              <w:rPr>
                <w:rFonts w:cstheme="minorHAnsi"/>
                <w:sz w:val="18"/>
                <w:szCs w:val="18"/>
              </w:rPr>
            </w:pPr>
            <w:r>
              <w:rPr>
                <w:rFonts w:ascii="Aptos Narrow" w:hAnsi="Aptos Narrow"/>
                <w:color w:val="000000"/>
              </w:rPr>
              <w:t>6.33</w:t>
            </w:r>
          </w:p>
        </w:tc>
        <w:tc>
          <w:tcPr>
            <w:tcW w:w="940" w:type="dxa"/>
            <w:shd w:val="clear" w:color="auto" w:fill="D9E2F3" w:themeFill="accent1" w:themeFillTint="33"/>
            <w:vAlign w:val="bottom"/>
          </w:tcPr>
          <w:p w14:paraId="6CB1C08C" w14:textId="6485BC9D" w:rsidR="006A40AD" w:rsidRPr="006A40AD" w:rsidRDefault="006A40AD" w:rsidP="006A40AD">
            <w:pPr>
              <w:rPr>
                <w:rFonts w:cstheme="minorHAnsi"/>
                <w:b/>
                <w:bCs/>
                <w:sz w:val="18"/>
                <w:szCs w:val="18"/>
              </w:rPr>
            </w:pPr>
            <w:r w:rsidRPr="006A40AD">
              <w:rPr>
                <w:rFonts w:ascii="Aptos Narrow" w:hAnsi="Aptos Narrow"/>
                <w:b/>
                <w:bCs/>
                <w:color w:val="000000"/>
              </w:rPr>
              <w:t>46.11</w:t>
            </w:r>
          </w:p>
        </w:tc>
        <w:tc>
          <w:tcPr>
            <w:tcW w:w="928" w:type="dxa"/>
            <w:shd w:val="clear" w:color="auto" w:fill="D9E2F3" w:themeFill="accent1" w:themeFillTint="33"/>
            <w:vAlign w:val="bottom"/>
          </w:tcPr>
          <w:p w14:paraId="2DDDAA54" w14:textId="432FF75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47</w:t>
            </w:r>
          </w:p>
        </w:tc>
        <w:tc>
          <w:tcPr>
            <w:tcW w:w="895" w:type="dxa"/>
            <w:vAlign w:val="bottom"/>
          </w:tcPr>
          <w:p w14:paraId="7A34AAA6" w14:textId="430716AB" w:rsidR="006A40AD" w:rsidRPr="00E323AC" w:rsidRDefault="006A40AD" w:rsidP="006A40AD">
            <w:pPr>
              <w:rPr>
                <w:rFonts w:cstheme="minorHAnsi"/>
                <w:sz w:val="18"/>
                <w:szCs w:val="18"/>
              </w:rPr>
            </w:pPr>
            <w:r>
              <w:rPr>
                <w:rFonts w:ascii="Aptos Narrow" w:hAnsi="Aptos Narrow"/>
                <w:color w:val="000000"/>
              </w:rPr>
              <w:t>12.22</w:t>
            </w:r>
          </w:p>
        </w:tc>
        <w:tc>
          <w:tcPr>
            <w:tcW w:w="859" w:type="dxa"/>
            <w:vAlign w:val="bottom"/>
          </w:tcPr>
          <w:p w14:paraId="5183A2CE" w14:textId="71F04C85"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4209A675" w14:textId="6AA05F82"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743A662" w14:textId="47817066" w:rsidR="006A40AD" w:rsidRPr="006A40AD" w:rsidRDefault="006A40AD" w:rsidP="006A40AD">
            <w:pPr>
              <w:rPr>
                <w:rFonts w:cstheme="minorHAnsi"/>
                <w:b/>
                <w:bCs/>
                <w:sz w:val="18"/>
                <w:szCs w:val="18"/>
              </w:rPr>
            </w:pPr>
            <w:r w:rsidRPr="006A40AD">
              <w:rPr>
                <w:rFonts w:ascii="Aptos Narrow" w:hAnsi="Aptos Narrow"/>
                <w:b/>
                <w:bCs/>
                <w:color w:val="000000"/>
              </w:rPr>
              <w:t>12.22</w:t>
            </w:r>
          </w:p>
        </w:tc>
        <w:tc>
          <w:tcPr>
            <w:tcW w:w="885" w:type="dxa"/>
            <w:shd w:val="clear" w:color="auto" w:fill="D9E2F3" w:themeFill="accent1" w:themeFillTint="33"/>
            <w:vAlign w:val="bottom"/>
          </w:tcPr>
          <w:p w14:paraId="04F71C8C" w14:textId="0379C2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4</w:t>
            </w:r>
          </w:p>
        </w:tc>
        <w:tc>
          <w:tcPr>
            <w:tcW w:w="935" w:type="dxa"/>
            <w:vAlign w:val="bottom"/>
          </w:tcPr>
          <w:p w14:paraId="4952A2D7" w14:textId="4BACD180" w:rsidR="006A40AD" w:rsidRPr="00E323AC" w:rsidRDefault="006A40AD" w:rsidP="006A40AD">
            <w:pPr>
              <w:rPr>
                <w:rFonts w:cstheme="minorHAnsi"/>
                <w:sz w:val="18"/>
                <w:szCs w:val="18"/>
              </w:rPr>
            </w:pPr>
            <w:r>
              <w:rPr>
                <w:rFonts w:ascii="Aptos Narrow" w:hAnsi="Aptos Narrow"/>
                <w:color w:val="000000"/>
              </w:rPr>
              <w:t>107.17</w:t>
            </w:r>
          </w:p>
        </w:tc>
        <w:tc>
          <w:tcPr>
            <w:tcW w:w="895" w:type="dxa"/>
            <w:vAlign w:val="bottom"/>
          </w:tcPr>
          <w:p w14:paraId="023DF683" w14:textId="293CEFE5"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E26C25A" w14:textId="27B84348"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FFACA78" w14:textId="28479B08" w:rsidR="006A40AD" w:rsidRPr="006A40AD" w:rsidRDefault="006A40AD" w:rsidP="006A40AD">
            <w:pPr>
              <w:rPr>
                <w:rFonts w:cstheme="minorHAnsi"/>
                <w:b/>
                <w:bCs/>
                <w:sz w:val="18"/>
                <w:szCs w:val="18"/>
              </w:rPr>
            </w:pPr>
            <w:r w:rsidRPr="006A40AD">
              <w:rPr>
                <w:rFonts w:ascii="Aptos Narrow" w:hAnsi="Aptos Narrow"/>
                <w:b/>
                <w:bCs/>
                <w:color w:val="000000"/>
              </w:rPr>
              <w:t>108.73</w:t>
            </w:r>
          </w:p>
        </w:tc>
        <w:tc>
          <w:tcPr>
            <w:tcW w:w="842" w:type="dxa"/>
            <w:shd w:val="clear" w:color="auto" w:fill="D9E2F3" w:themeFill="accent1" w:themeFillTint="33"/>
            <w:vAlign w:val="bottom"/>
          </w:tcPr>
          <w:p w14:paraId="40152C13" w14:textId="5BEA778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r>
      <w:tr w:rsidR="006A40AD" w14:paraId="6832456F" w14:textId="0748B39E" w:rsidTr="003904A0">
        <w:tc>
          <w:tcPr>
            <w:tcW w:w="891" w:type="dxa"/>
            <w:vAlign w:val="bottom"/>
          </w:tcPr>
          <w:p w14:paraId="30196498" w14:textId="5E5E77BF" w:rsidR="006A40AD" w:rsidRPr="004B51C3" w:rsidRDefault="006A40AD" w:rsidP="006A40AD">
            <w:pPr>
              <w:rPr>
                <w:rFonts w:cstheme="minorHAnsi"/>
                <w:sz w:val="20"/>
                <w:szCs w:val="20"/>
              </w:rPr>
            </w:pPr>
            <w:r>
              <w:rPr>
                <w:rFonts w:ascii="Aptos Narrow" w:hAnsi="Aptos Narrow"/>
                <w:color w:val="000000"/>
              </w:rPr>
              <w:t>2011</w:t>
            </w:r>
          </w:p>
        </w:tc>
        <w:tc>
          <w:tcPr>
            <w:tcW w:w="896" w:type="dxa"/>
            <w:vAlign w:val="bottom"/>
          </w:tcPr>
          <w:p w14:paraId="5934F249" w14:textId="44E88FC7" w:rsidR="006A40AD" w:rsidRPr="00E323AC" w:rsidRDefault="006A40AD" w:rsidP="006A40AD">
            <w:pPr>
              <w:rPr>
                <w:rFonts w:cstheme="minorHAnsi"/>
                <w:sz w:val="18"/>
                <w:szCs w:val="18"/>
              </w:rPr>
            </w:pPr>
            <w:r>
              <w:rPr>
                <w:rFonts w:ascii="Aptos Narrow" w:hAnsi="Aptos Narrow"/>
                <w:color w:val="000000"/>
              </w:rPr>
              <w:t>39.84</w:t>
            </w:r>
          </w:p>
        </w:tc>
        <w:tc>
          <w:tcPr>
            <w:tcW w:w="859" w:type="dxa"/>
            <w:vAlign w:val="bottom"/>
          </w:tcPr>
          <w:p w14:paraId="5F3FB6E8" w14:textId="4E3136E8"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A58BAB3" w14:textId="13E279F1" w:rsidR="006A40AD" w:rsidRPr="00E323AC" w:rsidRDefault="006A40AD" w:rsidP="006A40AD">
            <w:pPr>
              <w:rPr>
                <w:rFonts w:cstheme="minorHAnsi"/>
                <w:sz w:val="18"/>
                <w:szCs w:val="18"/>
              </w:rPr>
            </w:pPr>
            <w:r>
              <w:rPr>
                <w:rFonts w:ascii="Aptos Narrow" w:hAnsi="Aptos Narrow"/>
                <w:color w:val="000000"/>
              </w:rPr>
              <w:t>6.64</w:t>
            </w:r>
          </w:p>
        </w:tc>
        <w:tc>
          <w:tcPr>
            <w:tcW w:w="940" w:type="dxa"/>
            <w:shd w:val="clear" w:color="auto" w:fill="D9E2F3" w:themeFill="accent1" w:themeFillTint="33"/>
            <w:vAlign w:val="bottom"/>
          </w:tcPr>
          <w:p w14:paraId="28FF2564" w14:textId="5196F07B" w:rsidR="006A40AD" w:rsidRPr="006A40AD" w:rsidRDefault="006A40AD" w:rsidP="006A40AD">
            <w:pPr>
              <w:rPr>
                <w:rFonts w:cstheme="minorHAnsi"/>
                <w:b/>
                <w:bCs/>
                <w:sz w:val="18"/>
                <w:szCs w:val="18"/>
              </w:rPr>
            </w:pPr>
            <w:r w:rsidRPr="006A40AD">
              <w:rPr>
                <w:rFonts w:ascii="Aptos Narrow" w:hAnsi="Aptos Narrow"/>
                <w:b/>
                <w:bCs/>
                <w:color w:val="000000"/>
              </w:rPr>
              <w:t>46.48</w:t>
            </w:r>
          </w:p>
        </w:tc>
        <w:tc>
          <w:tcPr>
            <w:tcW w:w="928" w:type="dxa"/>
            <w:shd w:val="clear" w:color="auto" w:fill="D9E2F3" w:themeFill="accent1" w:themeFillTint="33"/>
            <w:vAlign w:val="bottom"/>
          </w:tcPr>
          <w:p w14:paraId="3612266F" w14:textId="2230FD7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37</w:t>
            </w:r>
          </w:p>
        </w:tc>
        <w:tc>
          <w:tcPr>
            <w:tcW w:w="895" w:type="dxa"/>
            <w:vAlign w:val="bottom"/>
          </w:tcPr>
          <w:p w14:paraId="5F4A484A" w14:textId="3B5C1DC7" w:rsidR="006A40AD" w:rsidRPr="00E323AC" w:rsidRDefault="006A40AD" w:rsidP="006A40AD">
            <w:pPr>
              <w:rPr>
                <w:rFonts w:cstheme="minorHAnsi"/>
                <w:sz w:val="18"/>
                <w:szCs w:val="18"/>
              </w:rPr>
            </w:pPr>
            <w:r>
              <w:rPr>
                <w:rFonts w:ascii="Aptos Narrow" w:hAnsi="Aptos Narrow"/>
                <w:color w:val="000000"/>
              </w:rPr>
              <w:t>19.11</w:t>
            </w:r>
          </w:p>
        </w:tc>
        <w:tc>
          <w:tcPr>
            <w:tcW w:w="859" w:type="dxa"/>
            <w:vAlign w:val="bottom"/>
          </w:tcPr>
          <w:p w14:paraId="3FC42C5A" w14:textId="0BD98D6D"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63E660FE" w14:textId="65167F54"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1823EA7C" w14:textId="75AF985D" w:rsidR="006A40AD" w:rsidRPr="006A40AD" w:rsidRDefault="006A40AD" w:rsidP="006A40AD">
            <w:pPr>
              <w:rPr>
                <w:rFonts w:cstheme="minorHAnsi"/>
                <w:b/>
                <w:bCs/>
                <w:sz w:val="18"/>
                <w:szCs w:val="18"/>
              </w:rPr>
            </w:pPr>
            <w:r w:rsidRPr="006A40AD">
              <w:rPr>
                <w:rFonts w:ascii="Aptos Narrow" w:hAnsi="Aptos Narrow"/>
                <w:b/>
                <w:bCs/>
                <w:color w:val="000000"/>
              </w:rPr>
              <w:t>19.66</w:t>
            </w:r>
          </w:p>
        </w:tc>
        <w:tc>
          <w:tcPr>
            <w:tcW w:w="885" w:type="dxa"/>
            <w:shd w:val="clear" w:color="auto" w:fill="D9E2F3" w:themeFill="accent1" w:themeFillTint="33"/>
            <w:vAlign w:val="bottom"/>
          </w:tcPr>
          <w:p w14:paraId="30D21BCB" w14:textId="711CE3C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4</w:t>
            </w:r>
          </w:p>
        </w:tc>
        <w:tc>
          <w:tcPr>
            <w:tcW w:w="935" w:type="dxa"/>
            <w:vAlign w:val="bottom"/>
          </w:tcPr>
          <w:p w14:paraId="34E75457" w14:textId="05544995" w:rsidR="006A40AD" w:rsidRPr="00E323AC" w:rsidRDefault="006A40AD" w:rsidP="006A40AD">
            <w:pPr>
              <w:rPr>
                <w:rFonts w:cstheme="minorHAnsi"/>
                <w:sz w:val="18"/>
                <w:szCs w:val="18"/>
              </w:rPr>
            </w:pPr>
            <w:r>
              <w:rPr>
                <w:rFonts w:ascii="Aptos Narrow" w:hAnsi="Aptos Narrow"/>
                <w:color w:val="000000"/>
              </w:rPr>
              <w:t>108.72</w:t>
            </w:r>
          </w:p>
        </w:tc>
        <w:tc>
          <w:tcPr>
            <w:tcW w:w="895" w:type="dxa"/>
            <w:vAlign w:val="bottom"/>
          </w:tcPr>
          <w:p w14:paraId="299B5769" w14:textId="0C051072"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7752DC3" w14:textId="7FFE1787"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75696AC7" w14:textId="22F8858D" w:rsidR="006A40AD" w:rsidRPr="006A40AD" w:rsidRDefault="006A40AD" w:rsidP="006A40AD">
            <w:pPr>
              <w:rPr>
                <w:rFonts w:cstheme="minorHAnsi"/>
                <w:b/>
                <w:bCs/>
                <w:sz w:val="18"/>
                <w:szCs w:val="18"/>
              </w:rPr>
            </w:pPr>
            <w:r w:rsidRPr="006A40AD">
              <w:rPr>
                <w:rFonts w:ascii="Aptos Narrow" w:hAnsi="Aptos Narrow"/>
                <w:b/>
                <w:bCs/>
                <w:color w:val="000000"/>
              </w:rPr>
              <w:t>110.8</w:t>
            </w:r>
          </w:p>
        </w:tc>
        <w:tc>
          <w:tcPr>
            <w:tcW w:w="842" w:type="dxa"/>
            <w:shd w:val="clear" w:color="auto" w:fill="D9E2F3" w:themeFill="accent1" w:themeFillTint="33"/>
            <w:vAlign w:val="bottom"/>
          </w:tcPr>
          <w:p w14:paraId="0B1F584B" w14:textId="4CF7448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07</w:t>
            </w:r>
          </w:p>
        </w:tc>
      </w:tr>
      <w:tr w:rsidR="006A40AD" w14:paraId="7C7BECAD" w14:textId="4C8AE8F2" w:rsidTr="003904A0">
        <w:tc>
          <w:tcPr>
            <w:tcW w:w="891" w:type="dxa"/>
            <w:vAlign w:val="bottom"/>
          </w:tcPr>
          <w:p w14:paraId="6B9E97F3" w14:textId="53673A41" w:rsidR="006A40AD" w:rsidRPr="004B51C3" w:rsidRDefault="006A40AD" w:rsidP="006A40AD">
            <w:pPr>
              <w:rPr>
                <w:rFonts w:cstheme="minorHAnsi"/>
                <w:sz w:val="20"/>
                <w:szCs w:val="20"/>
              </w:rPr>
            </w:pPr>
            <w:r>
              <w:rPr>
                <w:rFonts w:ascii="Aptos Narrow" w:hAnsi="Aptos Narrow"/>
                <w:color w:val="000000"/>
              </w:rPr>
              <w:t>2012</w:t>
            </w:r>
          </w:p>
        </w:tc>
        <w:tc>
          <w:tcPr>
            <w:tcW w:w="896" w:type="dxa"/>
            <w:vAlign w:val="bottom"/>
          </w:tcPr>
          <w:p w14:paraId="3E38434F" w14:textId="436806A7" w:rsidR="006A40AD" w:rsidRPr="00E323AC" w:rsidRDefault="006A40AD" w:rsidP="006A40AD">
            <w:pPr>
              <w:rPr>
                <w:rFonts w:cstheme="minorHAnsi"/>
                <w:sz w:val="18"/>
                <w:szCs w:val="18"/>
              </w:rPr>
            </w:pPr>
            <w:r>
              <w:rPr>
                <w:rFonts w:ascii="Aptos Narrow" w:hAnsi="Aptos Narrow"/>
                <w:color w:val="000000"/>
              </w:rPr>
              <w:t>42.41</w:t>
            </w:r>
          </w:p>
        </w:tc>
        <w:tc>
          <w:tcPr>
            <w:tcW w:w="859" w:type="dxa"/>
            <w:vAlign w:val="bottom"/>
          </w:tcPr>
          <w:p w14:paraId="0F7AF542" w14:textId="4743A52B"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7B1FAA5B" w14:textId="50CE0E68" w:rsidR="006A40AD" w:rsidRPr="00E323AC" w:rsidRDefault="006A40AD" w:rsidP="006A40AD">
            <w:pPr>
              <w:rPr>
                <w:rFonts w:cstheme="minorHAnsi"/>
                <w:sz w:val="18"/>
                <w:szCs w:val="18"/>
              </w:rPr>
            </w:pPr>
            <w:r>
              <w:rPr>
                <w:rFonts w:ascii="Aptos Narrow" w:hAnsi="Aptos Narrow"/>
                <w:color w:val="000000"/>
              </w:rPr>
              <w:t>6.8</w:t>
            </w:r>
          </w:p>
        </w:tc>
        <w:tc>
          <w:tcPr>
            <w:tcW w:w="940" w:type="dxa"/>
            <w:shd w:val="clear" w:color="auto" w:fill="D9E2F3" w:themeFill="accent1" w:themeFillTint="33"/>
            <w:vAlign w:val="bottom"/>
          </w:tcPr>
          <w:p w14:paraId="08D76CE8" w14:textId="30D59927" w:rsidR="006A40AD" w:rsidRPr="006A40AD" w:rsidRDefault="006A40AD" w:rsidP="006A40AD">
            <w:pPr>
              <w:rPr>
                <w:rFonts w:cstheme="minorHAnsi"/>
                <w:b/>
                <w:bCs/>
                <w:sz w:val="18"/>
                <w:szCs w:val="18"/>
              </w:rPr>
            </w:pPr>
            <w:r w:rsidRPr="006A40AD">
              <w:rPr>
                <w:rFonts w:ascii="Aptos Narrow" w:hAnsi="Aptos Narrow"/>
                <w:b/>
                <w:bCs/>
                <w:color w:val="000000"/>
              </w:rPr>
              <w:t>49.21</w:t>
            </w:r>
          </w:p>
        </w:tc>
        <w:tc>
          <w:tcPr>
            <w:tcW w:w="928" w:type="dxa"/>
            <w:shd w:val="clear" w:color="auto" w:fill="D9E2F3" w:themeFill="accent1" w:themeFillTint="33"/>
            <w:vAlign w:val="bottom"/>
          </w:tcPr>
          <w:p w14:paraId="094E2122" w14:textId="4C78291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3</w:t>
            </w:r>
          </w:p>
        </w:tc>
        <w:tc>
          <w:tcPr>
            <w:tcW w:w="895" w:type="dxa"/>
            <w:vAlign w:val="bottom"/>
          </w:tcPr>
          <w:p w14:paraId="4B79BFE5" w14:textId="3AD5F02B" w:rsidR="006A40AD" w:rsidRPr="00E323AC" w:rsidRDefault="006A40AD" w:rsidP="006A40AD">
            <w:pPr>
              <w:rPr>
                <w:rFonts w:cstheme="minorHAnsi"/>
                <w:sz w:val="18"/>
                <w:szCs w:val="18"/>
              </w:rPr>
            </w:pPr>
            <w:r>
              <w:rPr>
                <w:rFonts w:ascii="Aptos Narrow" w:hAnsi="Aptos Narrow"/>
                <w:color w:val="000000"/>
              </w:rPr>
              <w:t>23.82</w:t>
            </w:r>
          </w:p>
        </w:tc>
        <w:tc>
          <w:tcPr>
            <w:tcW w:w="859" w:type="dxa"/>
            <w:vAlign w:val="bottom"/>
          </w:tcPr>
          <w:p w14:paraId="18C39633" w14:textId="0357E4F0"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2265EC7C" w14:textId="556E8588" w:rsidR="006A40AD" w:rsidRPr="00E323AC" w:rsidRDefault="006A40AD" w:rsidP="006A40AD">
            <w:pPr>
              <w:rPr>
                <w:rFonts w:cstheme="minorHAnsi"/>
                <w:sz w:val="18"/>
                <w:szCs w:val="18"/>
              </w:rPr>
            </w:pPr>
            <w:r>
              <w:rPr>
                <w:rFonts w:ascii="Aptos Narrow" w:hAnsi="Aptos Narrow"/>
                <w:color w:val="000000"/>
              </w:rPr>
              <w:t>0.56</w:t>
            </w:r>
          </w:p>
        </w:tc>
        <w:tc>
          <w:tcPr>
            <w:tcW w:w="940" w:type="dxa"/>
            <w:shd w:val="clear" w:color="auto" w:fill="D9E2F3" w:themeFill="accent1" w:themeFillTint="33"/>
            <w:vAlign w:val="bottom"/>
          </w:tcPr>
          <w:p w14:paraId="3B2E0F3D" w14:textId="4C7D5793" w:rsidR="006A40AD" w:rsidRPr="006A40AD" w:rsidRDefault="006A40AD" w:rsidP="006A40AD">
            <w:pPr>
              <w:rPr>
                <w:rFonts w:cstheme="minorHAnsi"/>
                <w:b/>
                <w:bCs/>
                <w:sz w:val="18"/>
                <w:szCs w:val="18"/>
              </w:rPr>
            </w:pPr>
            <w:r w:rsidRPr="006A40AD">
              <w:rPr>
                <w:rFonts w:ascii="Aptos Narrow" w:hAnsi="Aptos Narrow"/>
                <w:b/>
                <w:bCs/>
                <w:color w:val="000000"/>
              </w:rPr>
              <w:t>24.93</w:t>
            </w:r>
          </w:p>
        </w:tc>
        <w:tc>
          <w:tcPr>
            <w:tcW w:w="885" w:type="dxa"/>
            <w:shd w:val="clear" w:color="auto" w:fill="D9E2F3" w:themeFill="accent1" w:themeFillTint="33"/>
            <w:vAlign w:val="bottom"/>
          </w:tcPr>
          <w:p w14:paraId="7C8FA0B7" w14:textId="7C5BA97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27</w:t>
            </w:r>
          </w:p>
        </w:tc>
        <w:tc>
          <w:tcPr>
            <w:tcW w:w="935" w:type="dxa"/>
            <w:vAlign w:val="bottom"/>
          </w:tcPr>
          <w:p w14:paraId="710B67DB" w14:textId="28E12C47" w:rsidR="006A40AD" w:rsidRPr="00E323AC" w:rsidRDefault="006A40AD" w:rsidP="006A40AD">
            <w:pPr>
              <w:rPr>
                <w:rFonts w:cstheme="minorHAnsi"/>
                <w:sz w:val="18"/>
                <w:szCs w:val="18"/>
              </w:rPr>
            </w:pPr>
            <w:r>
              <w:rPr>
                <w:rFonts w:ascii="Aptos Narrow" w:hAnsi="Aptos Narrow"/>
                <w:color w:val="000000"/>
              </w:rPr>
              <w:t>109.47</w:t>
            </w:r>
          </w:p>
        </w:tc>
        <w:tc>
          <w:tcPr>
            <w:tcW w:w="895" w:type="dxa"/>
            <w:vAlign w:val="bottom"/>
          </w:tcPr>
          <w:p w14:paraId="5D9C2E73" w14:textId="187A996D"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BAECF36" w14:textId="256B591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C5037DE" w14:textId="01777C98" w:rsidR="006A40AD" w:rsidRPr="006A40AD" w:rsidRDefault="006A40AD" w:rsidP="006A40AD">
            <w:pPr>
              <w:rPr>
                <w:rFonts w:cstheme="minorHAnsi"/>
                <w:b/>
                <w:bCs/>
                <w:sz w:val="18"/>
                <w:szCs w:val="18"/>
              </w:rPr>
            </w:pPr>
            <w:r w:rsidRPr="006A40AD">
              <w:rPr>
                <w:rFonts w:ascii="Aptos Narrow" w:hAnsi="Aptos Narrow"/>
                <w:b/>
                <w:bCs/>
                <w:color w:val="000000"/>
              </w:rPr>
              <w:t>111.55</w:t>
            </w:r>
          </w:p>
        </w:tc>
        <w:tc>
          <w:tcPr>
            <w:tcW w:w="842" w:type="dxa"/>
            <w:shd w:val="clear" w:color="auto" w:fill="D9E2F3" w:themeFill="accent1" w:themeFillTint="33"/>
            <w:vAlign w:val="bottom"/>
          </w:tcPr>
          <w:p w14:paraId="0817727F" w14:textId="450D303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75</w:t>
            </w:r>
          </w:p>
        </w:tc>
      </w:tr>
      <w:tr w:rsidR="006A40AD" w14:paraId="45A1DBF8" w14:textId="069018CE" w:rsidTr="003904A0">
        <w:tc>
          <w:tcPr>
            <w:tcW w:w="891" w:type="dxa"/>
            <w:vAlign w:val="bottom"/>
          </w:tcPr>
          <w:p w14:paraId="3933AF6B" w14:textId="4C7E3941" w:rsidR="006A40AD" w:rsidRPr="004B51C3" w:rsidRDefault="006A40AD" w:rsidP="006A40AD">
            <w:pPr>
              <w:rPr>
                <w:rFonts w:cstheme="minorHAnsi"/>
                <w:sz w:val="20"/>
                <w:szCs w:val="20"/>
              </w:rPr>
            </w:pPr>
            <w:r>
              <w:rPr>
                <w:rFonts w:ascii="Aptos Narrow" w:hAnsi="Aptos Narrow"/>
                <w:color w:val="000000"/>
              </w:rPr>
              <w:t>2013</w:t>
            </w:r>
          </w:p>
        </w:tc>
        <w:tc>
          <w:tcPr>
            <w:tcW w:w="896" w:type="dxa"/>
            <w:vAlign w:val="bottom"/>
          </w:tcPr>
          <w:p w14:paraId="0EDD7E68" w14:textId="1135039A" w:rsidR="006A40AD" w:rsidRPr="00E323AC" w:rsidRDefault="006A40AD" w:rsidP="006A40AD">
            <w:pPr>
              <w:rPr>
                <w:rFonts w:cstheme="minorHAnsi"/>
                <w:sz w:val="18"/>
                <w:szCs w:val="18"/>
              </w:rPr>
            </w:pPr>
            <w:r>
              <w:rPr>
                <w:rFonts w:ascii="Aptos Narrow" w:hAnsi="Aptos Narrow"/>
                <w:color w:val="000000"/>
              </w:rPr>
              <w:t>41.82</w:t>
            </w:r>
          </w:p>
        </w:tc>
        <w:tc>
          <w:tcPr>
            <w:tcW w:w="859" w:type="dxa"/>
            <w:vAlign w:val="bottom"/>
          </w:tcPr>
          <w:p w14:paraId="624709C9" w14:textId="2BEC6AD8"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A4F5217" w14:textId="4BDCEFB6" w:rsidR="006A40AD" w:rsidRPr="00E323AC" w:rsidRDefault="006A40AD" w:rsidP="006A40AD">
            <w:pPr>
              <w:rPr>
                <w:rFonts w:cstheme="minorHAnsi"/>
                <w:sz w:val="18"/>
                <w:szCs w:val="18"/>
              </w:rPr>
            </w:pPr>
            <w:r>
              <w:rPr>
                <w:rFonts w:ascii="Aptos Narrow" w:hAnsi="Aptos Narrow"/>
                <w:color w:val="000000"/>
              </w:rPr>
              <w:t>8.76</w:t>
            </w:r>
          </w:p>
        </w:tc>
        <w:tc>
          <w:tcPr>
            <w:tcW w:w="940" w:type="dxa"/>
            <w:shd w:val="clear" w:color="auto" w:fill="D9E2F3" w:themeFill="accent1" w:themeFillTint="33"/>
            <w:vAlign w:val="bottom"/>
          </w:tcPr>
          <w:p w14:paraId="300D0FAD" w14:textId="69A2E5AF" w:rsidR="006A40AD" w:rsidRPr="006A40AD" w:rsidRDefault="006A40AD" w:rsidP="006A40AD">
            <w:pPr>
              <w:rPr>
                <w:rFonts w:cstheme="minorHAnsi"/>
                <w:b/>
                <w:bCs/>
                <w:sz w:val="18"/>
                <w:szCs w:val="18"/>
              </w:rPr>
            </w:pPr>
            <w:r w:rsidRPr="006A40AD">
              <w:rPr>
                <w:rFonts w:ascii="Aptos Narrow" w:hAnsi="Aptos Narrow"/>
                <w:b/>
                <w:bCs/>
                <w:color w:val="000000"/>
              </w:rPr>
              <w:t>52.08</w:t>
            </w:r>
          </w:p>
        </w:tc>
        <w:tc>
          <w:tcPr>
            <w:tcW w:w="928" w:type="dxa"/>
            <w:shd w:val="clear" w:color="auto" w:fill="D9E2F3" w:themeFill="accent1" w:themeFillTint="33"/>
            <w:vAlign w:val="bottom"/>
          </w:tcPr>
          <w:p w14:paraId="2F6C0AD8" w14:textId="38CD9BB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87</w:t>
            </w:r>
          </w:p>
        </w:tc>
        <w:tc>
          <w:tcPr>
            <w:tcW w:w="895" w:type="dxa"/>
            <w:vAlign w:val="bottom"/>
          </w:tcPr>
          <w:p w14:paraId="001F3917" w14:textId="6CD6B2C6" w:rsidR="006A40AD" w:rsidRPr="00E323AC" w:rsidRDefault="006A40AD" w:rsidP="006A40AD">
            <w:pPr>
              <w:rPr>
                <w:rFonts w:cstheme="minorHAnsi"/>
                <w:sz w:val="18"/>
                <w:szCs w:val="18"/>
              </w:rPr>
            </w:pPr>
            <w:r>
              <w:rPr>
                <w:rFonts w:ascii="Aptos Narrow" w:hAnsi="Aptos Narrow"/>
                <w:color w:val="000000"/>
              </w:rPr>
              <w:t>26.26</w:t>
            </w:r>
          </w:p>
        </w:tc>
        <w:tc>
          <w:tcPr>
            <w:tcW w:w="859" w:type="dxa"/>
            <w:vAlign w:val="bottom"/>
          </w:tcPr>
          <w:p w14:paraId="48DDE7A5" w14:textId="1297ADCB"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040C78F1" w14:textId="06911B3D" w:rsidR="006A40AD" w:rsidRPr="00E323AC" w:rsidRDefault="006A40AD" w:rsidP="006A40AD">
            <w:pPr>
              <w:rPr>
                <w:rFonts w:cstheme="minorHAnsi"/>
                <w:sz w:val="18"/>
                <w:szCs w:val="18"/>
              </w:rPr>
            </w:pPr>
            <w:r>
              <w:rPr>
                <w:rFonts w:ascii="Aptos Narrow" w:hAnsi="Aptos Narrow"/>
                <w:color w:val="000000"/>
              </w:rPr>
              <w:t>0.7</w:t>
            </w:r>
          </w:p>
        </w:tc>
        <w:tc>
          <w:tcPr>
            <w:tcW w:w="940" w:type="dxa"/>
            <w:shd w:val="clear" w:color="auto" w:fill="D9E2F3" w:themeFill="accent1" w:themeFillTint="33"/>
            <w:vAlign w:val="bottom"/>
          </w:tcPr>
          <w:p w14:paraId="6D8868CD" w14:textId="1C0701F8" w:rsidR="006A40AD" w:rsidRPr="006A40AD" w:rsidRDefault="006A40AD" w:rsidP="006A40AD">
            <w:pPr>
              <w:rPr>
                <w:rFonts w:cstheme="minorHAnsi"/>
                <w:b/>
                <w:bCs/>
                <w:sz w:val="18"/>
                <w:szCs w:val="18"/>
              </w:rPr>
            </w:pPr>
            <w:r w:rsidRPr="006A40AD">
              <w:rPr>
                <w:rFonts w:ascii="Aptos Narrow" w:hAnsi="Aptos Narrow"/>
                <w:b/>
                <w:bCs/>
                <w:color w:val="000000"/>
              </w:rPr>
              <w:t>27.51</w:t>
            </w:r>
          </w:p>
        </w:tc>
        <w:tc>
          <w:tcPr>
            <w:tcW w:w="885" w:type="dxa"/>
            <w:shd w:val="clear" w:color="auto" w:fill="D9E2F3" w:themeFill="accent1" w:themeFillTint="33"/>
            <w:vAlign w:val="bottom"/>
          </w:tcPr>
          <w:p w14:paraId="2D41B8A7" w14:textId="6381992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58</w:t>
            </w:r>
          </w:p>
        </w:tc>
        <w:tc>
          <w:tcPr>
            <w:tcW w:w="935" w:type="dxa"/>
            <w:vAlign w:val="bottom"/>
          </w:tcPr>
          <w:p w14:paraId="2529639B" w14:textId="66B95428" w:rsidR="006A40AD" w:rsidRPr="00E323AC" w:rsidRDefault="006A40AD" w:rsidP="006A40AD">
            <w:pPr>
              <w:rPr>
                <w:rFonts w:cstheme="minorHAnsi"/>
                <w:sz w:val="18"/>
                <w:szCs w:val="18"/>
              </w:rPr>
            </w:pPr>
            <w:r>
              <w:rPr>
                <w:rFonts w:ascii="Aptos Narrow" w:hAnsi="Aptos Narrow"/>
                <w:color w:val="000000"/>
              </w:rPr>
              <w:t>108.95</w:t>
            </w:r>
          </w:p>
        </w:tc>
        <w:tc>
          <w:tcPr>
            <w:tcW w:w="895" w:type="dxa"/>
            <w:vAlign w:val="bottom"/>
          </w:tcPr>
          <w:p w14:paraId="3FDEF0C6" w14:textId="64D50B4F" w:rsidR="006A40AD" w:rsidRPr="00E323AC" w:rsidRDefault="006A40AD" w:rsidP="006A40AD">
            <w:pPr>
              <w:rPr>
                <w:rFonts w:cstheme="minorHAnsi"/>
                <w:sz w:val="18"/>
                <w:szCs w:val="18"/>
              </w:rPr>
            </w:pPr>
            <w:r>
              <w:rPr>
                <w:rFonts w:ascii="Aptos Narrow" w:hAnsi="Aptos Narrow"/>
                <w:color w:val="000000"/>
              </w:rPr>
              <w:t>2.54</w:t>
            </w:r>
          </w:p>
        </w:tc>
        <w:tc>
          <w:tcPr>
            <w:tcW w:w="895" w:type="dxa"/>
            <w:vAlign w:val="bottom"/>
          </w:tcPr>
          <w:p w14:paraId="66C7AFFF" w14:textId="4A4728A5" w:rsidR="006A40AD" w:rsidRPr="00E323AC" w:rsidRDefault="006A40AD" w:rsidP="006A40AD">
            <w:pPr>
              <w:rPr>
                <w:rFonts w:cstheme="minorHAnsi"/>
                <w:sz w:val="18"/>
                <w:szCs w:val="18"/>
              </w:rPr>
            </w:pPr>
            <w:r>
              <w:rPr>
                <w:rFonts w:ascii="Aptos Narrow" w:hAnsi="Aptos Narrow"/>
                <w:color w:val="000000"/>
              </w:rPr>
              <w:t>2.55</w:t>
            </w:r>
          </w:p>
        </w:tc>
        <w:tc>
          <w:tcPr>
            <w:tcW w:w="940" w:type="dxa"/>
            <w:shd w:val="clear" w:color="auto" w:fill="D9E2F3" w:themeFill="accent1" w:themeFillTint="33"/>
            <w:vAlign w:val="bottom"/>
          </w:tcPr>
          <w:p w14:paraId="15B7C233" w14:textId="3DDB9B66" w:rsidR="006A40AD" w:rsidRPr="006A40AD" w:rsidRDefault="006A40AD" w:rsidP="006A40AD">
            <w:pPr>
              <w:rPr>
                <w:rFonts w:cstheme="minorHAnsi"/>
                <w:b/>
                <w:bCs/>
                <w:sz w:val="18"/>
                <w:szCs w:val="18"/>
              </w:rPr>
            </w:pPr>
            <w:r w:rsidRPr="006A40AD">
              <w:rPr>
                <w:rFonts w:ascii="Aptos Narrow" w:hAnsi="Aptos Narrow"/>
                <w:b/>
                <w:bCs/>
                <w:color w:val="000000"/>
              </w:rPr>
              <w:t>114.04</w:t>
            </w:r>
          </w:p>
        </w:tc>
        <w:tc>
          <w:tcPr>
            <w:tcW w:w="842" w:type="dxa"/>
            <w:shd w:val="clear" w:color="auto" w:fill="D9E2F3" w:themeFill="accent1" w:themeFillTint="33"/>
            <w:vAlign w:val="bottom"/>
          </w:tcPr>
          <w:p w14:paraId="61143FD2" w14:textId="25FF456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49</w:t>
            </w:r>
          </w:p>
        </w:tc>
      </w:tr>
      <w:tr w:rsidR="006A40AD" w14:paraId="1EA63327" w14:textId="60E142D7" w:rsidTr="003904A0">
        <w:tc>
          <w:tcPr>
            <w:tcW w:w="891" w:type="dxa"/>
            <w:vAlign w:val="bottom"/>
          </w:tcPr>
          <w:p w14:paraId="6D8090D5" w14:textId="24AB5EBC" w:rsidR="006A40AD" w:rsidRPr="004B51C3" w:rsidRDefault="006A40AD" w:rsidP="006A40AD">
            <w:pPr>
              <w:rPr>
                <w:rFonts w:cstheme="minorHAnsi"/>
                <w:sz w:val="20"/>
                <w:szCs w:val="20"/>
              </w:rPr>
            </w:pPr>
            <w:r>
              <w:rPr>
                <w:rFonts w:ascii="Aptos Narrow" w:hAnsi="Aptos Narrow"/>
                <w:color w:val="000000"/>
              </w:rPr>
              <w:t>2014</w:t>
            </w:r>
          </w:p>
        </w:tc>
        <w:tc>
          <w:tcPr>
            <w:tcW w:w="896" w:type="dxa"/>
            <w:vAlign w:val="bottom"/>
          </w:tcPr>
          <w:p w14:paraId="7841301D" w14:textId="7E6BC7EE" w:rsidR="006A40AD" w:rsidRPr="00E323AC" w:rsidRDefault="006A40AD" w:rsidP="006A40AD">
            <w:pPr>
              <w:rPr>
                <w:rFonts w:cstheme="minorHAnsi"/>
                <w:sz w:val="18"/>
                <w:szCs w:val="18"/>
              </w:rPr>
            </w:pPr>
            <w:r>
              <w:rPr>
                <w:rFonts w:ascii="Aptos Narrow" w:hAnsi="Aptos Narrow"/>
                <w:color w:val="000000"/>
              </w:rPr>
              <w:t>41.41</w:t>
            </w:r>
          </w:p>
        </w:tc>
        <w:tc>
          <w:tcPr>
            <w:tcW w:w="859" w:type="dxa"/>
            <w:vAlign w:val="bottom"/>
          </w:tcPr>
          <w:p w14:paraId="77DFC8BC" w14:textId="01D9B519"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F24CC68" w14:textId="1BA8DA57" w:rsidR="006A40AD" w:rsidRPr="00E323AC" w:rsidRDefault="006A40AD" w:rsidP="006A40AD">
            <w:pPr>
              <w:rPr>
                <w:rFonts w:cstheme="minorHAnsi"/>
                <w:sz w:val="18"/>
                <w:szCs w:val="18"/>
              </w:rPr>
            </w:pPr>
            <w:r>
              <w:rPr>
                <w:rFonts w:ascii="Aptos Narrow" w:hAnsi="Aptos Narrow"/>
                <w:color w:val="000000"/>
              </w:rPr>
              <w:t>11.37</w:t>
            </w:r>
          </w:p>
        </w:tc>
        <w:tc>
          <w:tcPr>
            <w:tcW w:w="940" w:type="dxa"/>
            <w:shd w:val="clear" w:color="auto" w:fill="D9E2F3" w:themeFill="accent1" w:themeFillTint="33"/>
            <w:vAlign w:val="bottom"/>
          </w:tcPr>
          <w:p w14:paraId="21C29237" w14:textId="4E3030F4" w:rsidR="006A40AD" w:rsidRPr="006A40AD" w:rsidRDefault="006A40AD" w:rsidP="006A40AD">
            <w:pPr>
              <w:rPr>
                <w:rFonts w:cstheme="minorHAnsi"/>
                <w:b/>
                <w:bCs/>
                <w:sz w:val="18"/>
                <w:szCs w:val="18"/>
              </w:rPr>
            </w:pPr>
            <w:r w:rsidRPr="006A40AD">
              <w:rPr>
                <w:rFonts w:ascii="Aptos Narrow" w:hAnsi="Aptos Narrow"/>
                <w:b/>
                <w:bCs/>
                <w:color w:val="000000"/>
              </w:rPr>
              <w:t>54.28</w:t>
            </w:r>
          </w:p>
        </w:tc>
        <w:tc>
          <w:tcPr>
            <w:tcW w:w="928" w:type="dxa"/>
            <w:shd w:val="clear" w:color="auto" w:fill="D9E2F3" w:themeFill="accent1" w:themeFillTint="33"/>
            <w:vAlign w:val="bottom"/>
          </w:tcPr>
          <w:p w14:paraId="268A54AF" w14:textId="76B9C1E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2</w:t>
            </w:r>
          </w:p>
        </w:tc>
        <w:tc>
          <w:tcPr>
            <w:tcW w:w="895" w:type="dxa"/>
            <w:vAlign w:val="bottom"/>
          </w:tcPr>
          <w:p w14:paraId="4070190E" w14:textId="4939F11C" w:rsidR="006A40AD" w:rsidRPr="00E323AC" w:rsidRDefault="006A40AD" w:rsidP="006A40AD">
            <w:pPr>
              <w:rPr>
                <w:rFonts w:cstheme="minorHAnsi"/>
                <w:sz w:val="18"/>
                <w:szCs w:val="18"/>
              </w:rPr>
            </w:pPr>
            <w:r>
              <w:rPr>
                <w:rFonts w:ascii="Aptos Narrow" w:hAnsi="Aptos Narrow"/>
                <w:color w:val="000000"/>
              </w:rPr>
              <w:t>34.41</w:t>
            </w:r>
          </w:p>
        </w:tc>
        <w:tc>
          <w:tcPr>
            <w:tcW w:w="859" w:type="dxa"/>
            <w:vAlign w:val="bottom"/>
          </w:tcPr>
          <w:p w14:paraId="277DF618" w14:textId="0B07AA0F"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2656BF8D" w14:textId="5213171C" w:rsidR="006A40AD" w:rsidRPr="00E323AC" w:rsidRDefault="006A40AD" w:rsidP="006A40AD">
            <w:pPr>
              <w:rPr>
                <w:rFonts w:cstheme="minorHAnsi"/>
                <w:sz w:val="18"/>
                <w:szCs w:val="18"/>
              </w:rPr>
            </w:pPr>
            <w:r>
              <w:rPr>
                <w:rFonts w:ascii="Aptos Narrow" w:hAnsi="Aptos Narrow"/>
                <w:color w:val="000000"/>
              </w:rPr>
              <w:t>1.25</w:t>
            </w:r>
          </w:p>
        </w:tc>
        <w:tc>
          <w:tcPr>
            <w:tcW w:w="940" w:type="dxa"/>
            <w:shd w:val="clear" w:color="auto" w:fill="D9E2F3" w:themeFill="accent1" w:themeFillTint="33"/>
            <w:vAlign w:val="bottom"/>
          </w:tcPr>
          <w:p w14:paraId="68FF4CFA" w14:textId="2B23E292" w:rsidR="006A40AD" w:rsidRPr="006A40AD" w:rsidRDefault="006A40AD" w:rsidP="006A40AD">
            <w:pPr>
              <w:rPr>
                <w:rFonts w:cstheme="minorHAnsi"/>
                <w:b/>
                <w:bCs/>
                <w:sz w:val="18"/>
                <w:szCs w:val="18"/>
              </w:rPr>
            </w:pPr>
            <w:r w:rsidRPr="006A40AD">
              <w:rPr>
                <w:rFonts w:ascii="Aptos Narrow" w:hAnsi="Aptos Narrow"/>
                <w:b/>
                <w:bCs/>
                <w:color w:val="000000"/>
              </w:rPr>
              <w:t>36.39</w:t>
            </w:r>
          </w:p>
        </w:tc>
        <w:tc>
          <w:tcPr>
            <w:tcW w:w="885" w:type="dxa"/>
            <w:shd w:val="clear" w:color="auto" w:fill="D9E2F3" w:themeFill="accent1" w:themeFillTint="33"/>
            <w:vAlign w:val="bottom"/>
          </w:tcPr>
          <w:p w14:paraId="6A1321BC" w14:textId="7DDCE29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88</w:t>
            </w:r>
          </w:p>
        </w:tc>
        <w:tc>
          <w:tcPr>
            <w:tcW w:w="935" w:type="dxa"/>
            <w:vAlign w:val="bottom"/>
          </w:tcPr>
          <w:p w14:paraId="2538FAF9" w14:textId="304C2F3D" w:rsidR="006A40AD" w:rsidRPr="00E323AC" w:rsidRDefault="006A40AD" w:rsidP="006A40AD">
            <w:pPr>
              <w:rPr>
                <w:rFonts w:cstheme="minorHAnsi"/>
                <w:sz w:val="18"/>
                <w:szCs w:val="18"/>
              </w:rPr>
            </w:pPr>
            <w:r>
              <w:rPr>
                <w:rFonts w:ascii="Aptos Narrow" w:hAnsi="Aptos Narrow"/>
                <w:color w:val="000000"/>
              </w:rPr>
              <w:t>109.13</w:t>
            </w:r>
          </w:p>
        </w:tc>
        <w:tc>
          <w:tcPr>
            <w:tcW w:w="895" w:type="dxa"/>
            <w:vAlign w:val="bottom"/>
          </w:tcPr>
          <w:p w14:paraId="1600E85E" w14:textId="723373CE" w:rsidR="006A40AD" w:rsidRPr="00E323AC" w:rsidRDefault="006A40AD" w:rsidP="006A40AD">
            <w:pPr>
              <w:rPr>
                <w:rFonts w:cstheme="minorHAnsi"/>
                <w:sz w:val="18"/>
                <w:szCs w:val="18"/>
              </w:rPr>
            </w:pPr>
            <w:r>
              <w:rPr>
                <w:rFonts w:ascii="Aptos Narrow" w:hAnsi="Aptos Narrow"/>
                <w:color w:val="000000"/>
              </w:rPr>
              <w:t>6.42</w:t>
            </w:r>
          </w:p>
        </w:tc>
        <w:tc>
          <w:tcPr>
            <w:tcW w:w="895" w:type="dxa"/>
            <w:vAlign w:val="bottom"/>
          </w:tcPr>
          <w:p w14:paraId="3BDF23AF" w14:textId="7030E1B4" w:rsidR="006A40AD" w:rsidRPr="00E323AC" w:rsidRDefault="006A40AD" w:rsidP="006A40AD">
            <w:pPr>
              <w:rPr>
                <w:rFonts w:cstheme="minorHAnsi"/>
                <w:sz w:val="18"/>
                <w:szCs w:val="18"/>
              </w:rPr>
            </w:pPr>
            <w:r>
              <w:rPr>
                <w:rFonts w:ascii="Aptos Narrow" w:hAnsi="Aptos Narrow"/>
                <w:color w:val="000000"/>
              </w:rPr>
              <w:t>7.75</w:t>
            </w:r>
          </w:p>
        </w:tc>
        <w:tc>
          <w:tcPr>
            <w:tcW w:w="940" w:type="dxa"/>
            <w:shd w:val="clear" w:color="auto" w:fill="D9E2F3" w:themeFill="accent1" w:themeFillTint="33"/>
            <w:vAlign w:val="bottom"/>
          </w:tcPr>
          <w:p w14:paraId="7A68B9A0" w14:textId="73B51009" w:rsidR="006A40AD" w:rsidRPr="006A40AD" w:rsidRDefault="006A40AD" w:rsidP="006A40AD">
            <w:pPr>
              <w:rPr>
                <w:rFonts w:cstheme="minorHAnsi"/>
                <w:b/>
                <w:bCs/>
                <w:sz w:val="18"/>
                <w:szCs w:val="18"/>
              </w:rPr>
            </w:pPr>
            <w:r w:rsidRPr="006A40AD">
              <w:rPr>
                <w:rFonts w:ascii="Aptos Narrow" w:hAnsi="Aptos Narrow"/>
                <w:b/>
                <w:bCs/>
                <w:color w:val="000000"/>
              </w:rPr>
              <w:t>123.3</w:t>
            </w:r>
          </w:p>
        </w:tc>
        <w:tc>
          <w:tcPr>
            <w:tcW w:w="842" w:type="dxa"/>
            <w:shd w:val="clear" w:color="auto" w:fill="D9E2F3" w:themeFill="accent1" w:themeFillTint="33"/>
            <w:vAlign w:val="bottom"/>
          </w:tcPr>
          <w:p w14:paraId="3CCE0CFE" w14:textId="4D17878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26</w:t>
            </w:r>
          </w:p>
        </w:tc>
      </w:tr>
      <w:tr w:rsidR="006A40AD" w14:paraId="0B9FA499" w14:textId="47D552C6" w:rsidTr="003904A0">
        <w:tc>
          <w:tcPr>
            <w:tcW w:w="891" w:type="dxa"/>
            <w:vAlign w:val="bottom"/>
          </w:tcPr>
          <w:p w14:paraId="690514BD" w14:textId="27BB79C5" w:rsidR="006A40AD" w:rsidRDefault="006A40AD" w:rsidP="006A40AD">
            <w:pPr>
              <w:rPr>
                <w:rFonts w:cstheme="minorHAnsi"/>
                <w:sz w:val="20"/>
                <w:szCs w:val="20"/>
              </w:rPr>
            </w:pPr>
            <w:r>
              <w:rPr>
                <w:rFonts w:ascii="Aptos Narrow" w:hAnsi="Aptos Narrow"/>
                <w:color w:val="000000"/>
              </w:rPr>
              <w:t>2015</w:t>
            </w:r>
          </w:p>
        </w:tc>
        <w:tc>
          <w:tcPr>
            <w:tcW w:w="896" w:type="dxa"/>
            <w:vAlign w:val="bottom"/>
          </w:tcPr>
          <w:p w14:paraId="02F991FF" w14:textId="21845519" w:rsidR="006A40AD" w:rsidRPr="00E323AC" w:rsidRDefault="006A40AD" w:rsidP="006A40AD">
            <w:pPr>
              <w:rPr>
                <w:rFonts w:cstheme="minorHAnsi"/>
                <w:sz w:val="18"/>
                <w:szCs w:val="18"/>
              </w:rPr>
            </w:pPr>
            <w:r>
              <w:rPr>
                <w:rFonts w:ascii="Aptos Narrow" w:hAnsi="Aptos Narrow"/>
                <w:color w:val="000000"/>
              </w:rPr>
              <w:t>43.54</w:t>
            </w:r>
          </w:p>
        </w:tc>
        <w:tc>
          <w:tcPr>
            <w:tcW w:w="859" w:type="dxa"/>
            <w:vAlign w:val="bottom"/>
          </w:tcPr>
          <w:p w14:paraId="3B62965D" w14:textId="53024057"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02F4680" w14:textId="62555169" w:rsidR="006A40AD" w:rsidRPr="00E323AC" w:rsidRDefault="006A40AD" w:rsidP="006A40AD">
            <w:pPr>
              <w:rPr>
                <w:rFonts w:cstheme="minorHAnsi"/>
                <w:sz w:val="18"/>
                <w:szCs w:val="18"/>
              </w:rPr>
            </w:pPr>
            <w:r>
              <w:rPr>
                <w:rFonts w:ascii="Aptos Narrow" w:hAnsi="Aptos Narrow"/>
                <w:color w:val="000000"/>
              </w:rPr>
              <w:t>12.3</w:t>
            </w:r>
          </w:p>
        </w:tc>
        <w:tc>
          <w:tcPr>
            <w:tcW w:w="940" w:type="dxa"/>
            <w:shd w:val="clear" w:color="auto" w:fill="D9E2F3" w:themeFill="accent1" w:themeFillTint="33"/>
            <w:vAlign w:val="bottom"/>
          </w:tcPr>
          <w:p w14:paraId="40B08FBD" w14:textId="5622B0B2" w:rsidR="006A40AD" w:rsidRPr="006A40AD" w:rsidRDefault="006A40AD" w:rsidP="006A40AD">
            <w:pPr>
              <w:rPr>
                <w:rFonts w:cstheme="minorHAnsi"/>
                <w:b/>
                <w:bCs/>
                <w:sz w:val="18"/>
                <w:szCs w:val="18"/>
              </w:rPr>
            </w:pPr>
            <w:r w:rsidRPr="006A40AD">
              <w:rPr>
                <w:rFonts w:ascii="Aptos Narrow" w:hAnsi="Aptos Narrow"/>
                <w:b/>
                <w:bCs/>
                <w:color w:val="000000"/>
              </w:rPr>
              <w:t>57.34</w:t>
            </w:r>
          </w:p>
        </w:tc>
        <w:tc>
          <w:tcPr>
            <w:tcW w:w="928" w:type="dxa"/>
            <w:shd w:val="clear" w:color="auto" w:fill="D9E2F3" w:themeFill="accent1" w:themeFillTint="33"/>
            <w:vAlign w:val="bottom"/>
          </w:tcPr>
          <w:p w14:paraId="4F820010" w14:textId="4F50E53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06</w:t>
            </w:r>
          </w:p>
        </w:tc>
        <w:tc>
          <w:tcPr>
            <w:tcW w:w="895" w:type="dxa"/>
            <w:vAlign w:val="bottom"/>
          </w:tcPr>
          <w:p w14:paraId="50872D6F" w14:textId="21AA7639" w:rsidR="006A40AD" w:rsidRPr="00E323AC" w:rsidRDefault="006A40AD" w:rsidP="006A40AD">
            <w:pPr>
              <w:rPr>
                <w:rFonts w:cstheme="minorHAnsi"/>
                <w:sz w:val="18"/>
                <w:szCs w:val="18"/>
              </w:rPr>
            </w:pPr>
            <w:r>
              <w:rPr>
                <w:rFonts w:ascii="Aptos Narrow" w:hAnsi="Aptos Narrow"/>
                <w:color w:val="000000"/>
              </w:rPr>
              <w:t>34.71</w:t>
            </w:r>
          </w:p>
        </w:tc>
        <w:tc>
          <w:tcPr>
            <w:tcW w:w="859" w:type="dxa"/>
            <w:vAlign w:val="bottom"/>
          </w:tcPr>
          <w:p w14:paraId="6CE6EB1D" w14:textId="6F0499ED"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71D6B809" w14:textId="6676E9FE" w:rsidR="006A40AD" w:rsidRPr="00E323AC" w:rsidRDefault="006A40AD" w:rsidP="006A40AD">
            <w:pPr>
              <w:rPr>
                <w:rFonts w:cstheme="minorHAnsi"/>
                <w:sz w:val="18"/>
                <w:szCs w:val="18"/>
              </w:rPr>
            </w:pPr>
            <w:r>
              <w:rPr>
                <w:rFonts w:ascii="Aptos Narrow" w:hAnsi="Aptos Narrow"/>
                <w:color w:val="000000"/>
              </w:rPr>
              <w:t>6.61</w:t>
            </w:r>
          </w:p>
        </w:tc>
        <w:tc>
          <w:tcPr>
            <w:tcW w:w="940" w:type="dxa"/>
            <w:shd w:val="clear" w:color="auto" w:fill="D9E2F3" w:themeFill="accent1" w:themeFillTint="33"/>
            <w:vAlign w:val="bottom"/>
          </w:tcPr>
          <w:p w14:paraId="555F1EE3" w14:textId="2309968A" w:rsidR="006A40AD" w:rsidRPr="006A40AD" w:rsidRDefault="006A40AD" w:rsidP="006A40AD">
            <w:pPr>
              <w:rPr>
                <w:rFonts w:cstheme="minorHAnsi"/>
                <w:b/>
                <w:bCs/>
                <w:sz w:val="18"/>
                <w:szCs w:val="18"/>
              </w:rPr>
            </w:pPr>
            <w:r w:rsidRPr="006A40AD">
              <w:rPr>
                <w:rFonts w:ascii="Aptos Narrow" w:hAnsi="Aptos Narrow"/>
                <w:b/>
                <w:bCs/>
                <w:color w:val="000000"/>
              </w:rPr>
              <w:t>42.05</w:t>
            </w:r>
          </w:p>
        </w:tc>
        <w:tc>
          <w:tcPr>
            <w:tcW w:w="885" w:type="dxa"/>
            <w:shd w:val="clear" w:color="auto" w:fill="D9E2F3" w:themeFill="accent1" w:themeFillTint="33"/>
            <w:vAlign w:val="bottom"/>
          </w:tcPr>
          <w:p w14:paraId="1CAB88ED" w14:textId="062B5EF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66</w:t>
            </w:r>
          </w:p>
        </w:tc>
        <w:tc>
          <w:tcPr>
            <w:tcW w:w="935" w:type="dxa"/>
            <w:vAlign w:val="bottom"/>
          </w:tcPr>
          <w:p w14:paraId="3D30E0C7" w14:textId="2ACB3428" w:rsidR="006A40AD" w:rsidRPr="00E323AC" w:rsidRDefault="006A40AD" w:rsidP="006A40AD">
            <w:pPr>
              <w:rPr>
                <w:rFonts w:cstheme="minorHAnsi"/>
                <w:sz w:val="18"/>
                <w:szCs w:val="18"/>
              </w:rPr>
            </w:pPr>
            <w:r>
              <w:rPr>
                <w:rFonts w:ascii="Aptos Narrow" w:hAnsi="Aptos Narrow"/>
                <w:color w:val="000000"/>
              </w:rPr>
              <w:t>113.99</w:t>
            </w:r>
          </w:p>
        </w:tc>
        <w:tc>
          <w:tcPr>
            <w:tcW w:w="895" w:type="dxa"/>
            <w:vAlign w:val="bottom"/>
          </w:tcPr>
          <w:p w14:paraId="172C04DE" w14:textId="27388297"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EC37292" w14:textId="3C53C447" w:rsidR="006A40AD" w:rsidRPr="00E323AC" w:rsidRDefault="006A40AD" w:rsidP="006A40AD">
            <w:pPr>
              <w:rPr>
                <w:rFonts w:cstheme="minorHAnsi"/>
                <w:sz w:val="18"/>
                <w:szCs w:val="18"/>
              </w:rPr>
            </w:pPr>
            <w:r>
              <w:rPr>
                <w:rFonts w:ascii="Aptos Narrow" w:hAnsi="Aptos Narrow"/>
                <w:color w:val="000000"/>
              </w:rPr>
              <w:t>13.16</w:t>
            </w:r>
          </w:p>
        </w:tc>
        <w:tc>
          <w:tcPr>
            <w:tcW w:w="940" w:type="dxa"/>
            <w:shd w:val="clear" w:color="auto" w:fill="D9E2F3" w:themeFill="accent1" w:themeFillTint="33"/>
            <w:vAlign w:val="bottom"/>
          </w:tcPr>
          <w:p w14:paraId="7B0F0E2C" w14:textId="5E672009" w:rsidR="006A40AD" w:rsidRPr="006A40AD" w:rsidRDefault="006A40AD" w:rsidP="006A40AD">
            <w:pPr>
              <w:rPr>
                <w:rFonts w:cstheme="minorHAnsi"/>
                <w:b/>
                <w:bCs/>
                <w:sz w:val="18"/>
                <w:szCs w:val="18"/>
              </w:rPr>
            </w:pPr>
            <w:r w:rsidRPr="006A40AD">
              <w:rPr>
                <w:rFonts w:ascii="Aptos Narrow" w:hAnsi="Aptos Narrow"/>
                <w:b/>
                <w:bCs/>
                <w:color w:val="000000"/>
              </w:rPr>
              <w:t>133.7</w:t>
            </w:r>
          </w:p>
        </w:tc>
        <w:tc>
          <w:tcPr>
            <w:tcW w:w="842" w:type="dxa"/>
            <w:shd w:val="clear" w:color="auto" w:fill="D9E2F3" w:themeFill="accent1" w:themeFillTint="33"/>
            <w:vAlign w:val="bottom"/>
          </w:tcPr>
          <w:p w14:paraId="5DD56259" w14:textId="1AB7BFA2"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0.4</w:t>
            </w:r>
          </w:p>
        </w:tc>
      </w:tr>
      <w:tr w:rsidR="006A40AD" w14:paraId="627243C1" w14:textId="5E2AEA2A" w:rsidTr="003904A0">
        <w:tc>
          <w:tcPr>
            <w:tcW w:w="891" w:type="dxa"/>
            <w:vAlign w:val="bottom"/>
          </w:tcPr>
          <w:p w14:paraId="067A49BE" w14:textId="09511C5E" w:rsidR="006A40AD" w:rsidRDefault="006A40AD" w:rsidP="006A40AD">
            <w:pPr>
              <w:rPr>
                <w:rFonts w:cstheme="minorHAnsi"/>
                <w:sz w:val="20"/>
                <w:szCs w:val="20"/>
              </w:rPr>
            </w:pPr>
            <w:r>
              <w:rPr>
                <w:rFonts w:ascii="Aptos Narrow" w:hAnsi="Aptos Narrow"/>
                <w:color w:val="000000"/>
              </w:rPr>
              <w:t>2016</w:t>
            </w:r>
          </w:p>
        </w:tc>
        <w:tc>
          <w:tcPr>
            <w:tcW w:w="896" w:type="dxa"/>
            <w:vAlign w:val="bottom"/>
          </w:tcPr>
          <w:p w14:paraId="1C6BAE6E" w14:textId="0489875E" w:rsidR="006A40AD" w:rsidRPr="00E323AC" w:rsidRDefault="006A40AD" w:rsidP="006A40AD">
            <w:pPr>
              <w:rPr>
                <w:rFonts w:cstheme="minorHAnsi"/>
                <w:sz w:val="18"/>
                <w:szCs w:val="18"/>
              </w:rPr>
            </w:pPr>
            <w:r>
              <w:rPr>
                <w:rFonts w:ascii="Aptos Narrow" w:hAnsi="Aptos Narrow"/>
                <w:color w:val="000000"/>
              </w:rPr>
              <w:t>42.43</w:t>
            </w:r>
          </w:p>
        </w:tc>
        <w:tc>
          <w:tcPr>
            <w:tcW w:w="859" w:type="dxa"/>
            <w:vAlign w:val="bottom"/>
          </w:tcPr>
          <w:p w14:paraId="6A0F7279" w14:textId="4219303E" w:rsidR="006A40AD" w:rsidRPr="00E323AC" w:rsidRDefault="006A40AD" w:rsidP="006A40AD">
            <w:pPr>
              <w:rPr>
                <w:rFonts w:cstheme="minorHAnsi"/>
                <w:sz w:val="18"/>
                <w:szCs w:val="18"/>
              </w:rPr>
            </w:pPr>
            <w:r>
              <w:rPr>
                <w:rFonts w:ascii="Aptos Narrow" w:hAnsi="Aptos Narrow"/>
                <w:color w:val="000000"/>
              </w:rPr>
              <w:t>1.85</w:t>
            </w:r>
          </w:p>
        </w:tc>
        <w:tc>
          <w:tcPr>
            <w:tcW w:w="895" w:type="dxa"/>
            <w:vAlign w:val="bottom"/>
          </w:tcPr>
          <w:p w14:paraId="6DA774DB" w14:textId="086CD434" w:rsidR="006A40AD" w:rsidRPr="00E323AC" w:rsidRDefault="006A40AD" w:rsidP="006A40AD">
            <w:pPr>
              <w:rPr>
                <w:rFonts w:cstheme="minorHAnsi"/>
                <w:sz w:val="18"/>
                <w:szCs w:val="18"/>
              </w:rPr>
            </w:pPr>
            <w:r>
              <w:rPr>
                <w:rFonts w:ascii="Aptos Narrow" w:hAnsi="Aptos Narrow"/>
                <w:color w:val="000000"/>
              </w:rPr>
              <w:t>17.66</w:t>
            </w:r>
          </w:p>
        </w:tc>
        <w:tc>
          <w:tcPr>
            <w:tcW w:w="940" w:type="dxa"/>
            <w:shd w:val="clear" w:color="auto" w:fill="D9E2F3" w:themeFill="accent1" w:themeFillTint="33"/>
            <w:vAlign w:val="bottom"/>
          </w:tcPr>
          <w:p w14:paraId="4C3ADAC9" w14:textId="1F90124E" w:rsidR="006A40AD" w:rsidRPr="006A40AD" w:rsidRDefault="006A40AD" w:rsidP="006A40AD">
            <w:pPr>
              <w:rPr>
                <w:rFonts w:cstheme="minorHAnsi"/>
                <w:b/>
                <w:bCs/>
                <w:sz w:val="18"/>
                <w:szCs w:val="18"/>
              </w:rPr>
            </w:pPr>
            <w:r w:rsidRPr="006A40AD">
              <w:rPr>
                <w:rFonts w:ascii="Aptos Narrow" w:hAnsi="Aptos Narrow"/>
                <w:b/>
                <w:bCs/>
                <w:color w:val="000000"/>
              </w:rPr>
              <w:t>61.94</w:t>
            </w:r>
          </w:p>
        </w:tc>
        <w:tc>
          <w:tcPr>
            <w:tcW w:w="928" w:type="dxa"/>
            <w:shd w:val="clear" w:color="auto" w:fill="D9E2F3" w:themeFill="accent1" w:themeFillTint="33"/>
            <w:vAlign w:val="bottom"/>
          </w:tcPr>
          <w:p w14:paraId="1D859407" w14:textId="6D76DD53"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c>
          <w:tcPr>
            <w:tcW w:w="895" w:type="dxa"/>
            <w:vAlign w:val="bottom"/>
          </w:tcPr>
          <w:p w14:paraId="08E83A26" w14:textId="10D60ACE" w:rsidR="006A40AD" w:rsidRPr="00E323AC" w:rsidRDefault="006A40AD" w:rsidP="006A40AD">
            <w:pPr>
              <w:rPr>
                <w:rFonts w:cstheme="minorHAnsi"/>
                <w:sz w:val="18"/>
                <w:szCs w:val="18"/>
              </w:rPr>
            </w:pPr>
            <w:r>
              <w:rPr>
                <w:rFonts w:ascii="Aptos Narrow" w:hAnsi="Aptos Narrow"/>
                <w:color w:val="000000"/>
              </w:rPr>
              <w:t>40.28</w:t>
            </w:r>
          </w:p>
        </w:tc>
        <w:tc>
          <w:tcPr>
            <w:tcW w:w="859" w:type="dxa"/>
            <w:vAlign w:val="bottom"/>
          </w:tcPr>
          <w:p w14:paraId="500B7136" w14:textId="2547EFE4"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6203014D" w14:textId="2598A5A0" w:rsidR="006A40AD" w:rsidRPr="00E323AC" w:rsidRDefault="006A40AD" w:rsidP="006A40AD">
            <w:pPr>
              <w:rPr>
                <w:rFonts w:cstheme="minorHAnsi"/>
                <w:sz w:val="18"/>
                <w:szCs w:val="18"/>
              </w:rPr>
            </w:pPr>
            <w:r>
              <w:rPr>
                <w:rFonts w:ascii="Aptos Narrow" w:hAnsi="Aptos Narrow"/>
                <w:color w:val="000000"/>
              </w:rPr>
              <w:t>7.88</w:t>
            </w:r>
          </w:p>
        </w:tc>
        <w:tc>
          <w:tcPr>
            <w:tcW w:w="940" w:type="dxa"/>
            <w:shd w:val="clear" w:color="auto" w:fill="D9E2F3" w:themeFill="accent1" w:themeFillTint="33"/>
            <w:vAlign w:val="bottom"/>
          </w:tcPr>
          <w:p w14:paraId="2855DB43" w14:textId="3E55E302" w:rsidR="006A40AD" w:rsidRPr="006A40AD" w:rsidRDefault="006A40AD" w:rsidP="006A40AD">
            <w:pPr>
              <w:rPr>
                <w:rFonts w:cstheme="minorHAnsi"/>
                <w:b/>
                <w:bCs/>
                <w:sz w:val="18"/>
                <w:szCs w:val="18"/>
              </w:rPr>
            </w:pPr>
            <w:r w:rsidRPr="006A40AD">
              <w:rPr>
                <w:rFonts w:ascii="Aptos Narrow" w:hAnsi="Aptos Narrow"/>
                <w:b/>
                <w:bCs/>
                <w:color w:val="000000"/>
              </w:rPr>
              <w:t>48.9</w:t>
            </w:r>
          </w:p>
        </w:tc>
        <w:tc>
          <w:tcPr>
            <w:tcW w:w="885" w:type="dxa"/>
            <w:shd w:val="clear" w:color="auto" w:fill="D9E2F3" w:themeFill="accent1" w:themeFillTint="33"/>
            <w:vAlign w:val="bottom"/>
          </w:tcPr>
          <w:p w14:paraId="4281D517" w14:textId="48E5C2E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6.85</w:t>
            </w:r>
          </w:p>
        </w:tc>
        <w:tc>
          <w:tcPr>
            <w:tcW w:w="935" w:type="dxa"/>
            <w:vAlign w:val="bottom"/>
          </w:tcPr>
          <w:p w14:paraId="00C96F96" w14:textId="3EDFF233" w:rsidR="006A40AD" w:rsidRPr="00E323AC" w:rsidRDefault="006A40AD" w:rsidP="006A40AD">
            <w:pPr>
              <w:rPr>
                <w:rFonts w:cstheme="minorHAnsi"/>
                <w:sz w:val="18"/>
                <w:szCs w:val="18"/>
              </w:rPr>
            </w:pPr>
            <w:r>
              <w:rPr>
                <w:rFonts w:ascii="Aptos Narrow" w:hAnsi="Aptos Narrow"/>
                <w:color w:val="000000"/>
              </w:rPr>
              <w:t>118.57</w:t>
            </w:r>
          </w:p>
        </w:tc>
        <w:tc>
          <w:tcPr>
            <w:tcW w:w="895" w:type="dxa"/>
            <w:vAlign w:val="bottom"/>
          </w:tcPr>
          <w:p w14:paraId="4ACA8397" w14:textId="3AF6CFE5"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5627173D" w14:textId="6D0C0326" w:rsidR="006A40AD" w:rsidRPr="00E323AC" w:rsidRDefault="006A40AD" w:rsidP="006A40AD">
            <w:pPr>
              <w:rPr>
                <w:rFonts w:cstheme="minorHAnsi"/>
                <w:sz w:val="18"/>
                <w:szCs w:val="18"/>
              </w:rPr>
            </w:pPr>
            <w:r>
              <w:rPr>
                <w:rFonts w:ascii="Aptos Narrow" w:hAnsi="Aptos Narrow"/>
                <w:color w:val="000000"/>
              </w:rPr>
              <w:t>16.03</w:t>
            </w:r>
          </w:p>
        </w:tc>
        <w:tc>
          <w:tcPr>
            <w:tcW w:w="940" w:type="dxa"/>
            <w:shd w:val="clear" w:color="auto" w:fill="D9E2F3" w:themeFill="accent1" w:themeFillTint="33"/>
            <w:vAlign w:val="bottom"/>
          </w:tcPr>
          <w:p w14:paraId="34B36D3B" w14:textId="6D73CB4E" w:rsidR="006A40AD" w:rsidRPr="006A40AD" w:rsidRDefault="006A40AD" w:rsidP="006A40AD">
            <w:pPr>
              <w:rPr>
                <w:rFonts w:cstheme="minorHAnsi"/>
                <w:b/>
                <w:bCs/>
                <w:sz w:val="18"/>
                <w:szCs w:val="18"/>
              </w:rPr>
            </w:pPr>
            <w:r w:rsidRPr="006A40AD">
              <w:rPr>
                <w:rFonts w:ascii="Aptos Narrow" w:hAnsi="Aptos Narrow"/>
                <w:b/>
                <w:bCs/>
                <w:color w:val="000000"/>
              </w:rPr>
              <w:t>141.15</w:t>
            </w:r>
          </w:p>
        </w:tc>
        <w:tc>
          <w:tcPr>
            <w:tcW w:w="842" w:type="dxa"/>
            <w:shd w:val="clear" w:color="auto" w:fill="D9E2F3" w:themeFill="accent1" w:themeFillTint="33"/>
            <w:vAlign w:val="bottom"/>
          </w:tcPr>
          <w:p w14:paraId="2F66346F" w14:textId="163F5F0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5</w:t>
            </w:r>
          </w:p>
        </w:tc>
      </w:tr>
      <w:tr w:rsidR="006A40AD" w14:paraId="0F3925F7" w14:textId="7EF664BB" w:rsidTr="003904A0">
        <w:tc>
          <w:tcPr>
            <w:tcW w:w="891" w:type="dxa"/>
            <w:vAlign w:val="bottom"/>
          </w:tcPr>
          <w:p w14:paraId="549E1C5A" w14:textId="61508F34" w:rsidR="006A40AD" w:rsidRDefault="006A40AD" w:rsidP="006A40AD">
            <w:pPr>
              <w:rPr>
                <w:rFonts w:cstheme="minorHAnsi"/>
                <w:sz w:val="20"/>
                <w:szCs w:val="20"/>
              </w:rPr>
            </w:pPr>
            <w:r>
              <w:rPr>
                <w:rFonts w:ascii="Aptos Narrow" w:hAnsi="Aptos Narrow"/>
                <w:color w:val="000000"/>
              </w:rPr>
              <w:t>2017</w:t>
            </w:r>
          </w:p>
        </w:tc>
        <w:tc>
          <w:tcPr>
            <w:tcW w:w="896" w:type="dxa"/>
            <w:vAlign w:val="bottom"/>
          </w:tcPr>
          <w:p w14:paraId="50B28F59" w14:textId="15778B3D" w:rsidR="006A40AD" w:rsidRPr="00E323AC" w:rsidRDefault="006A40AD" w:rsidP="006A40AD">
            <w:pPr>
              <w:rPr>
                <w:rFonts w:cstheme="minorHAnsi"/>
                <w:sz w:val="18"/>
                <w:szCs w:val="18"/>
              </w:rPr>
            </w:pPr>
            <w:r>
              <w:rPr>
                <w:rFonts w:ascii="Aptos Narrow" w:hAnsi="Aptos Narrow"/>
                <w:color w:val="000000"/>
              </w:rPr>
              <w:t>38.77</w:t>
            </w:r>
          </w:p>
        </w:tc>
        <w:tc>
          <w:tcPr>
            <w:tcW w:w="859" w:type="dxa"/>
            <w:vAlign w:val="bottom"/>
          </w:tcPr>
          <w:p w14:paraId="6D321D53" w14:textId="00B325D0" w:rsidR="006A40AD" w:rsidRPr="00E323AC" w:rsidRDefault="006A40AD" w:rsidP="006A40AD">
            <w:pPr>
              <w:rPr>
                <w:rFonts w:cstheme="minorHAnsi"/>
                <w:sz w:val="18"/>
                <w:szCs w:val="18"/>
              </w:rPr>
            </w:pPr>
            <w:r>
              <w:rPr>
                <w:rFonts w:ascii="Aptos Narrow" w:hAnsi="Aptos Narrow"/>
                <w:color w:val="000000"/>
              </w:rPr>
              <w:t>7.09</w:t>
            </w:r>
          </w:p>
        </w:tc>
        <w:tc>
          <w:tcPr>
            <w:tcW w:w="895" w:type="dxa"/>
            <w:vAlign w:val="bottom"/>
          </w:tcPr>
          <w:p w14:paraId="369BEABF" w14:textId="695EA6CB" w:rsidR="006A40AD" w:rsidRPr="00E323AC" w:rsidRDefault="006A40AD" w:rsidP="006A40AD">
            <w:pPr>
              <w:rPr>
                <w:rFonts w:cstheme="minorHAnsi"/>
                <w:sz w:val="18"/>
                <w:szCs w:val="18"/>
              </w:rPr>
            </w:pPr>
            <w:r>
              <w:rPr>
                <w:rFonts w:ascii="Aptos Narrow" w:hAnsi="Aptos Narrow"/>
                <w:color w:val="000000"/>
              </w:rPr>
              <w:t>19.6</w:t>
            </w:r>
          </w:p>
        </w:tc>
        <w:tc>
          <w:tcPr>
            <w:tcW w:w="940" w:type="dxa"/>
            <w:shd w:val="clear" w:color="auto" w:fill="D9E2F3" w:themeFill="accent1" w:themeFillTint="33"/>
            <w:vAlign w:val="bottom"/>
          </w:tcPr>
          <w:p w14:paraId="168962F4" w14:textId="5D7EA193" w:rsidR="006A40AD" w:rsidRPr="006A40AD" w:rsidRDefault="006A40AD" w:rsidP="006A40AD">
            <w:pPr>
              <w:rPr>
                <w:rFonts w:cstheme="minorHAnsi"/>
                <w:b/>
                <w:bCs/>
                <w:sz w:val="18"/>
                <w:szCs w:val="18"/>
              </w:rPr>
            </w:pPr>
            <w:r w:rsidRPr="006A40AD">
              <w:rPr>
                <w:rFonts w:ascii="Aptos Narrow" w:hAnsi="Aptos Narrow"/>
                <w:b/>
                <w:bCs/>
                <w:color w:val="000000"/>
              </w:rPr>
              <w:t>65.46</w:t>
            </w:r>
          </w:p>
        </w:tc>
        <w:tc>
          <w:tcPr>
            <w:tcW w:w="928" w:type="dxa"/>
            <w:shd w:val="clear" w:color="auto" w:fill="D9E2F3" w:themeFill="accent1" w:themeFillTint="33"/>
            <w:vAlign w:val="bottom"/>
          </w:tcPr>
          <w:p w14:paraId="339A2F81" w14:textId="0415B1A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52</w:t>
            </w:r>
          </w:p>
        </w:tc>
        <w:tc>
          <w:tcPr>
            <w:tcW w:w="895" w:type="dxa"/>
            <w:vAlign w:val="bottom"/>
          </w:tcPr>
          <w:p w14:paraId="2FA5DBA5" w14:textId="12EB4A27" w:rsidR="006A40AD" w:rsidRPr="00E323AC" w:rsidRDefault="006A40AD" w:rsidP="006A40AD">
            <w:pPr>
              <w:rPr>
                <w:rFonts w:cstheme="minorHAnsi"/>
                <w:sz w:val="18"/>
                <w:szCs w:val="18"/>
              </w:rPr>
            </w:pPr>
            <w:r>
              <w:rPr>
                <w:rFonts w:ascii="Aptos Narrow" w:hAnsi="Aptos Narrow"/>
                <w:color w:val="000000"/>
              </w:rPr>
              <w:t>49.68</w:t>
            </w:r>
          </w:p>
        </w:tc>
        <w:tc>
          <w:tcPr>
            <w:tcW w:w="859" w:type="dxa"/>
            <w:vAlign w:val="bottom"/>
          </w:tcPr>
          <w:p w14:paraId="08E81AD7" w14:textId="76E0704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4B5A7209" w14:textId="63AB15A6"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67D5AB7E" w14:textId="4CA78712" w:rsidR="006A40AD" w:rsidRPr="006A40AD" w:rsidRDefault="006A40AD" w:rsidP="006A40AD">
            <w:pPr>
              <w:rPr>
                <w:rFonts w:cstheme="minorHAnsi"/>
                <w:b/>
                <w:bCs/>
                <w:sz w:val="18"/>
                <w:szCs w:val="18"/>
              </w:rPr>
            </w:pPr>
            <w:r w:rsidRPr="006A40AD">
              <w:rPr>
                <w:rFonts w:ascii="Aptos Narrow" w:hAnsi="Aptos Narrow"/>
                <w:b/>
                <w:bCs/>
                <w:color w:val="000000"/>
              </w:rPr>
              <w:t>58.45</w:t>
            </w:r>
          </w:p>
        </w:tc>
        <w:tc>
          <w:tcPr>
            <w:tcW w:w="885" w:type="dxa"/>
            <w:shd w:val="clear" w:color="auto" w:fill="D9E2F3" w:themeFill="accent1" w:themeFillTint="33"/>
            <w:vAlign w:val="bottom"/>
          </w:tcPr>
          <w:p w14:paraId="598D1C6B" w14:textId="3171F3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55</w:t>
            </w:r>
          </w:p>
        </w:tc>
        <w:tc>
          <w:tcPr>
            <w:tcW w:w="935" w:type="dxa"/>
            <w:vAlign w:val="bottom"/>
          </w:tcPr>
          <w:p w14:paraId="0B20F404" w14:textId="4B7BB39C" w:rsidR="006A40AD" w:rsidRPr="00E323AC" w:rsidRDefault="006A40AD" w:rsidP="006A40AD">
            <w:pPr>
              <w:rPr>
                <w:rFonts w:cstheme="minorHAnsi"/>
                <w:sz w:val="18"/>
                <w:szCs w:val="18"/>
              </w:rPr>
            </w:pPr>
            <w:r>
              <w:rPr>
                <w:rFonts w:ascii="Aptos Narrow" w:hAnsi="Aptos Narrow"/>
                <w:color w:val="000000"/>
              </w:rPr>
              <w:t>123.6</w:t>
            </w:r>
          </w:p>
        </w:tc>
        <w:tc>
          <w:tcPr>
            <w:tcW w:w="895" w:type="dxa"/>
            <w:vAlign w:val="bottom"/>
          </w:tcPr>
          <w:p w14:paraId="0A3DFEDE" w14:textId="7CB04A4F"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7675415" w14:textId="664A448F" w:rsidR="006A40AD" w:rsidRPr="00E323AC" w:rsidRDefault="006A40AD" w:rsidP="006A40AD">
            <w:pPr>
              <w:rPr>
                <w:rFonts w:cstheme="minorHAnsi"/>
                <w:sz w:val="18"/>
                <w:szCs w:val="18"/>
              </w:rPr>
            </w:pPr>
            <w:r>
              <w:rPr>
                <w:rFonts w:ascii="Aptos Narrow" w:hAnsi="Aptos Narrow"/>
                <w:color w:val="000000"/>
              </w:rPr>
              <w:t>19.44</w:t>
            </w:r>
          </w:p>
        </w:tc>
        <w:tc>
          <w:tcPr>
            <w:tcW w:w="940" w:type="dxa"/>
            <w:shd w:val="clear" w:color="auto" w:fill="D9E2F3" w:themeFill="accent1" w:themeFillTint="33"/>
            <w:vAlign w:val="bottom"/>
          </w:tcPr>
          <w:p w14:paraId="22115D68" w14:textId="71133EDE" w:rsidR="006A40AD" w:rsidRPr="006A40AD" w:rsidRDefault="006A40AD" w:rsidP="006A40AD">
            <w:pPr>
              <w:rPr>
                <w:rFonts w:cstheme="minorHAnsi"/>
                <w:b/>
                <w:bCs/>
                <w:sz w:val="18"/>
                <w:szCs w:val="18"/>
              </w:rPr>
            </w:pPr>
            <w:r w:rsidRPr="006A40AD">
              <w:rPr>
                <w:rFonts w:ascii="Aptos Narrow" w:hAnsi="Aptos Narrow"/>
                <w:b/>
                <w:bCs/>
                <w:color w:val="000000"/>
              </w:rPr>
              <w:t>149.59</w:t>
            </w:r>
          </w:p>
        </w:tc>
        <w:tc>
          <w:tcPr>
            <w:tcW w:w="842" w:type="dxa"/>
            <w:shd w:val="clear" w:color="auto" w:fill="D9E2F3" w:themeFill="accent1" w:themeFillTint="33"/>
            <w:vAlign w:val="bottom"/>
          </w:tcPr>
          <w:p w14:paraId="4D83550A" w14:textId="182E4E3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44</w:t>
            </w:r>
          </w:p>
        </w:tc>
      </w:tr>
      <w:tr w:rsidR="006A40AD" w14:paraId="0A477B0D" w14:textId="42624B42" w:rsidTr="003904A0">
        <w:tc>
          <w:tcPr>
            <w:tcW w:w="891" w:type="dxa"/>
            <w:vAlign w:val="bottom"/>
          </w:tcPr>
          <w:p w14:paraId="1E723DA3" w14:textId="17A697AB" w:rsidR="006A40AD" w:rsidRDefault="006A40AD" w:rsidP="006A40AD">
            <w:pPr>
              <w:rPr>
                <w:rFonts w:cstheme="minorHAnsi"/>
                <w:sz w:val="20"/>
                <w:szCs w:val="20"/>
              </w:rPr>
            </w:pPr>
            <w:r>
              <w:rPr>
                <w:rFonts w:ascii="Aptos Narrow" w:hAnsi="Aptos Narrow"/>
                <w:color w:val="000000"/>
              </w:rPr>
              <w:t>2018</w:t>
            </w:r>
          </w:p>
        </w:tc>
        <w:tc>
          <w:tcPr>
            <w:tcW w:w="896" w:type="dxa"/>
            <w:vAlign w:val="bottom"/>
          </w:tcPr>
          <w:p w14:paraId="1FB365F1" w14:textId="6089D6AD" w:rsidR="006A40AD" w:rsidRPr="00E323AC" w:rsidRDefault="006A40AD" w:rsidP="006A40AD">
            <w:pPr>
              <w:rPr>
                <w:rFonts w:cstheme="minorHAnsi"/>
                <w:sz w:val="18"/>
                <w:szCs w:val="18"/>
              </w:rPr>
            </w:pPr>
            <w:r>
              <w:rPr>
                <w:rFonts w:ascii="Aptos Narrow" w:hAnsi="Aptos Narrow"/>
                <w:color w:val="000000"/>
              </w:rPr>
              <w:t>39.9</w:t>
            </w:r>
          </w:p>
        </w:tc>
        <w:tc>
          <w:tcPr>
            <w:tcW w:w="859" w:type="dxa"/>
            <w:vAlign w:val="bottom"/>
          </w:tcPr>
          <w:p w14:paraId="405A8C38" w14:textId="73D51A3A" w:rsidR="006A40AD" w:rsidRPr="00E323AC" w:rsidRDefault="006A40AD" w:rsidP="006A40AD">
            <w:pPr>
              <w:rPr>
                <w:rFonts w:cstheme="minorHAnsi"/>
                <w:sz w:val="18"/>
                <w:szCs w:val="18"/>
              </w:rPr>
            </w:pPr>
            <w:r>
              <w:rPr>
                <w:rFonts w:ascii="Aptos Narrow" w:hAnsi="Aptos Narrow"/>
                <w:color w:val="000000"/>
              </w:rPr>
              <w:t>7.18</w:t>
            </w:r>
          </w:p>
        </w:tc>
        <w:tc>
          <w:tcPr>
            <w:tcW w:w="895" w:type="dxa"/>
            <w:vAlign w:val="bottom"/>
          </w:tcPr>
          <w:p w14:paraId="6CC206A0" w14:textId="5415E4F5" w:rsidR="006A40AD" w:rsidRPr="00E323AC" w:rsidRDefault="006A40AD" w:rsidP="006A40AD">
            <w:pPr>
              <w:rPr>
                <w:rFonts w:cstheme="minorHAnsi"/>
                <w:sz w:val="18"/>
                <w:szCs w:val="18"/>
              </w:rPr>
            </w:pPr>
            <w:r>
              <w:rPr>
                <w:rFonts w:ascii="Aptos Narrow" w:hAnsi="Aptos Narrow"/>
                <w:color w:val="000000"/>
              </w:rPr>
              <w:t>22.63</w:t>
            </w:r>
          </w:p>
        </w:tc>
        <w:tc>
          <w:tcPr>
            <w:tcW w:w="940" w:type="dxa"/>
            <w:shd w:val="clear" w:color="auto" w:fill="D9E2F3" w:themeFill="accent1" w:themeFillTint="33"/>
            <w:vAlign w:val="bottom"/>
          </w:tcPr>
          <w:p w14:paraId="6A85107F" w14:textId="208E759A" w:rsidR="006A40AD" w:rsidRPr="006A40AD" w:rsidRDefault="006A40AD" w:rsidP="006A40AD">
            <w:pPr>
              <w:rPr>
                <w:rFonts w:cstheme="minorHAnsi"/>
                <w:b/>
                <w:bCs/>
                <w:sz w:val="18"/>
                <w:szCs w:val="18"/>
              </w:rPr>
            </w:pPr>
            <w:r w:rsidRPr="006A40AD">
              <w:rPr>
                <w:rFonts w:ascii="Aptos Narrow" w:hAnsi="Aptos Narrow"/>
                <w:b/>
                <w:bCs/>
                <w:color w:val="000000"/>
              </w:rPr>
              <w:t>69.71</w:t>
            </w:r>
          </w:p>
        </w:tc>
        <w:tc>
          <w:tcPr>
            <w:tcW w:w="928" w:type="dxa"/>
            <w:shd w:val="clear" w:color="auto" w:fill="D9E2F3" w:themeFill="accent1" w:themeFillTint="33"/>
            <w:vAlign w:val="bottom"/>
          </w:tcPr>
          <w:p w14:paraId="24DBFA2C" w14:textId="4F4C970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25</w:t>
            </w:r>
          </w:p>
        </w:tc>
        <w:tc>
          <w:tcPr>
            <w:tcW w:w="895" w:type="dxa"/>
            <w:vAlign w:val="bottom"/>
          </w:tcPr>
          <w:p w14:paraId="0DD6D964" w14:textId="00E3A89C" w:rsidR="006A40AD" w:rsidRPr="00E323AC" w:rsidRDefault="006A40AD" w:rsidP="006A40AD">
            <w:pPr>
              <w:rPr>
                <w:rFonts w:cstheme="minorHAnsi"/>
                <w:sz w:val="18"/>
                <w:szCs w:val="18"/>
              </w:rPr>
            </w:pPr>
            <w:r>
              <w:rPr>
                <w:rFonts w:ascii="Aptos Narrow" w:hAnsi="Aptos Narrow"/>
                <w:color w:val="000000"/>
              </w:rPr>
              <w:t>54.61</w:t>
            </w:r>
          </w:p>
        </w:tc>
        <w:tc>
          <w:tcPr>
            <w:tcW w:w="859" w:type="dxa"/>
            <w:vAlign w:val="bottom"/>
          </w:tcPr>
          <w:p w14:paraId="065E9178" w14:textId="6D96CA6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74FF6EA6" w14:textId="171C1A62"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0644D024" w14:textId="50A37EAB" w:rsidR="006A40AD" w:rsidRPr="006A40AD" w:rsidRDefault="006A40AD" w:rsidP="006A40AD">
            <w:pPr>
              <w:rPr>
                <w:rFonts w:cstheme="minorHAnsi"/>
                <w:b/>
                <w:bCs/>
                <w:sz w:val="18"/>
                <w:szCs w:val="18"/>
              </w:rPr>
            </w:pPr>
            <w:r w:rsidRPr="006A40AD">
              <w:rPr>
                <w:rFonts w:ascii="Aptos Narrow" w:hAnsi="Aptos Narrow"/>
                <w:b/>
                <w:bCs/>
                <w:color w:val="000000"/>
              </w:rPr>
              <w:t>63.38</w:t>
            </w:r>
          </w:p>
        </w:tc>
        <w:tc>
          <w:tcPr>
            <w:tcW w:w="885" w:type="dxa"/>
            <w:shd w:val="clear" w:color="auto" w:fill="D9E2F3" w:themeFill="accent1" w:themeFillTint="33"/>
            <w:vAlign w:val="bottom"/>
          </w:tcPr>
          <w:p w14:paraId="238BC10B" w14:textId="7B8CC87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93</w:t>
            </w:r>
          </w:p>
        </w:tc>
        <w:tc>
          <w:tcPr>
            <w:tcW w:w="935" w:type="dxa"/>
            <w:vAlign w:val="bottom"/>
          </w:tcPr>
          <w:p w14:paraId="18F1B60B" w14:textId="3A74D995" w:rsidR="006A40AD" w:rsidRPr="00E323AC" w:rsidRDefault="006A40AD" w:rsidP="006A40AD">
            <w:pPr>
              <w:rPr>
                <w:rFonts w:cstheme="minorHAnsi"/>
                <w:sz w:val="18"/>
                <w:szCs w:val="18"/>
              </w:rPr>
            </w:pPr>
            <w:r>
              <w:rPr>
                <w:rFonts w:ascii="Aptos Narrow" w:hAnsi="Aptos Narrow"/>
                <w:color w:val="000000"/>
              </w:rPr>
              <w:t>126.08</w:t>
            </w:r>
          </w:p>
        </w:tc>
        <w:tc>
          <w:tcPr>
            <w:tcW w:w="895" w:type="dxa"/>
            <w:vAlign w:val="bottom"/>
          </w:tcPr>
          <w:p w14:paraId="0BE189FC" w14:textId="3D7E7997" w:rsidR="006A40AD" w:rsidRPr="00E323AC" w:rsidRDefault="006A40AD" w:rsidP="006A40AD">
            <w:pPr>
              <w:rPr>
                <w:rFonts w:cstheme="minorHAnsi"/>
                <w:sz w:val="18"/>
                <w:szCs w:val="18"/>
              </w:rPr>
            </w:pPr>
            <w:r>
              <w:rPr>
                <w:rFonts w:ascii="Aptos Narrow" w:hAnsi="Aptos Narrow"/>
                <w:color w:val="000000"/>
              </w:rPr>
              <w:t>10.08</w:t>
            </w:r>
          </w:p>
        </w:tc>
        <w:tc>
          <w:tcPr>
            <w:tcW w:w="895" w:type="dxa"/>
            <w:vAlign w:val="bottom"/>
          </w:tcPr>
          <w:p w14:paraId="66772EAF" w14:textId="28504248" w:rsidR="006A40AD" w:rsidRPr="00E323AC" w:rsidRDefault="006A40AD" w:rsidP="006A40AD">
            <w:pPr>
              <w:rPr>
                <w:rFonts w:cstheme="minorHAnsi"/>
                <w:sz w:val="18"/>
                <w:szCs w:val="18"/>
              </w:rPr>
            </w:pPr>
            <w:r>
              <w:rPr>
                <w:rFonts w:ascii="Aptos Narrow" w:hAnsi="Aptos Narrow"/>
                <w:color w:val="000000"/>
              </w:rPr>
              <w:t>22.62</w:t>
            </w:r>
          </w:p>
        </w:tc>
        <w:tc>
          <w:tcPr>
            <w:tcW w:w="940" w:type="dxa"/>
            <w:shd w:val="clear" w:color="auto" w:fill="D9E2F3" w:themeFill="accent1" w:themeFillTint="33"/>
            <w:vAlign w:val="bottom"/>
          </w:tcPr>
          <w:p w14:paraId="0546DAE0" w14:textId="15526F84" w:rsidR="006A40AD" w:rsidRPr="006A40AD" w:rsidRDefault="006A40AD" w:rsidP="006A40AD">
            <w:pPr>
              <w:rPr>
                <w:rFonts w:cstheme="minorHAnsi"/>
                <w:b/>
                <w:bCs/>
                <w:sz w:val="18"/>
                <w:szCs w:val="18"/>
              </w:rPr>
            </w:pPr>
            <w:r w:rsidRPr="006A40AD">
              <w:rPr>
                <w:rFonts w:ascii="Aptos Narrow" w:hAnsi="Aptos Narrow"/>
                <w:b/>
                <w:bCs/>
                <w:color w:val="000000"/>
              </w:rPr>
              <w:t>158.78</w:t>
            </w:r>
          </w:p>
        </w:tc>
        <w:tc>
          <w:tcPr>
            <w:tcW w:w="842" w:type="dxa"/>
            <w:shd w:val="clear" w:color="auto" w:fill="D9E2F3" w:themeFill="accent1" w:themeFillTint="33"/>
            <w:vAlign w:val="bottom"/>
          </w:tcPr>
          <w:p w14:paraId="4FEDE8A9" w14:textId="437B5B5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19</w:t>
            </w:r>
          </w:p>
        </w:tc>
      </w:tr>
      <w:tr w:rsidR="006A40AD" w14:paraId="3E70BB7E" w14:textId="75037262" w:rsidTr="003904A0">
        <w:tc>
          <w:tcPr>
            <w:tcW w:w="891" w:type="dxa"/>
            <w:shd w:val="clear" w:color="auto" w:fill="FFFFFF" w:themeFill="background1"/>
            <w:vAlign w:val="bottom"/>
          </w:tcPr>
          <w:p w14:paraId="7348539F" w14:textId="6C52C814" w:rsidR="006A40AD" w:rsidRPr="00835FF3" w:rsidRDefault="006A40AD" w:rsidP="006A40AD">
            <w:pPr>
              <w:rPr>
                <w:rFonts w:cstheme="minorHAnsi"/>
                <w:b/>
                <w:bCs/>
                <w:sz w:val="20"/>
                <w:szCs w:val="20"/>
              </w:rPr>
            </w:pPr>
            <w:r>
              <w:rPr>
                <w:rFonts w:ascii="Aptos Narrow" w:hAnsi="Aptos Narrow"/>
                <w:color w:val="000000"/>
              </w:rPr>
              <w:t>2019</w:t>
            </w:r>
          </w:p>
        </w:tc>
        <w:tc>
          <w:tcPr>
            <w:tcW w:w="896" w:type="dxa"/>
            <w:shd w:val="clear" w:color="auto" w:fill="FFFFFF" w:themeFill="background1"/>
            <w:vAlign w:val="bottom"/>
          </w:tcPr>
          <w:p w14:paraId="38BCF9EA" w14:textId="30B1EC50" w:rsidR="006A40AD" w:rsidRPr="00E323AC" w:rsidRDefault="006A40AD" w:rsidP="006A40AD">
            <w:pPr>
              <w:rPr>
                <w:rFonts w:cstheme="minorHAnsi"/>
                <w:sz w:val="18"/>
                <w:szCs w:val="18"/>
              </w:rPr>
            </w:pPr>
            <w:r>
              <w:rPr>
                <w:rFonts w:ascii="Aptos Narrow" w:hAnsi="Aptos Narrow"/>
                <w:color w:val="000000"/>
              </w:rPr>
              <w:t>39.59</w:t>
            </w:r>
          </w:p>
        </w:tc>
        <w:tc>
          <w:tcPr>
            <w:tcW w:w="859" w:type="dxa"/>
            <w:shd w:val="clear" w:color="auto" w:fill="FFFFFF" w:themeFill="background1"/>
            <w:vAlign w:val="bottom"/>
          </w:tcPr>
          <w:p w14:paraId="44CC694A" w14:textId="4BD3B184" w:rsidR="006A40AD" w:rsidRPr="00E323AC" w:rsidRDefault="006A40AD" w:rsidP="006A40AD">
            <w:pPr>
              <w:rPr>
                <w:rFonts w:cstheme="minorHAnsi"/>
                <w:sz w:val="18"/>
                <w:szCs w:val="18"/>
              </w:rPr>
            </w:pPr>
            <w:r>
              <w:rPr>
                <w:rFonts w:ascii="Aptos Narrow" w:hAnsi="Aptos Narrow"/>
                <w:color w:val="000000"/>
              </w:rPr>
              <w:t>8</w:t>
            </w:r>
          </w:p>
        </w:tc>
        <w:tc>
          <w:tcPr>
            <w:tcW w:w="895" w:type="dxa"/>
            <w:shd w:val="clear" w:color="auto" w:fill="FFFFFF" w:themeFill="background1"/>
            <w:vAlign w:val="bottom"/>
          </w:tcPr>
          <w:p w14:paraId="70F00935" w14:textId="2F029C9A" w:rsidR="006A40AD" w:rsidRPr="00E323AC" w:rsidRDefault="006A40AD" w:rsidP="006A40AD">
            <w:pPr>
              <w:rPr>
                <w:rFonts w:cstheme="minorHAnsi"/>
                <w:sz w:val="18"/>
                <w:szCs w:val="18"/>
              </w:rPr>
            </w:pPr>
            <w:r>
              <w:rPr>
                <w:rFonts w:ascii="Aptos Narrow" w:hAnsi="Aptos Narrow"/>
                <w:color w:val="000000"/>
              </w:rPr>
              <w:t>23.67</w:t>
            </w:r>
          </w:p>
        </w:tc>
        <w:tc>
          <w:tcPr>
            <w:tcW w:w="940" w:type="dxa"/>
            <w:shd w:val="clear" w:color="auto" w:fill="D9E2F3" w:themeFill="accent1" w:themeFillTint="33"/>
            <w:vAlign w:val="bottom"/>
          </w:tcPr>
          <w:p w14:paraId="439E217A" w14:textId="04683F2C" w:rsidR="006A40AD" w:rsidRPr="006A40AD" w:rsidRDefault="006A40AD" w:rsidP="006A40AD">
            <w:pPr>
              <w:rPr>
                <w:rFonts w:cstheme="minorHAnsi"/>
                <w:b/>
                <w:bCs/>
                <w:sz w:val="18"/>
                <w:szCs w:val="18"/>
              </w:rPr>
            </w:pPr>
            <w:r w:rsidRPr="006A40AD">
              <w:rPr>
                <w:rFonts w:ascii="Aptos Narrow" w:hAnsi="Aptos Narrow"/>
                <w:b/>
                <w:bCs/>
                <w:color w:val="000000"/>
              </w:rPr>
              <w:t>71.26</w:t>
            </w:r>
          </w:p>
        </w:tc>
        <w:tc>
          <w:tcPr>
            <w:tcW w:w="928" w:type="dxa"/>
            <w:shd w:val="clear" w:color="auto" w:fill="D9E2F3" w:themeFill="accent1" w:themeFillTint="33"/>
            <w:vAlign w:val="bottom"/>
          </w:tcPr>
          <w:p w14:paraId="2CB447BB" w14:textId="484BA996"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55</w:t>
            </w:r>
          </w:p>
        </w:tc>
        <w:tc>
          <w:tcPr>
            <w:tcW w:w="895" w:type="dxa"/>
            <w:shd w:val="clear" w:color="auto" w:fill="FFFFFF" w:themeFill="background1"/>
            <w:vAlign w:val="bottom"/>
          </w:tcPr>
          <w:p w14:paraId="24771C77" w14:textId="132C7385" w:rsidR="006A40AD" w:rsidRPr="00E323AC" w:rsidRDefault="006A40AD" w:rsidP="006A40AD">
            <w:pPr>
              <w:rPr>
                <w:rFonts w:cstheme="minorHAnsi"/>
                <w:sz w:val="18"/>
                <w:szCs w:val="18"/>
              </w:rPr>
            </w:pPr>
            <w:r>
              <w:rPr>
                <w:rFonts w:ascii="Aptos Narrow" w:hAnsi="Aptos Narrow"/>
                <w:color w:val="000000"/>
              </w:rPr>
              <w:t>55.23</w:t>
            </w:r>
          </w:p>
        </w:tc>
        <w:tc>
          <w:tcPr>
            <w:tcW w:w="859" w:type="dxa"/>
            <w:shd w:val="clear" w:color="auto" w:fill="FFFFFF" w:themeFill="background1"/>
            <w:vAlign w:val="bottom"/>
          </w:tcPr>
          <w:p w14:paraId="088BBE3A" w14:textId="7CF7C00A"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FFFFF" w:themeFill="background1"/>
            <w:vAlign w:val="bottom"/>
          </w:tcPr>
          <w:p w14:paraId="740D6500" w14:textId="5D3D6A2A" w:rsidR="006A40AD" w:rsidRPr="00E323AC" w:rsidRDefault="006A40AD" w:rsidP="006A40AD">
            <w:pPr>
              <w:rPr>
                <w:rFonts w:cstheme="minorHAnsi"/>
                <w:sz w:val="18"/>
                <w:szCs w:val="18"/>
              </w:rPr>
            </w:pPr>
            <w:r>
              <w:rPr>
                <w:rFonts w:ascii="Aptos Narrow" w:hAnsi="Aptos Narrow"/>
                <w:color w:val="000000"/>
              </w:rPr>
              <w:t>9.28</w:t>
            </w:r>
          </w:p>
        </w:tc>
        <w:tc>
          <w:tcPr>
            <w:tcW w:w="940" w:type="dxa"/>
            <w:shd w:val="clear" w:color="auto" w:fill="D9E2F3" w:themeFill="accent1" w:themeFillTint="33"/>
            <w:vAlign w:val="bottom"/>
          </w:tcPr>
          <w:p w14:paraId="40E8981A" w14:textId="6B9594E6" w:rsidR="006A40AD" w:rsidRPr="006A40AD" w:rsidRDefault="006A40AD" w:rsidP="006A40AD">
            <w:pPr>
              <w:rPr>
                <w:rFonts w:cstheme="minorHAnsi"/>
                <w:b/>
                <w:bCs/>
                <w:sz w:val="18"/>
                <w:szCs w:val="18"/>
              </w:rPr>
            </w:pPr>
            <w:r w:rsidRPr="006A40AD">
              <w:rPr>
                <w:rFonts w:ascii="Aptos Narrow" w:hAnsi="Aptos Narrow"/>
                <w:b/>
                <w:bCs/>
                <w:color w:val="000000"/>
              </w:rPr>
              <w:t>65.25</w:t>
            </w:r>
          </w:p>
        </w:tc>
        <w:tc>
          <w:tcPr>
            <w:tcW w:w="885" w:type="dxa"/>
            <w:shd w:val="clear" w:color="auto" w:fill="D9E2F3" w:themeFill="accent1" w:themeFillTint="33"/>
            <w:vAlign w:val="bottom"/>
          </w:tcPr>
          <w:p w14:paraId="2A7A1B50" w14:textId="62F3799C"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87</w:t>
            </w:r>
          </w:p>
        </w:tc>
        <w:tc>
          <w:tcPr>
            <w:tcW w:w="935" w:type="dxa"/>
            <w:shd w:val="clear" w:color="auto" w:fill="FFFFFF" w:themeFill="background1"/>
            <w:vAlign w:val="bottom"/>
          </w:tcPr>
          <w:p w14:paraId="361FF4E3" w14:textId="1D9CDD31" w:rsidR="006A40AD" w:rsidRPr="00E323AC" w:rsidRDefault="006A40AD" w:rsidP="006A40AD">
            <w:pPr>
              <w:rPr>
                <w:rFonts w:cstheme="minorHAnsi"/>
                <w:sz w:val="18"/>
                <w:szCs w:val="18"/>
              </w:rPr>
            </w:pPr>
            <w:r>
              <w:rPr>
                <w:rFonts w:ascii="Aptos Narrow" w:hAnsi="Aptos Narrow"/>
                <w:color w:val="000000"/>
              </w:rPr>
              <w:t>126.07</w:t>
            </w:r>
          </w:p>
        </w:tc>
        <w:tc>
          <w:tcPr>
            <w:tcW w:w="895" w:type="dxa"/>
            <w:shd w:val="clear" w:color="auto" w:fill="FFFFFF" w:themeFill="background1"/>
            <w:vAlign w:val="bottom"/>
          </w:tcPr>
          <w:p w14:paraId="03028155" w14:textId="61C36661" w:rsidR="006A40AD" w:rsidRPr="00E323AC" w:rsidRDefault="006A40AD" w:rsidP="006A40AD">
            <w:pPr>
              <w:rPr>
                <w:rFonts w:cstheme="minorHAnsi"/>
                <w:sz w:val="18"/>
                <w:szCs w:val="18"/>
              </w:rPr>
            </w:pPr>
            <w:r>
              <w:rPr>
                <w:rFonts w:ascii="Aptos Narrow" w:hAnsi="Aptos Narrow"/>
                <w:color w:val="000000"/>
              </w:rPr>
              <w:t>12.45</w:t>
            </w:r>
          </w:p>
        </w:tc>
        <w:tc>
          <w:tcPr>
            <w:tcW w:w="895" w:type="dxa"/>
            <w:shd w:val="clear" w:color="auto" w:fill="FFFFFF" w:themeFill="background1"/>
            <w:vAlign w:val="bottom"/>
          </w:tcPr>
          <w:p w14:paraId="12285DB1" w14:textId="26A11915" w:rsidR="006A40AD" w:rsidRPr="00E323AC" w:rsidRDefault="006A40AD" w:rsidP="006A40AD">
            <w:pPr>
              <w:rPr>
                <w:rFonts w:cstheme="minorHAnsi"/>
                <w:sz w:val="18"/>
                <w:szCs w:val="18"/>
              </w:rPr>
            </w:pPr>
            <w:r>
              <w:rPr>
                <w:rFonts w:ascii="Aptos Narrow" w:hAnsi="Aptos Narrow"/>
                <w:color w:val="000000"/>
              </w:rPr>
              <w:t>23.63</w:t>
            </w:r>
          </w:p>
        </w:tc>
        <w:tc>
          <w:tcPr>
            <w:tcW w:w="940" w:type="dxa"/>
            <w:shd w:val="clear" w:color="auto" w:fill="D9E2F3" w:themeFill="accent1" w:themeFillTint="33"/>
            <w:vAlign w:val="bottom"/>
          </w:tcPr>
          <w:p w14:paraId="319F118A" w14:textId="371F5AC8" w:rsidR="006A40AD" w:rsidRPr="006A40AD" w:rsidRDefault="006A40AD" w:rsidP="006A40AD">
            <w:pPr>
              <w:rPr>
                <w:rFonts w:cstheme="minorHAnsi"/>
                <w:b/>
                <w:bCs/>
                <w:sz w:val="18"/>
                <w:szCs w:val="18"/>
              </w:rPr>
            </w:pPr>
            <w:r w:rsidRPr="006A40AD">
              <w:rPr>
                <w:rFonts w:ascii="Aptos Narrow" w:hAnsi="Aptos Narrow"/>
                <w:b/>
                <w:bCs/>
                <w:color w:val="000000"/>
              </w:rPr>
              <w:t>162.15</w:t>
            </w:r>
          </w:p>
        </w:tc>
        <w:tc>
          <w:tcPr>
            <w:tcW w:w="842" w:type="dxa"/>
            <w:shd w:val="clear" w:color="auto" w:fill="D9E2F3" w:themeFill="accent1" w:themeFillTint="33"/>
            <w:vAlign w:val="bottom"/>
          </w:tcPr>
          <w:p w14:paraId="20481563" w14:textId="6E6AE2E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37</w:t>
            </w:r>
          </w:p>
        </w:tc>
      </w:tr>
      <w:tr w:rsidR="006A40AD" w14:paraId="663CED1E" w14:textId="08692D24" w:rsidTr="003904A0">
        <w:tc>
          <w:tcPr>
            <w:tcW w:w="891" w:type="dxa"/>
            <w:shd w:val="clear" w:color="auto" w:fill="FBE4D5" w:themeFill="accent2" w:themeFillTint="33"/>
            <w:vAlign w:val="bottom"/>
          </w:tcPr>
          <w:p w14:paraId="05D59AE2" w14:textId="25292322" w:rsidR="006A40AD" w:rsidRPr="00AB5A4E" w:rsidRDefault="006A40AD" w:rsidP="006A40AD">
            <w:pPr>
              <w:rPr>
                <w:rFonts w:cstheme="minorHAnsi"/>
                <w:b/>
                <w:bCs/>
                <w:sz w:val="20"/>
                <w:szCs w:val="20"/>
              </w:rPr>
            </w:pPr>
            <w:r>
              <w:rPr>
                <w:rFonts w:ascii="Aptos Narrow" w:hAnsi="Aptos Narrow"/>
                <w:color w:val="000000"/>
              </w:rPr>
              <w:t>2020</w:t>
            </w:r>
          </w:p>
        </w:tc>
        <w:tc>
          <w:tcPr>
            <w:tcW w:w="896" w:type="dxa"/>
            <w:shd w:val="clear" w:color="auto" w:fill="FBE4D5" w:themeFill="accent2" w:themeFillTint="33"/>
            <w:vAlign w:val="bottom"/>
          </w:tcPr>
          <w:p w14:paraId="6EA375DD" w14:textId="40D70EEF" w:rsidR="006A40AD" w:rsidRPr="00E323AC" w:rsidRDefault="006A40AD" w:rsidP="006A40AD">
            <w:pPr>
              <w:rPr>
                <w:rFonts w:cstheme="minorHAnsi"/>
                <w:sz w:val="18"/>
                <w:szCs w:val="18"/>
              </w:rPr>
            </w:pPr>
            <w:r>
              <w:rPr>
                <w:rFonts w:ascii="Aptos Narrow" w:hAnsi="Aptos Narrow"/>
                <w:color w:val="000000"/>
              </w:rPr>
              <w:t>38.96</w:t>
            </w:r>
          </w:p>
        </w:tc>
        <w:tc>
          <w:tcPr>
            <w:tcW w:w="859" w:type="dxa"/>
            <w:shd w:val="clear" w:color="auto" w:fill="FBE4D5" w:themeFill="accent2" w:themeFillTint="33"/>
            <w:vAlign w:val="bottom"/>
          </w:tcPr>
          <w:p w14:paraId="0FED8E1B" w14:textId="54F82EA9" w:rsidR="006A40AD" w:rsidRPr="00E323AC" w:rsidRDefault="006A40AD" w:rsidP="006A40AD">
            <w:pPr>
              <w:rPr>
                <w:rFonts w:cstheme="minorHAnsi"/>
                <w:sz w:val="18"/>
                <w:szCs w:val="18"/>
              </w:rPr>
            </w:pPr>
            <w:r>
              <w:rPr>
                <w:rFonts w:ascii="Aptos Narrow" w:hAnsi="Aptos Narrow"/>
                <w:color w:val="000000"/>
              </w:rPr>
              <w:t>9</w:t>
            </w:r>
          </w:p>
        </w:tc>
        <w:tc>
          <w:tcPr>
            <w:tcW w:w="895" w:type="dxa"/>
            <w:shd w:val="clear" w:color="auto" w:fill="FBE4D5" w:themeFill="accent2" w:themeFillTint="33"/>
            <w:vAlign w:val="bottom"/>
          </w:tcPr>
          <w:p w14:paraId="27716E2A" w14:textId="6953F9D9" w:rsidR="006A40AD" w:rsidRPr="00E323AC" w:rsidRDefault="006A40AD" w:rsidP="006A40AD">
            <w:pPr>
              <w:rPr>
                <w:rFonts w:cstheme="minorHAnsi"/>
                <w:sz w:val="18"/>
                <w:szCs w:val="18"/>
              </w:rPr>
            </w:pPr>
            <w:r>
              <w:rPr>
                <w:rFonts w:ascii="Aptos Narrow" w:hAnsi="Aptos Narrow"/>
                <w:color w:val="000000"/>
              </w:rPr>
              <w:t>26.04</w:t>
            </w:r>
          </w:p>
        </w:tc>
        <w:tc>
          <w:tcPr>
            <w:tcW w:w="940" w:type="dxa"/>
            <w:shd w:val="clear" w:color="auto" w:fill="FBE4D5" w:themeFill="accent2" w:themeFillTint="33"/>
            <w:vAlign w:val="bottom"/>
          </w:tcPr>
          <w:p w14:paraId="459BF841" w14:textId="34AEA1BA" w:rsidR="006A40AD" w:rsidRPr="006A40AD" w:rsidRDefault="006A40AD" w:rsidP="006A40AD">
            <w:pPr>
              <w:rPr>
                <w:rFonts w:cstheme="minorHAnsi"/>
                <w:b/>
                <w:bCs/>
                <w:sz w:val="18"/>
                <w:szCs w:val="18"/>
              </w:rPr>
            </w:pPr>
            <w:r w:rsidRPr="006A40AD">
              <w:rPr>
                <w:rFonts w:ascii="Aptos Narrow" w:hAnsi="Aptos Narrow"/>
                <w:b/>
                <w:bCs/>
                <w:color w:val="000000"/>
              </w:rPr>
              <w:t>74</w:t>
            </w:r>
          </w:p>
        </w:tc>
        <w:tc>
          <w:tcPr>
            <w:tcW w:w="928" w:type="dxa"/>
            <w:shd w:val="clear" w:color="auto" w:fill="FBE4D5" w:themeFill="accent2" w:themeFillTint="33"/>
            <w:vAlign w:val="bottom"/>
          </w:tcPr>
          <w:p w14:paraId="321D61BF" w14:textId="19B5AD7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4</w:t>
            </w:r>
          </w:p>
        </w:tc>
        <w:tc>
          <w:tcPr>
            <w:tcW w:w="895" w:type="dxa"/>
            <w:shd w:val="clear" w:color="auto" w:fill="FBE4D5" w:themeFill="accent2" w:themeFillTint="33"/>
            <w:vAlign w:val="bottom"/>
          </w:tcPr>
          <w:p w14:paraId="0B8FBBE5" w14:textId="130C5FCD" w:rsidR="006A40AD" w:rsidRPr="00E323AC" w:rsidRDefault="006A40AD" w:rsidP="006A40AD">
            <w:pPr>
              <w:rPr>
                <w:rFonts w:cstheme="minorHAnsi"/>
                <w:sz w:val="18"/>
                <w:szCs w:val="18"/>
              </w:rPr>
            </w:pPr>
            <w:r>
              <w:rPr>
                <w:rFonts w:ascii="Aptos Narrow" w:hAnsi="Aptos Narrow"/>
                <w:color w:val="000000"/>
              </w:rPr>
              <w:t>55.7</w:t>
            </w:r>
          </w:p>
        </w:tc>
        <w:tc>
          <w:tcPr>
            <w:tcW w:w="859" w:type="dxa"/>
            <w:shd w:val="clear" w:color="auto" w:fill="FBE4D5" w:themeFill="accent2" w:themeFillTint="33"/>
            <w:vAlign w:val="bottom"/>
          </w:tcPr>
          <w:p w14:paraId="2427F159" w14:textId="65DD78FD"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BE4D5" w:themeFill="accent2" w:themeFillTint="33"/>
            <w:vAlign w:val="bottom"/>
          </w:tcPr>
          <w:p w14:paraId="2B629CCE" w14:textId="0B80357C" w:rsidR="006A40AD" w:rsidRPr="00E323AC" w:rsidRDefault="006A40AD" w:rsidP="006A40AD">
            <w:pPr>
              <w:rPr>
                <w:rFonts w:cstheme="minorHAnsi"/>
                <w:sz w:val="18"/>
                <w:szCs w:val="18"/>
              </w:rPr>
            </w:pPr>
            <w:r>
              <w:rPr>
                <w:rFonts w:ascii="Aptos Narrow" w:hAnsi="Aptos Narrow"/>
                <w:color w:val="000000"/>
              </w:rPr>
              <w:t>14.23</w:t>
            </w:r>
          </w:p>
        </w:tc>
        <w:tc>
          <w:tcPr>
            <w:tcW w:w="940" w:type="dxa"/>
            <w:shd w:val="clear" w:color="auto" w:fill="FBE4D5" w:themeFill="accent2" w:themeFillTint="33"/>
            <w:vAlign w:val="bottom"/>
          </w:tcPr>
          <w:p w14:paraId="01264A87" w14:textId="537FF0C8" w:rsidR="006A40AD" w:rsidRPr="006A40AD" w:rsidRDefault="006A40AD" w:rsidP="006A40AD">
            <w:pPr>
              <w:rPr>
                <w:rFonts w:cstheme="minorHAnsi"/>
                <w:b/>
                <w:bCs/>
                <w:sz w:val="18"/>
                <w:szCs w:val="18"/>
              </w:rPr>
            </w:pPr>
            <w:r w:rsidRPr="006A40AD">
              <w:rPr>
                <w:rFonts w:ascii="Aptos Narrow" w:hAnsi="Aptos Narrow"/>
                <w:b/>
                <w:bCs/>
                <w:color w:val="000000"/>
              </w:rPr>
              <w:t>70.67</w:t>
            </w:r>
          </w:p>
        </w:tc>
        <w:tc>
          <w:tcPr>
            <w:tcW w:w="885" w:type="dxa"/>
            <w:shd w:val="clear" w:color="auto" w:fill="FBE4D5" w:themeFill="accent2" w:themeFillTint="33"/>
            <w:vAlign w:val="bottom"/>
          </w:tcPr>
          <w:p w14:paraId="4709A920" w14:textId="318D439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42</w:t>
            </w:r>
          </w:p>
        </w:tc>
        <w:tc>
          <w:tcPr>
            <w:tcW w:w="935" w:type="dxa"/>
            <w:shd w:val="clear" w:color="auto" w:fill="FBE4D5" w:themeFill="accent2" w:themeFillTint="33"/>
            <w:vAlign w:val="bottom"/>
          </w:tcPr>
          <w:p w14:paraId="3505DFA8" w14:textId="3676B411" w:rsidR="006A40AD" w:rsidRPr="00E323AC" w:rsidRDefault="006A40AD" w:rsidP="006A40AD">
            <w:pPr>
              <w:rPr>
                <w:rFonts w:cstheme="minorHAnsi"/>
                <w:sz w:val="18"/>
                <w:szCs w:val="18"/>
              </w:rPr>
            </w:pPr>
            <w:r>
              <w:rPr>
                <w:rFonts w:ascii="Aptos Narrow" w:hAnsi="Aptos Narrow"/>
                <w:color w:val="000000"/>
              </w:rPr>
              <w:t>127.38</w:t>
            </w:r>
          </w:p>
        </w:tc>
        <w:tc>
          <w:tcPr>
            <w:tcW w:w="895" w:type="dxa"/>
            <w:shd w:val="clear" w:color="auto" w:fill="FBE4D5" w:themeFill="accent2" w:themeFillTint="33"/>
            <w:vAlign w:val="bottom"/>
          </w:tcPr>
          <w:p w14:paraId="3D61F5DE" w14:textId="66F2BA63" w:rsidR="006A40AD" w:rsidRPr="00E323AC" w:rsidRDefault="006A40AD" w:rsidP="006A40AD">
            <w:pPr>
              <w:rPr>
                <w:rFonts w:cstheme="minorHAnsi"/>
                <w:sz w:val="18"/>
                <w:szCs w:val="18"/>
              </w:rPr>
            </w:pPr>
            <w:r>
              <w:rPr>
                <w:rFonts w:ascii="Aptos Narrow" w:hAnsi="Aptos Narrow"/>
                <w:color w:val="000000"/>
              </w:rPr>
              <w:t>18.85</w:t>
            </w:r>
          </w:p>
        </w:tc>
        <w:tc>
          <w:tcPr>
            <w:tcW w:w="895" w:type="dxa"/>
            <w:shd w:val="clear" w:color="auto" w:fill="FBE4D5" w:themeFill="accent2" w:themeFillTint="33"/>
            <w:vAlign w:val="bottom"/>
          </w:tcPr>
          <w:p w14:paraId="72220FB6" w14:textId="6178BDB6" w:rsidR="006A40AD" w:rsidRPr="00E323AC" w:rsidRDefault="006A40AD" w:rsidP="006A40AD">
            <w:pPr>
              <w:rPr>
                <w:rFonts w:cstheme="minorHAnsi"/>
                <w:sz w:val="18"/>
                <w:szCs w:val="18"/>
              </w:rPr>
            </w:pPr>
            <w:r>
              <w:rPr>
                <w:rFonts w:ascii="Aptos Narrow" w:hAnsi="Aptos Narrow"/>
                <w:color w:val="000000"/>
              </w:rPr>
              <w:t>55.11</w:t>
            </w:r>
          </w:p>
        </w:tc>
        <w:tc>
          <w:tcPr>
            <w:tcW w:w="940" w:type="dxa"/>
            <w:shd w:val="clear" w:color="auto" w:fill="FBE4D5" w:themeFill="accent2" w:themeFillTint="33"/>
            <w:vAlign w:val="bottom"/>
          </w:tcPr>
          <w:p w14:paraId="1FC1BB58" w14:textId="1EB96DE4" w:rsidR="006A40AD" w:rsidRPr="006A40AD" w:rsidRDefault="006A40AD" w:rsidP="006A40AD">
            <w:pPr>
              <w:rPr>
                <w:rFonts w:cstheme="minorHAnsi"/>
                <w:b/>
                <w:bCs/>
                <w:sz w:val="18"/>
                <w:szCs w:val="18"/>
              </w:rPr>
            </w:pPr>
            <w:r w:rsidRPr="006A40AD">
              <w:rPr>
                <w:rFonts w:ascii="Aptos Narrow" w:hAnsi="Aptos Narrow"/>
                <w:b/>
                <w:bCs/>
                <w:color w:val="000000"/>
              </w:rPr>
              <w:t>201.34</w:t>
            </w:r>
          </w:p>
        </w:tc>
        <w:tc>
          <w:tcPr>
            <w:tcW w:w="842" w:type="dxa"/>
            <w:shd w:val="clear" w:color="auto" w:fill="FBE4D5" w:themeFill="accent2" w:themeFillTint="33"/>
            <w:vAlign w:val="bottom"/>
          </w:tcPr>
          <w:p w14:paraId="45F57E11" w14:textId="158FA5C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9.19</w:t>
            </w:r>
          </w:p>
        </w:tc>
      </w:tr>
      <w:tr w:rsidR="006A40AD" w14:paraId="02F3C5C7" w14:textId="75F230A8" w:rsidTr="006A40AD">
        <w:tc>
          <w:tcPr>
            <w:tcW w:w="891" w:type="dxa"/>
            <w:shd w:val="clear" w:color="auto" w:fill="FBE4D5" w:themeFill="accent2" w:themeFillTint="33"/>
            <w:vAlign w:val="bottom"/>
          </w:tcPr>
          <w:p w14:paraId="4A61830C" w14:textId="4C9A89DB" w:rsidR="006A40AD" w:rsidRPr="00AB5A4E" w:rsidRDefault="006A40AD" w:rsidP="006A40AD">
            <w:pPr>
              <w:rPr>
                <w:rFonts w:cstheme="minorHAnsi"/>
                <w:b/>
                <w:bCs/>
                <w:sz w:val="20"/>
                <w:szCs w:val="20"/>
              </w:rPr>
            </w:pPr>
            <w:r>
              <w:rPr>
                <w:rFonts w:ascii="Aptos Narrow" w:hAnsi="Aptos Narrow"/>
                <w:color w:val="000000"/>
              </w:rPr>
              <w:t>2021</w:t>
            </w:r>
          </w:p>
        </w:tc>
        <w:tc>
          <w:tcPr>
            <w:tcW w:w="896" w:type="dxa"/>
            <w:tcBorders>
              <w:bottom w:val="single" w:sz="4" w:space="0" w:color="auto"/>
            </w:tcBorders>
            <w:shd w:val="clear" w:color="auto" w:fill="FBE4D5" w:themeFill="accent2" w:themeFillTint="33"/>
            <w:vAlign w:val="bottom"/>
          </w:tcPr>
          <w:p w14:paraId="19ED3376" w14:textId="36DD3BBA" w:rsidR="006A40AD" w:rsidRPr="00E323AC" w:rsidRDefault="006A40AD" w:rsidP="006A40AD">
            <w:pPr>
              <w:rPr>
                <w:rFonts w:cstheme="minorHAnsi"/>
                <w:sz w:val="18"/>
                <w:szCs w:val="18"/>
              </w:rPr>
            </w:pPr>
            <w:r>
              <w:rPr>
                <w:rFonts w:ascii="Aptos Narrow" w:hAnsi="Aptos Narrow"/>
                <w:color w:val="000000"/>
              </w:rPr>
              <w:t>37.19</w:t>
            </w:r>
          </w:p>
        </w:tc>
        <w:tc>
          <w:tcPr>
            <w:tcW w:w="859" w:type="dxa"/>
            <w:tcBorders>
              <w:bottom w:val="single" w:sz="4" w:space="0" w:color="auto"/>
            </w:tcBorders>
            <w:shd w:val="clear" w:color="auto" w:fill="FBE4D5" w:themeFill="accent2" w:themeFillTint="33"/>
            <w:vAlign w:val="bottom"/>
          </w:tcPr>
          <w:p w14:paraId="3BDBF003" w14:textId="6EE8751C" w:rsidR="006A40AD" w:rsidRPr="00E323AC" w:rsidRDefault="006A40AD" w:rsidP="006A40AD">
            <w:pPr>
              <w:rPr>
                <w:rFonts w:cstheme="minorHAnsi"/>
                <w:sz w:val="18"/>
                <w:szCs w:val="18"/>
              </w:rPr>
            </w:pPr>
            <w:r>
              <w:rPr>
                <w:rFonts w:ascii="Aptos Narrow" w:hAnsi="Aptos Narrow"/>
                <w:color w:val="000000"/>
              </w:rPr>
              <w:t>9</w:t>
            </w:r>
          </w:p>
        </w:tc>
        <w:tc>
          <w:tcPr>
            <w:tcW w:w="895" w:type="dxa"/>
            <w:tcBorders>
              <w:bottom w:val="single" w:sz="4" w:space="0" w:color="auto"/>
            </w:tcBorders>
            <w:shd w:val="clear" w:color="auto" w:fill="FBE4D5" w:themeFill="accent2" w:themeFillTint="33"/>
            <w:vAlign w:val="bottom"/>
          </w:tcPr>
          <w:p w14:paraId="7F937B21" w14:textId="7B943CA7" w:rsidR="006A40AD" w:rsidRPr="00E323AC" w:rsidRDefault="006A40AD" w:rsidP="006A40AD">
            <w:pPr>
              <w:rPr>
                <w:rFonts w:cstheme="minorHAnsi"/>
                <w:sz w:val="18"/>
                <w:szCs w:val="18"/>
              </w:rPr>
            </w:pPr>
            <w:r>
              <w:rPr>
                <w:rFonts w:ascii="Aptos Narrow" w:hAnsi="Aptos Narrow"/>
                <w:color w:val="000000"/>
              </w:rPr>
              <w:t>30.58</w:t>
            </w:r>
          </w:p>
        </w:tc>
        <w:tc>
          <w:tcPr>
            <w:tcW w:w="940" w:type="dxa"/>
            <w:tcBorders>
              <w:bottom w:val="single" w:sz="4" w:space="0" w:color="auto"/>
            </w:tcBorders>
            <w:shd w:val="clear" w:color="auto" w:fill="FBE4D5" w:themeFill="accent2" w:themeFillTint="33"/>
            <w:vAlign w:val="bottom"/>
          </w:tcPr>
          <w:p w14:paraId="57E78B3C" w14:textId="58BCA4BE" w:rsidR="006A40AD" w:rsidRPr="006A40AD" w:rsidRDefault="006A40AD" w:rsidP="006A40AD">
            <w:pPr>
              <w:rPr>
                <w:rFonts w:cstheme="minorHAnsi"/>
                <w:b/>
                <w:bCs/>
                <w:sz w:val="18"/>
                <w:szCs w:val="18"/>
              </w:rPr>
            </w:pPr>
            <w:r w:rsidRPr="006A40AD">
              <w:rPr>
                <w:rFonts w:ascii="Aptos Narrow" w:hAnsi="Aptos Narrow"/>
                <w:b/>
                <w:bCs/>
                <w:color w:val="000000"/>
              </w:rPr>
              <w:t>76.77</w:t>
            </w:r>
          </w:p>
        </w:tc>
        <w:tc>
          <w:tcPr>
            <w:tcW w:w="928" w:type="dxa"/>
            <w:tcBorders>
              <w:bottom w:val="single" w:sz="4" w:space="0" w:color="auto"/>
            </w:tcBorders>
            <w:shd w:val="clear" w:color="auto" w:fill="FBE4D5" w:themeFill="accent2" w:themeFillTint="33"/>
            <w:vAlign w:val="bottom"/>
          </w:tcPr>
          <w:p w14:paraId="060A8BF1" w14:textId="69CD97F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7</w:t>
            </w:r>
          </w:p>
        </w:tc>
        <w:tc>
          <w:tcPr>
            <w:tcW w:w="895" w:type="dxa"/>
            <w:shd w:val="clear" w:color="auto" w:fill="FBE4D5" w:themeFill="accent2" w:themeFillTint="33"/>
            <w:vAlign w:val="bottom"/>
          </w:tcPr>
          <w:p w14:paraId="68D56C83" w14:textId="0B7B2653" w:rsidR="006A40AD" w:rsidRPr="00E323AC" w:rsidRDefault="006A40AD" w:rsidP="006A40AD">
            <w:pPr>
              <w:rPr>
                <w:rFonts w:cstheme="minorHAnsi"/>
                <w:sz w:val="18"/>
                <w:szCs w:val="18"/>
              </w:rPr>
            </w:pPr>
            <w:r>
              <w:rPr>
                <w:rFonts w:ascii="Aptos Narrow" w:hAnsi="Aptos Narrow"/>
                <w:color w:val="000000"/>
              </w:rPr>
              <w:t>55.82</w:t>
            </w:r>
          </w:p>
        </w:tc>
        <w:tc>
          <w:tcPr>
            <w:tcW w:w="859" w:type="dxa"/>
            <w:shd w:val="clear" w:color="auto" w:fill="FBE4D5" w:themeFill="accent2" w:themeFillTint="33"/>
            <w:vAlign w:val="bottom"/>
          </w:tcPr>
          <w:p w14:paraId="5EB0D71F" w14:textId="79932400"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4139B1EE" w14:textId="4BA18666" w:rsidR="006A40AD" w:rsidRPr="00E323AC" w:rsidRDefault="006A40AD" w:rsidP="006A40AD">
            <w:pPr>
              <w:rPr>
                <w:rFonts w:cstheme="minorHAnsi"/>
                <w:sz w:val="18"/>
                <w:szCs w:val="18"/>
              </w:rPr>
            </w:pPr>
            <w:r>
              <w:rPr>
                <w:rFonts w:ascii="Aptos Narrow" w:hAnsi="Aptos Narrow"/>
                <w:color w:val="000000"/>
              </w:rPr>
              <w:t>23.5</w:t>
            </w:r>
          </w:p>
        </w:tc>
        <w:tc>
          <w:tcPr>
            <w:tcW w:w="940" w:type="dxa"/>
            <w:shd w:val="clear" w:color="auto" w:fill="FBE4D5" w:themeFill="accent2" w:themeFillTint="33"/>
            <w:vAlign w:val="bottom"/>
          </w:tcPr>
          <w:p w14:paraId="5D6BBFFD" w14:textId="404A2F4D" w:rsidR="006A40AD" w:rsidRPr="006A40AD" w:rsidRDefault="006A40AD" w:rsidP="006A40AD">
            <w:pPr>
              <w:rPr>
                <w:rFonts w:cstheme="minorHAnsi"/>
                <w:b/>
                <w:bCs/>
                <w:sz w:val="18"/>
                <w:szCs w:val="18"/>
              </w:rPr>
            </w:pPr>
            <w:r w:rsidRPr="006A40AD">
              <w:rPr>
                <w:rFonts w:ascii="Aptos Narrow" w:hAnsi="Aptos Narrow"/>
                <w:b/>
                <w:bCs/>
                <w:color w:val="000000"/>
              </w:rPr>
              <w:t>84.08</w:t>
            </w:r>
          </w:p>
        </w:tc>
        <w:tc>
          <w:tcPr>
            <w:tcW w:w="885" w:type="dxa"/>
            <w:shd w:val="clear" w:color="auto" w:fill="FBE4D5" w:themeFill="accent2" w:themeFillTint="33"/>
            <w:vAlign w:val="bottom"/>
          </w:tcPr>
          <w:p w14:paraId="0ED343BC" w14:textId="1366E39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3.41</w:t>
            </w:r>
          </w:p>
        </w:tc>
        <w:tc>
          <w:tcPr>
            <w:tcW w:w="935" w:type="dxa"/>
            <w:shd w:val="clear" w:color="auto" w:fill="FBE4D5" w:themeFill="accent2" w:themeFillTint="33"/>
            <w:vAlign w:val="bottom"/>
          </w:tcPr>
          <w:p w14:paraId="09B14686" w14:textId="00314428" w:rsidR="006A40AD" w:rsidRPr="00E323AC" w:rsidRDefault="006A40AD" w:rsidP="006A40AD">
            <w:pPr>
              <w:rPr>
                <w:rFonts w:cstheme="minorHAnsi"/>
                <w:sz w:val="18"/>
                <w:szCs w:val="18"/>
              </w:rPr>
            </w:pPr>
            <w:r>
              <w:rPr>
                <w:rFonts w:ascii="Aptos Narrow" w:hAnsi="Aptos Narrow"/>
                <w:color w:val="000000"/>
              </w:rPr>
              <w:t>132.35</w:t>
            </w:r>
          </w:p>
        </w:tc>
        <w:tc>
          <w:tcPr>
            <w:tcW w:w="895" w:type="dxa"/>
            <w:shd w:val="clear" w:color="auto" w:fill="FBE4D5" w:themeFill="accent2" w:themeFillTint="33"/>
            <w:vAlign w:val="bottom"/>
          </w:tcPr>
          <w:p w14:paraId="70EB2E96" w14:textId="764C0D3F"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09671B45" w14:textId="7F471D61" w:rsidR="006A40AD" w:rsidRPr="00E323AC" w:rsidRDefault="006A40AD" w:rsidP="006A40AD">
            <w:pPr>
              <w:rPr>
                <w:rFonts w:cstheme="minorHAnsi"/>
                <w:sz w:val="18"/>
                <w:szCs w:val="18"/>
              </w:rPr>
            </w:pPr>
            <w:r>
              <w:rPr>
                <w:rFonts w:ascii="Aptos Narrow" w:hAnsi="Aptos Narrow"/>
                <w:color w:val="000000"/>
              </w:rPr>
              <w:t>70.82</w:t>
            </w:r>
          </w:p>
        </w:tc>
        <w:tc>
          <w:tcPr>
            <w:tcW w:w="940" w:type="dxa"/>
            <w:shd w:val="clear" w:color="auto" w:fill="FBE4D5" w:themeFill="accent2" w:themeFillTint="33"/>
            <w:vAlign w:val="bottom"/>
          </w:tcPr>
          <w:p w14:paraId="538DD366" w14:textId="19DC0B72" w:rsidR="006A40AD" w:rsidRPr="006A40AD" w:rsidRDefault="006A40AD" w:rsidP="006A40AD">
            <w:pPr>
              <w:rPr>
                <w:rFonts w:cstheme="minorHAnsi"/>
                <w:b/>
                <w:bCs/>
                <w:sz w:val="18"/>
                <w:szCs w:val="18"/>
              </w:rPr>
            </w:pPr>
            <w:r w:rsidRPr="006A40AD">
              <w:rPr>
                <w:rFonts w:ascii="Aptos Narrow" w:hAnsi="Aptos Narrow"/>
                <w:b/>
                <w:bCs/>
                <w:color w:val="000000"/>
              </w:rPr>
              <w:t>223.2</w:t>
            </w:r>
          </w:p>
        </w:tc>
        <w:tc>
          <w:tcPr>
            <w:tcW w:w="842" w:type="dxa"/>
            <w:shd w:val="clear" w:color="auto" w:fill="FBE4D5" w:themeFill="accent2" w:themeFillTint="33"/>
            <w:vAlign w:val="bottom"/>
          </w:tcPr>
          <w:p w14:paraId="67419F1B" w14:textId="42D70E9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1.86</w:t>
            </w:r>
          </w:p>
        </w:tc>
      </w:tr>
      <w:tr w:rsidR="006A40AD" w14:paraId="4FF64344" w14:textId="5B81B53C" w:rsidTr="006A40AD">
        <w:tc>
          <w:tcPr>
            <w:tcW w:w="891" w:type="dxa"/>
            <w:shd w:val="clear" w:color="auto" w:fill="FBE4D5" w:themeFill="accent2" w:themeFillTint="33"/>
            <w:vAlign w:val="bottom"/>
          </w:tcPr>
          <w:p w14:paraId="5CF70EFA" w14:textId="0408E44B" w:rsidR="006A40AD" w:rsidRPr="00AB5A4E" w:rsidRDefault="006A40AD" w:rsidP="006A40AD">
            <w:pPr>
              <w:rPr>
                <w:rFonts w:cstheme="minorHAnsi"/>
                <w:b/>
                <w:bCs/>
                <w:sz w:val="20"/>
                <w:szCs w:val="20"/>
              </w:rPr>
            </w:pPr>
            <w:r>
              <w:rPr>
                <w:rFonts w:ascii="Aptos Narrow" w:hAnsi="Aptos Narrow"/>
                <w:color w:val="000000"/>
              </w:rPr>
              <w:t>2022</w:t>
            </w:r>
          </w:p>
        </w:tc>
        <w:tc>
          <w:tcPr>
            <w:tcW w:w="896" w:type="dxa"/>
            <w:tcBorders>
              <w:tl2br w:val="nil"/>
            </w:tcBorders>
            <w:shd w:val="clear" w:color="auto" w:fill="FBE4D5" w:themeFill="accent2" w:themeFillTint="33"/>
            <w:vAlign w:val="bottom"/>
          </w:tcPr>
          <w:p w14:paraId="0D0662B2" w14:textId="642ABE34" w:rsidR="006A40AD" w:rsidRPr="00997513" w:rsidRDefault="006A40AD" w:rsidP="006A40AD">
            <w:pPr>
              <w:rPr>
                <w:rFonts w:cstheme="minorHAnsi"/>
                <w:i/>
                <w:iCs/>
                <w:sz w:val="18"/>
                <w:szCs w:val="18"/>
              </w:rPr>
            </w:pPr>
            <w:r>
              <w:rPr>
                <w:rFonts w:ascii="Aptos Narrow" w:hAnsi="Aptos Narrow"/>
                <w:color w:val="000000"/>
              </w:rPr>
              <w:t>37.19</w:t>
            </w:r>
          </w:p>
        </w:tc>
        <w:tc>
          <w:tcPr>
            <w:tcW w:w="859" w:type="dxa"/>
            <w:tcBorders>
              <w:tl2br w:val="nil"/>
            </w:tcBorders>
            <w:shd w:val="clear" w:color="auto" w:fill="FBE4D5" w:themeFill="accent2" w:themeFillTint="33"/>
            <w:vAlign w:val="bottom"/>
          </w:tcPr>
          <w:p w14:paraId="4904F0EC" w14:textId="56CFAA21" w:rsidR="006A40AD" w:rsidRPr="00997513" w:rsidRDefault="006A40AD" w:rsidP="006A40AD">
            <w:pPr>
              <w:rPr>
                <w:rFonts w:cstheme="minorHAnsi"/>
                <w:i/>
                <w:iCs/>
                <w:sz w:val="18"/>
                <w:szCs w:val="18"/>
              </w:rPr>
            </w:pPr>
            <w:r>
              <w:rPr>
                <w:rFonts w:ascii="Aptos Narrow" w:hAnsi="Aptos Narrow"/>
                <w:color w:val="000000"/>
              </w:rPr>
              <w:t>9</w:t>
            </w:r>
          </w:p>
        </w:tc>
        <w:tc>
          <w:tcPr>
            <w:tcW w:w="895" w:type="dxa"/>
            <w:tcBorders>
              <w:tl2br w:val="nil"/>
            </w:tcBorders>
            <w:shd w:val="clear" w:color="auto" w:fill="FBE4D5" w:themeFill="accent2" w:themeFillTint="33"/>
            <w:vAlign w:val="bottom"/>
          </w:tcPr>
          <w:p w14:paraId="5D9B78A8" w14:textId="77BE9AA3" w:rsidR="006A40AD" w:rsidRPr="00997513" w:rsidRDefault="006A40AD" w:rsidP="006A40AD">
            <w:pPr>
              <w:rPr>
                <w:rFonts w:cstheme="minorHAnsi"/>
                <w:i/>
                <w:iCs/>
                <w:sz w:val="18"/>
                <w:szCs w:val="18"/>
              </w:rPr>
            </w:pPr>
            <w:r>
              <w:rPr>
                <w:rFonts w:ascii="Aptos Narrow" w:hAnsi="Aptos Narrow"/>
                <w:color w:val="000000"/>
              </w:rPr>
              <w:t>30.68</w:t>
            </w:r>
          </w:p>
        </w:tc>
        <w:tc>
          <w:tcPr>
            <w:tcW w:w="940" w:type="dxa"/>
            <w:tcBorders>
              <w:tl2br w:val="nil"/>
            </w:tcBorders>
            <w:shd w:val="clear" w:color="auto" w:fill="FBE4D5" w:themeFill="accent2" w:themeFillTint="33"/>
            <w:vAlign w:val="bottom"/>
          </w:tcPr>
          <w:p w14:paraId="3070A697" w14:textId="663F5992" w:rsidR="006A40AD" w:rsidRPr="006A40AD" w:rsidRDefault="006A40AD" w:rsidP="006A40AD">
            <w:pPr>
              <w:rPr>
                <w:rFonts w:cstheme="minorHAnsi"/>
                <w:b/>
                <w:bCs/>
                <w:i/>
                <w:iCs/>
                <w:sz w:val="18"/>
                <w:szCs w:val="18"/>
              </w:rPr>
            </w:pPr>
            <w:r w:rsidRPr="006A40AD">
              <w:rPr>
                <w:rFonts w:ascii="Aptos Narrow" w:hAnsi="Aptos Narrow"/>
                <w:b/>
                <w:bCs/>
                <w:color w:val="000000"/>
              </w:rPr>
              <w:t>76.87</w:t>
            </w:r>
          </w:p>
        </w:tc>
        <w:tc>
          <w:tcPr>
            <w:tcW w:w="928" w:type="dxa"/>
            <w:tcBorders>
              <w:tl2br w:val="nil"/>
            </w:tcBorders>
            <w:shd w:val="clear" w:color="auto" w:fill="FBE4D5" w:themeFill="accent2" w:themeFillTint="33"/>
            <w:vAlign w:val="bottom"/>
          </w:tcPr>
          <w:p w14:paraId="75F27702" w14:textId="0F4C76E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1</w:t>
            </w:r>
          </w:p>
        </w:tc>
        <w:tc>
          <w:tcPr>
            <w:tcW w:w="895" w:type="dxa"/>
            <w:shd w:val="clear" w:color="auto" w:fill="FBE4D5" w:themeFill="accent2" w:themeFillTint="33"/>
            <w:vAlign w:val="bottom"/>
          </w:tcPr>
          <w:p w14:paraId="6CB3B55C" w14:textId="6E2CAAC3" w:rsidR="006A40AD" w:rsidRPr="00E323AC" w:rsidRDefault="006A40AD" w:rsidP="006A40AD">
            <w:pPr>
              <w:rPr>
                <w:rFonts w:cstheme="minorHAnsi"/>
                <w:sz w:val="18"/>
                <w:szCs w:val="18"/>
              </w:rPr>
            </w:pPr>
            <w:r>
              <w:rPr>
                <w:rFonts w:ascii="Aptos Narrow" w:hAnsi="Aptos Narrow"/>
                <w:color w:val="000000"/>
              </w:rPr>
              <w:t>55.52</w:t>
            </w:r>
          </w:p>
        </w:tc>
        <w:tc>
          <w:tcPr>
            <w:tcW w:w="859" w:type="dxa"/>
            <w:shd w:val="clear" w:color="auto" w:fill="FBE4D5" w:themeFill="accent2" w:themeFillTint="33"/>
            <w:vAlign w:val="bottom"/>
          </w:tcPr>
          <w:p w14:paraId="454187B4" w14:textId="0D4C53BC"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7DFFD2D6" w14:textId="40631656" w:rsidR="006A40AD" w:rsidRPr="00E323AC" w:rsidRDefault="006A40AD" w:rsidP="006A40AD">
            <w:pPr>
              <w:rPr>
                <w:rFonts w:cstheme="minorHAnsi"/>
                <w:sz w:val="18"/>
                <w:szCs w:val="18"/>
              </w:rPr>
            </w:pPr>
            <w:r>
              <w:rPr>
                <w:rFonts w:ascii="Aptos Narrow" w:hAnsi="Aptos Narrow"/>
                <w:color w:val="000000"/>
              </w:rPr>
              <w:t>26.93</w:t>
            </w:r>
          </w:p>
        </w:tc>
        <w:tc>
          <w:tcPr>
            <w:tcW w:w="940" w:type="dxa"/>
            <w:shd w:val="clear" w:color="auto" w:fill="FBE4D5" w:themeFill="accent2" w:themeFillTint="33"/>
            <w:vAlign w:val="bottom"/>
          </w:tcPr>
          <w:p w14:paraId="5A4862C3" w14:textId="63F50CA3" w:rsidR="006A40AD" w:rsidRPr="006A40AD" w:rsidRDefault="006A40AD" w:rsidP="006A40AD">
            <w:pPr>
              <w:rPr>
                <w:rFonts w:cstheme="minorHAnsi"/>
                <w:b/>
                <w:bCs/>
                <w:sz w:val="18"/>
                <w:szCs w:val="18"/>
              </w:rPr>
            </w:pPr>
            <w:r w:rsidRPr="006A40AD">
              <w:rPr>
                <w:rFonts w:ascii="Aptos Narrow" w:hAnsi="Aptos Narrow"/>
                <w:b/>
                <w:bCs/>
                <w:color w:val="000000"/>
              </w:rPr>
              <w:t>87.21</w:t>
            </w:r>
          </w:p>
        </w:tc>
        <w:tc>
          <w:tcPr>
            <w:tcW w:w="885" w:type="dxa"/>
            <w:shd w:val="clear" w:color="auto" w:fill="FBE4D5" w:themeFill="accent2" w:themeFillTint="33"/>
            <w:vAlign w:val="bottom"/>
          </w:tcPr>
          <w:p w14:paraId="21ADF00A" w14:textId="6D366C6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13</w:t>
            </w:r>
          </w:p>
        </w:tc>
        <w:tc>
          <w:tcPr>
            <w:tcW w:w="935" w:type="dxa"/>
            <w:shd w:val="clear" w:color="auto" w:fill="FBE4D5" w:themeFill="accent2" w:themeFillTint="33"/>
            <w:vAlign w:val="bottom"/>
          </w:tcPr>
          <w:p w14:paraId="2601B8F8" w14:textId="124BC509" w:rsidR="006A40AD" w:rsidRPr="00E323AC" w:rsidRDefault="006A40AD" w:rsidP="006A40AD">
            <w:pPr>
              <w:rPr>
                <w:rFonts w:cstheme="minorHAnsi"/>
                <w:sz w:val="18"/>
                <w:szCs w:val="18"/>
              </w:rPr>
            </w:pPr>
            <w:r>
              <w:rPr>
                <w:rFonts w:ascii="Aptos Narrow" w:hAnsi="Aptos Narrow"/>
                <w:color w:val="000000"/>
              </w:rPr>
              <w:t>131.34</w:t>
            </w:r>
          </w:p>
        </w:tc>
        <w:tc>
          <w:tcPr>
            <w:tcW w:w="895" w:type="dxa"/>
            <w:shd w:val="clear" w:color="auto" w:fill="FBE4D5" w:themeFill="accent2" w:themeFillTint="33"/>
            <w:vAlign w:val="bottom"/>
          </w:tcPr>
          <w:p w14:paraId="2B21CBAD" w14:textId="4CC6E7E5"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4A8F6D8F" w14:textId="7811E281" w:rsidR="006A40AD" w:rsidRPr="00E323AC" w:rsidRDefault="006A40AD" w:rsidP="006A40AD">
            <w:pPr>
              <w:rPr>
                <w:rFonts w:cstheme="minorHAnsi"/>
                <w:sz w:val="18"/>
                <w:szCs w:val="18"/>
              </w:rPr>
            </w:pPr>
            <w:r>
              <w:rPr>
                <w:rFonts w:ascii="Aptos Narrow" w:hAnsi="Aptos Narrow"/>
                <w:color w:val="000000"/>
              </w:rPr>
              <w:t>73.01</w:t>
            </w:r>
          </w:p>
        </w:tc>
        <w:tc>
          <w:tcPr>
            <w:tcW w:w="940" w:type="dxa"/>
            <w:shd w:val="clear" w:color="auto" w:fill="FBE4D5" w:themeFill="accent2" w:themeFillTint="33"/>
            <w:vAlign w:val="bottom"/>
          </w:tcPr>
          <w:p w14:paraId="7B6AEC40" w14:textId="56909C1E" w:rsidR="006A40AD" w:rsidRPr="006A40AD" w:rsidRDefault="006A40AD" w:rsidP="006A40AD">
            <w:pPr>
              <w:rPr>
                <w:rFonts w:cstheme="minorHAnsi"/>
                <w:b/>
                <w:bCs/>
                <w:sz w:val="18"/>
                <w:szCs w:val="18"/>
              </w:rPr>
            </w:pPr>
            <w:r w:rsidRPr="006A40AD">
              <w:rPr>
                <w:rFonts w:ascii="Aptos Narrow" w:hAnsi="Aptos Narrow"/>
                <w:b/>
                <w:bCs/>
                <w:color w:val="000000"/>
              </w:rPr>
              <w:t>224.38</w:t>
            </w:r>
          </w:p>
        </w:tc>
        <w:tc>
          <w:tcPr>
            <w:tcW w:w="842" w:type="dxa"/>
            <w:shd w:val="clear" w:color="auto" w:fill="FBE4D5" w:themeFill="accent2" w:themeFillTint="33"/>
            <w:vAlign w:val="bottom"/>
          </w:tcPr>
          <w:p w14:paraId="1A12A441" w14:textId="4F58A90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18</w:t>
            </w:r>
          </w:p>
        </w:tc>
      </w:tr>
    </w:tbl>
    <w:p w14:paraId="357F76D3" w14:textId="77777777" w:rsidR="00130073" w:rsidRDefault="00130073" w:rsidP="00130073">
      <w:pPr>
        <w:rPr>
          <w:b/>
          <w:bCs/>
          <w:sz w:val="24"/>
          <w:szCs w:val="24"/>
        </w:rPr>
      </w:pPr>
    </w:p>
    <w:p w14:paraId="46822A93" w14:textId="713FACD6" w:rsidR="000B529D" w:rsidRDefault="00130073" w:rsidP="000B529D">
      <w:pPr>
        <w:rPr>
          <w:ins w:id="478" w:author="Richard Wen" w:date="2024-05-17T02:52:00Z"/>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Rows noted in light red denote infrastructure changes following the start of the COVID-19 pandemic.</w:t>
      </w:r>
      <w:del w:id="479" w:author="Richard Wen" w:date="2024-05-17T17:21:00Z">
        <w:r w:rsidR="00AB5A4E" w:rsidDel="00C3245D">
          <w:rPr>
            <w:i/>
            <w:iCs/>
            <w:sz w:val="24"/>
            <w:szCs w:val="24"/>
          </w:rPr>
          <w:delText xml:space="preserve"> </w:delText>
        </w:r>
      </w:del>
      <w:del w:id="480" w:author="Richard Wen" w:date="2024-05-17T02:49:00Z">
        <w:r w:rsidRPr="00130073" w:rsidDel="003453AF">
          <w:rPr>
            <w:i/>
            <w:iCs/>
            <w:sz w:val="24"/>
            <w:szCs w:val="24"/>
          </w:rPr>
          <w:delText>Geodesic lengths calculated in ArcGIS Pro 3.0.1.</w:delText>
        </w:r>
        <w:r w:rsidR="00551982" w:rsidDel="003453AF">
          <w:rPr>
            <w:i/>
            <w:iCs/>
            <w:sz w:val="24"/>
            <w:szCs w:val="24"/>
          </w:rPr>
          <w:delText xml:space="preserve"> </w:delText>
        </w:r>
      </w:del>
    </w:p>
    <w:p w14:paraId="6BEEB00A" w14:textId="77777777" w:rsidR="0090355C" w:rsidRPr="00130073" w:rsidRDefault="0090355C" w:rsidP="000B529D">
      <w:pPr>
        <w:rPr>
          <w:i/>
          <w:iCs/>
          <w:sz w:val="24"/>
          <w:szCs w:val="24"/>
        </w:rPr>
      </w:pP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675E7ACB" w:rsidR="000B529D" w:rsidRPr="004864BE" w:rsidRDefault="0034717C" w:rsidP="000B529D">
      <w:pPr>
        <w:rPr>
          <w:i/>
          <w:iCs/>
          <w:sz w:val="24"/>
          <w:szCs w:val="24"/>
        </w:rPr>
      </w:pPr>
      <w:r>
        <w:rPr>
          <w:i/>
          <w:iCs/>
          <w:noProof/>
          <w:sz w:val="24"/>
          <w:szCs w:val="24"/>
        </w:rPr>
        <w:drawing>
          <wp:inline distT="0" distB="0" distL="0" distR="0" wp14:anchorId="2E99B21C" wp14:editId="45C3494F">
            <wp:extent cx="9144000" cy="5080000"/>
            <wp:effectExtent l="0" t="0" r="0" b="0"/>
            <wp:docPr id="140436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369212" name="Picture 1404369212"/>
                    <pic:cNvPicPr/>
                  </pic:nvPicPr>
                  <pic:blipFill>
                    <a:blip r:embed="rId20">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0D6611EF" w:rsidR="000B529D" w:rsidRPr="00EF401F" w:rsidRDefault="001E26CA" w:rsidP="000B529D">
      <w:pPr>
        <w:rPr>
          <w:sz w:val="24"/>
          <w:szCs w:val="24"/>
        </w:rPr>
      </w:pPr>
      <w:r>
        <w:rPr>
          <w:i/>
          <w:iCs/>
          <w:noProof/>
          <w:sz w:val="24"/>
          <w:szCs w:val="24"/>
        </w:rPr>
        <w:lastRenderedPageBreak/>
        <w:drawing>
          <wp:inline distT="0" distB="0" distL="0" distR="0" wp14:anchorId="1FCAB14D" wp14:editId="0CED6CBB">
            <wp:extent cx="9144000" cy="5080000"/>
            <wp:effectExtent l="0" t="0" r="0" b="0"/>
            <wp:docPr id="952360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60368"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2B013AB6" w14:textId="32D71AB1" w:rsidR="000B529D" w:rsidRDefault="00384448" w:rsidP="000B529D">
      <w:pPr>
        <w:rPr>
          <w:b/>
          <w:bCs/>
          <w:i/>
          <w:iCs/>
          <w:sz w:val="24"/>
          <w:szCs w:val="24"/>
        </w:rPr>
      </w:pPr>
      <w:r>
        <w:rPr>
          <w:i/>
          <w:iCs/>
          <w:noProof/>
          <w:sz w:val="24"/>
          <w:szCs w:val="24"/>
        </w:rPr>
        <w:lastRenderedPageBreak/>
        <w:drawing>
          <wp:inline distT="0" distB="0" distL="0" distR="0" wp14:anchorId="0127D3A4" wp14:editId="6E6F4EB6">
            <wp:extent cx="9144000" cy="5080000"/>
            <wp:effectExtent l="0" t="0" r="0" b="0"/>
            <wp:docPr id="576372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72946"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74BF3948" w:rsidR="000D6326" w:rsidRDefault="00CE0588" w:rsidP="000B529D">
      <w:pPr>
        <w:rPr>
          <w:i/>
          <w:iCs/>
          <w:sz w:val="24"/>
          <w:szCs w:val="24"/>
        </w:rPr>
      </w:pPr>
      <w:r w:rsidRPr="00CE0588">
        <w:rPr>
          <w:i/>
          <w:iCs/>
          <w:noProof/>
          <w:sz w:val="24"/>
          <w:szCs w:val="24"/>
        </w:rPr>
        <w:lastRenderedPageBreak/>
        <w:drawing>
          <wp:inline distT="0" distB="0" distL="0" distR="0" wp14:anchorId="67057ED5" wp14:editId="43DC4AB9">
            <wp:extent cx="8914399" cy="4952444"/>
            <wp:effectExtent l="0" t="0" r="1270" b="635"/>
            <wp:docPr id="199494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9002463" cy="5001368"/>
                    </a:xfrm>
                    <a:prstGeom prst="rect">
                      <a:avLst/>
                    </a:prstGeom>
                  </pic:spPr>
                </pic:pic>
              </a:graphicData>
            </a:graphic>
          </wp:inline>
        </w:drawing>
      </w:r>
    </w:p>
    <w:p w14:paraId="6D31AF67" w14:textId="7F95AB83"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58A11A11" w14:textId="77777777" w:rsidR="004E00F7" w:rsidRDefault="004E00F7" w:rsidP="000B529D">
      <w:pPr>
        <w:rPr>
          <w:i/>
          <w:iCs/>
          <w:sz w:val="24"/>
          <w:szCs w:val="24"/>
        </w:rPr>
      </w:pPr>
    </w:p>
    <w:p w14:paraId="289DBEEA" w14:textId="33FA732A" w:rsidR="004E00F7" w:rsidRDefault="000D6326" w:rsidP="000B529D">
      <w:pPr>
        <w:rPr>
          <w:i/>
          <w:iCs/>
          <w:sz w:val="24"/>
          <w:szCs w:val="24"/>
        </w:rPr>
      </w:pPr>
      <w:r w:rsidRPr="000D6326">
        <w:rPr>
          <w:i/>
          <w:iCs/>
          <w:noProof/>
          <w:sz w:val="24"/>
          <w:szCs w:val="24"/>
        </w:rPr>
        <w:lastRenderedPageBreak/>
        <w:drawing>
          <wp:inline distT="0" distB="0" distL="0" distR="0" wp14:anchorId="2A20E92D" wp14:editId="6B022DA5">
            <wp:extent cx="8866344" cy="4925746"/>
            <wp:effectExtent l="0" t="0" r="0" b="1905"/>
            <wp:docPr id="1470448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8922134" cy="4956740"/>
                    </a:xfrm>
                    <a:prstGeom prst="rect">
                      <a:avLst/>
                    </a:prstGeom>
                  </pic:spPr>
                </pic:pic>
              </a:graphicData>
            </a:graphic>
          </wp:inline>
        </w:drawing>
      </w:r>
    </w:p>
    <w:p w14:paraId="32ED4C74" w14:textId="77777777" w:rsidR="004E00F7" w:rsidRDefault="004E00F7" w:rsidP="000B529D">
      <w:pPr>
        <w:rPr>
          <w:i/>
          <w:iCs/>
          <w:sz w:val="24"/>
          <w:szCs w:val="24"/>
        </w:rPr>
      </w:pPr>
    </w:p>
    <w:p w14:paraId="09C91CD2" w14:textId="46192AB4"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319456C3" w14:textId="77777777" w:rsidR="00CB0843" w:rsidRDefault="00CB0843" w:rsidP="000B529D">
      <w:pPr>
        <w:rPr>
          <w:i/>
          <w:iCs/>
          <w:sz w:val="24"/>
          <w:szCs w:val="24"/>
        </w:rPr>
      </w:pPr>
    </w:p>
    <w:p w14:paraId="4FA9FC11" w14:textId="2A63B876" w:rsidR="00CB0843" w:rsidRDefault="00CE0588" w:rsidP="000B529D">
      <w:pPr>
        <w:rPr>
          <w:i/>
          <w:iCs/>
          <w:sz w:val="24"/>
          <w:szCs w:val="24"/>
        </w:rPr>
      </w:pPr>
      <w:r w:rsidRPr="00CE0588">
        <w:rPr>
          <w:i/>
          <w:iCs/>
          <w:noProof/>
          <w:sz w:val="24"/>
          <w:szCs w:val="24"/>
        </w:rPr>
        <w:lastRenderedPageBreak/>
        <w:drawing>
          <wp:inline distT="0" distB="0" distL="0" distR="0" wp14:anchorId="4EA85E3C" wp14:editId="4F0EA877">
            <wp:extent cx="9010511" cy="5005839"/>
            <wp:effectExtent l="0" t="0" r="0" b="0"/>
            <wp:docPr id="2142589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9050883" cy="5028268"/>
                    </a:xfrm>
                    <a:prstGeom prst="rect">
                      <a:avLst/>
                    </a:prstGeom>
                  </pic:spPr>
                </pic:pic>
              </a:graphicData>
            </a:graphic>
          </wp:inline>
        </w:drawing>
      </w:r>
    </w:p>
    <w:p w14:paraId="03FFDF2A" w14:textId="6F4695CD"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 xml:space="preserve">. </w:t>
      </w:r>
      <w:r w:rsidR="00196208" w:rsidRPr="00196208">
        <w:rPr>
          <w:i/>
          <w:iCs/>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p>
    <w:p w14:paraId="48D82840" w14:textId="77777777" w:rsidR="004E00F7" w:rsidRDefault="004E00F7" w:rsidP="000B529D">
      <w:pPr>
        <w:rPr>
          <w:i/>
          <w:iCs/>
          <w:sz w:val="24"/>
          <w:szCs w:val="24"/>
        </w:rPr>
      </w:pPr>
    </w:p>
    <w:p w14:paraId="33D57437" w14:textId="4DC021D6" w:rsidR="000B529D" w:rsidRDefault="000B529D"/>
    <w:p w14:paraId="5719C338" w14:textId="77777777" w:rsidR="001B079D" w:rsidRDefault="001B079D" w:rsidP="005A0D16">
      <w:pPr>
        <w:rPr>
          <w:b/>
          <w:bCs/>
          <w:sz w:val="24"/>
          <w:szCs w:val="24"/>
        </w:rPr>
        <w:sectPr w:rsidR="001B079D" w:rsidSect="009235E8">
          <w:pgSz w:w="15840" w:h="12240" w:orient="landscape"/>
          <w:pgMar w:top="720" w:right="720" w:bottom="720" w:left="720" w:header="708" w:footer="708" w:gutter="0"/>
          <w:cols w:space="708"/>
          <w:docGrid w:linePitch="360"/>
        </w:sectPr>
      </w:pPr>
    </w:p>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54A3BCFC" w14:textId="04674795" w:rsidR="005A0D16" w:rsidRPr="008E3D4D" w:rsidRDefault="005A0D16" w:rsidP="008E3D4D">
      <w:pPr>
        <w:jc w:val="center"/>
        <w:rPr>
          <w:b/>
          <w:bCs/>
        </w:rPr>
      </w:pPr>
      <w:r w:rsidRPr="00CD7126">
        <w:rPr>
          <w:b/>
          <w:bCs/>
        </w:rPr>
        <w:t>Segment Inclusion Criteria for Vancouver</w:t>
      </w:r>
    </w:p>
    <w:p w14:paraId="006CF2DB" w14:textId="203A324F" w:rsidR="005A0D16" w:rsidRDefault="00613770" w:rsidP="005A0D16">
      <w:pPr>
        <w:rPr>
          <w:sz w:val="24"/>
          <w:szCs w:val="24"/>
        </w:rPr>
      </w:pPr>
      <w:r w:rsidRPr="00CE0588">
        <w:rPr>
          <w:i/>
          <w:iCs/>
          <w:noProof/>
          <w:sz w:val="24"/>
          <w:szCs w:val="24"/>
        </w:rPr>
        <w:drawing>
          <wp:inline distT="0" distB="0" distL="0" distR="0" wp14:anchorId="73A8B55F" wp14:editId="764A9BE3">
            <wp:extent cx="6758203" cy="7588853"/>
            <wp:effectExtent l="0" t="0" r="0" b="6350"/>
            <wp:docPr id="1782655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55222"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35173" cy="7675283"/>
                    </a:xfrm>
                    <a:prstGeom prst="rect">
                      <a:avLst/>
                    </a:prstGeom>
                  </pic:spPr>
                </pic:pic>
              </a:graphicData>
            </a:graphic>
          </wp:inline>
        </w:drawing>
      </w:r>
    </w:p>
    <w:p w14:paraId="6B2D2B72" w14:textId="77777777" w:rsidR="00633012" w:rsidRDefault="00633012">
      <w:pPr>
        <w:rPr>
          <w:b/>
          <w:bCs/>
        </w:rPr>
      </w:pPr>
      <w:r>
        <w:rPr>
          <w:b/>
          <w:bCs/>
        </w:rPr>
        <w:br w:type="page"/>
      </w:r>
    </w:p>
    <w:p w14:paraId="4EEC569E" w14:textId="77777777" w:rsidR="00495710" w:rsidRDefault="005A0D16" w:rsidP="00495710">
      <w:pPr>
        <w:jc w:val="center"/>
        <w:rPr>
          <w:b/>
          <w:bCs/>
        </w:rPr>
      </w:pPr>
      <w:r w:rsidRPr="00CD7126">
        <w:rPr>
          <w:b/>
          <w:bCs/>
        </w:rPr>
        <w:lastRenderedPageBreak/>
        <w:t>Segment Inclusion Criteria for Calgary</w:t>
      </w:r>
    </w:p>
    <w:p w14:paraId="70A81EF6" w14:textId="36936090" w:rsidR="00E26C49" w:rsidRDefault="00B43FF7" w:rsidP="00495710">
      <w:pPr>
        <w:jc w:val="center"/>
        <w:rPr>
          <w:b/>
          <w:bCs/>
        </w:rPr>
      </w:pPr>
      <w:r w:rsidRPr="00CE0588">
        <w:rPr>
          <w:i/>
          <w:iCs/>
          <w:noProof/>
          <w:sz w:val="24"/>
          <w:szCs w:val="24"/>
        </w:rPr>
        <w:drawing>
          <wp:inline distT="0" distB="0" distL="0" distR="0" wp14:anchorId="4B8C2E61" wp14:editId="3E3D42FA">
            <wp:extent cx="6844982" cy="7686296"/>
            <wp:effectExtent l="0" t="0" r="635" b="0"/>
            <wp:docPr id="568577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77380"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6844982" cy="7686296"/>
                    </a:xfrm>
                    <a:prstGeom prst="rect">
                      <a:avLst/>
                    </a:prstGeom>
                  </pic:spPr>
                </pic:pic>
              </a:graphicData>
            </a:graphic>
          </wp:inline>
        </w:drawing>
      </w:r>
    </w:p>
    <w:p w14:paraId="1DE8AE39" w14:textId="77777777" w:rsidR="00B43FF7" w:rsidRDefault="00B43FF7">
      <w:pPr>
        <w:rPr>
          <w:b/>
          <w:bCs/>
        </w:rPr>
      </w:pPr>
      <w:r>
        <w:rPr>
          <w:b/>
          <w:bCs/>
        </w:rPr>
        <w:br w:type="page"/>
      </w:r>
    </w:p>
    <w:p w14:paraId="4CB6C4EB" w14:textId="5BC3D13A" w:rsidR="00182A47" w:rsidRDefault="005A0D16" w:rsidP="00495710">
      <w:pPr>
        <w:jc w:val="center"/>
        <w:rPr>
          <w:b/>
          <w:bCs/>
        </w:rPr>
      </w:pPr>
      <w:r w:rsidRPr="005A25A9">
        <w:rPr>
          <w:b/>
          <w:bCs/>
        </w:rPr>
        <w:lastRenderedPageBreak/>
        <w:t>Segment Inclusion Criteria for Toronto</w:t>
      </w:r>
    </w:p>
    <w:p w14:paraId="2148DF70" w14:textId="02707E61" w:rsidR="00182A47" w:rsidRPr="00182A47" w:rsidRDefault="00B43FF7" w:rsidP="00182A47">
      <w:pPr>
        <w:jc w:val="center"/>
        <w:rPr>
          <w:b/>
          <w:bCs/>
        </w:rPr>
        <w:sectPr w:rsidR="00182A47" w:rsidRPr="00182A47" w:rsidSect="009235E8">
          <w:pgSz w:w="12240" w:h="15840"/>
          <w:pgMar w:top="720" w:right="720" w:bottom="720" w:left="720" w:header="708" w:footer="708" w:gutter="0"/>
          <w:cols w:space="708"/>
          <w:docGrid w:linePitch="360"/>
        </w:sectPr>
      </w:pPr>
      <w:r w:rsidRPr="00CE0588">
        <w:rPr>
          <w:i/>
          <w:iCs/>
          <w:noProof/>
          <w:sz w:val="24"/>
          <w:szCs w:val="24"/>
        </w:rPr>
        <w:drawing>
          <wp:inline distT="0" distB="0" distL="0" distR="0" wp14:anchorId="30ACEF29" wp14:editId="711C0204">
            <wp:extent cx="6739960" cy="6655428"/>
            <wp:effectExtent l="0" t="0" r="3810" b="0"/>
            <wp:docPr id="120627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271380"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6739960" cy="6655428"/>
                    </a:xfrm>
                    <a:prstGeom prst="rect">
                      <a:avLst/>
                    </a:prstGeom>
                  </pic:spPr>
                </pic:pic>
              </a:graphicData>
            </a:graphic>
          </wp:inline>
        </w:drawing>
      </w:r>
    </w:p>
    <w:p w14:paraId="7ED7363E"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along the</w:t>
            </w:r>
            <w:r w:rsidRPr="00800394">
              <w:rPr>
                <w:sz w:val="20"/>
                <w:szCs w:val="20"/>
              </w:rPr>
              <w:t xml:space="preserve"> majority of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3C2B6049"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r w:rsidR="00264037">
              <w:rPr>
                <w:b/>
                <w:bCs/>
                <w:sz w:val="20"/>
                <w:szCs w:val="20"/>
              </w:rPr>
              <w:instrText xml:space="preserve"> ADDIN ZOTERO_ITEM CSL_CITATION {"citationID":"dOBgqJ9J","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264037">
              <w:rPr>
                <w:rFonts w:ascii="Calibri" w:hAnsi="Calibri" w:cs="Calibri"/>
                <w:sz w:val="20"/>
              </w:rPr>
              <w:t>(8)</w:t>
            </w:r>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5D9FCA3C"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r w:rsidR="00264037">
              <w:rPr>
                <w:b/>
                <w:bCs/>
                <w:sz w:val="20"/>
                <w:szCs w:val="20"/>
              </w:rPr>
              <w:instrText xml:space="preserve"> ADDIN ZOTERO_ITEM CSL_CITATION {"citationID":"KGzMWtvd","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264037">
              <w:rPr>
                <w:rFonts w:ascii="Calibri" w:hAnsi="Calibri" w:cs="Calibri"/>
                <w:sz w:val="20"/>
              </w:rPr>
              <w:t>(8)</w:t>
            </w:r>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lastRenderedPageBreak/>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In cases wher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Del="0096682D" w:rsidRDefault="005A0D16" w:rsidP="005A0D16">
      <w:pPr>
        <w:rPr>
          <w:del w:id="481" w:author="Richard Wen" w:date="2024-05-17T17:24:00Z"/>
          <w:sz w:val="24"/>
          <w:szCs w:val="24"/>
        </w:rPr>
      </w:pPr>
    </w:p>
    <w:p w14:paraId="2229D1BC" w14:textId="77777777" w:rsidR="005A0D16" w:rsidDel="0096682D" w:rsidRDefault="005A0D16" w:rsidP="005A0D16">
      <w:pPr>
        <w:rPr>
          <w:del w:id="482" w:author="Richard Wen" w:date="2024-05-17T17:24:00Z"/>
          <w:sz w:val="24"/>
          <w:szCs w:val="24"/>
        </w:rPr>
      </w:pPr>
    </w:p>
    <w:p w14:paraId="691E93F4" w14:textId="77777777" w:rsidR="00D3759A" w:rsidDel="0096682D" w:rsidRDefault="00D3759A" w:rsidP="005A0D16">
      <w:pPr>
        <w:rPr>
          <w:del w:id="483" w:author="Richard Wen" w:date="2024-05-17T17:24:00Z"/>
          <w:sz w:val="24"/>
          <w:szCs w:val="24"/>
        </w:rPr>
      </w:pPr>
    </w:p>
    <w:p w14:paraId="1FBDCF27" w14:textId="77777777" w:rsidR="00D3759A" w:rsidDel="0096682D" w:rsidRDefault="00D3759A" w:rsidP="005A0D16">
      <w:pPr>
        <w:rPr>
          <w:del w:id="484" w:author="Richard Wen" w:date="2024-05-17T17:24:00Z"/>
          <w:sz w:val="24"/>
          <w:szCs w:val="24"/>
        </w:rPr>
      </w:pPr>
    </w:p>
    <w:p w14:paraId="32331C89" w14:textId="77777777" w:rsidR="00D3759A" w:rsidDel="0096682D" w:rsidRDefault="00D3759A" w:rsidP="005A0D16">
      <w:pPr>
        <w:rPr>
          <w:del w:id="485" w:author="Richard Wen" w:date="2024-05-17T17:24:00Z"/>
          <w:sz w:val="24"/>
          <w:szCs w:val="24"/>
        </w:rPr>
      </w:pPr>
    </w:p>
    <w:p w14:paraId="7177EDDF" w14:textId="77777777" w:rsidR="00D3759A" w:rsidDel="0096682D" w:rsidRDefault="00D3759A" w:rsidP="005A0D16">
      <w:pPr>
        <w:rPr>
          <w:del w:id="486" w:author="Richard Wen" w:date="2024-05-17T17:24:00Z"/>
          <w:sz w:val="24"/>
          <w:szCs w:val="24"/>
        </w:rPr>
      </w:pPr>
    </w:p>
    <w:p w14:paraId="51131974" w14:textId="77777777" w:rsidR="00D3759A" w:rsidDel="0096682D" w:rsidRDefault="00D3759A" w:rsidP="005A0D16">
      <w:pPr>
        <w:rPr>
          <w:del w:id="487" w:author="Richard Wen" w:date="2024-05-17T17:24:00Z"/>
          <w:sz w:val="24"/>
          <w:szCs w:val="24"/>
        </w:rPr>
      </w:pPr>
    </w:p>
    <w:p w14:paraId="5BA29080" w14:textId="77777777" w:rsidR="00D3759A" w:rsidDel="0096682D" w:rsidRDefault="00D3759A" w:rsidP="005A0D16">
      <w:pPr>
        <w:rPr>
          <w:del w:id="488" w:author="Richard Wen" w:date="2024-05-17T17:24:00Z"/>
          <w:sz w:val="24"/>
          <w:szCs w:val="24"/>
        </w:rPr>
      </w:pPr>
    </w:p>
    <w:p w14:paraId="1E3EAF03" w14:textId="77777777" w:rsidR="00D3759A" w:rsidDel="0096682D" w:rsidRDefault="00D3759A" w:rsidP="005A0D16">
      <w:pPr>
        <w:rPr>
          <w:del w:id="489" w:author="Richard Wen" w:date="2024-05-17T17:24:00Z"/>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hyperlink r:id="rId29" w:history="1">
              <w:r w:rsidRPr="00A3599E">
                <w:rPr>
                  <w:rStyle w:val="Hyperlink"/>
                  <w:sz w:val="20"/>
                  <w:szCs w:val="20"/>
                </w:rPr>
                <w:t>https://opendata.vancouver.ca/explore/dataset/public-streets/information/?location=16,49.24772,-123.19169</w:t>
              </w:r>
            </w:hyperlink>
          </w:p>
          <w:p w14:paraId="5AC3912F" w14:textId="77777777" w:rsidR="005A0D16" w:rsidRPr="00A3599E" w:rsidRDefault="005A0D16" w:rsidP="005A0D16">
            <w:pPr>
              <w:pStyle w:val="ListParagraph"/>
              <w:numPr>
                <w:ilvl w:val="0"/>
                <w:numId w:val="2"/>
              </w:numPr>
              <w:rPr>
                <w:sz w:val="20"/>
                <w:szCs w:val="20"/>
              </w:rPr>
            </w:pPr>
            <w:r w:rsidRPr="00A3599E">
              <w:rPr>
                <w:sz w:val="20"/>
                <w:szCs w:val="20"/>
              </w:rPr>
              <w:t>Filter: From public streets (n=17,032), select where streetuse !=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hyperlink r:id="rId30" w:history="1">
              <w:r w:rsidRPr="00A3599E">
                <w:rPr>
                  <w:rStyle w:val="Hyperlink"/>
                  <w:sz w:val="20"/>
                  <w:szCs w:val="20"/>
                </w:rPr>
                <w:t>https://opendata.vancouver.ca/explore/dataset/lanes/information/?location=15,49.24423,-123.1524</w:t>
              </w:r>
            </w:hyperlink>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0B6E93C9" w14:textId="33156457" w:rsidR="00CD39DE"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Arterial Road: [from Public Streets – Filtered] streetuse == "Arterial"</w:t>
            </w:r>
          </w:p>
          <w:p w14:paraId="62B1B1AD" w14:textId="45EADB65" w:rsidR="005A0D16" w:rsidRPr="00A3599E" w:rsidRDefault="005A0D16" w:rsidP="00533347">
            <w:pPr>
              <w:rPr>
                <w:sz w:val="20"/>
                <w:szCs w:val="20"/>
              </w:rPr>
            </w:pPr>
            <w:r w:rsidRPr="00A3599E">
              <w:rPr>
                <w:sz w:val="20"/>
                <w:szCs w:val="20"/>
              </w:rPr>
              <w:t>Collector Road: [from Public Streets – Filtered] streetuse == "Collector", “Secondary Arterial”</w:t>
            </w:r>
            <w:r w:rsidR="0036576A">
              <w:rPr>
                <w:sz w:val="20"/>
                <w:szCs w:val="20"/>
              </w:rPr>
              <w:t>*</w:t>
            </w:r>
          </w:p>
          <w:p w14:paraId="6257CFD3" w14:textId="77777777" w:rsidR="0036576A" w:rsidRDefault="005A0D16" w:rsidP="0036576A">
            <w:pPr>
              <w:rPr>
                <w:sz w:val="20"/>
                <w:szCs w:val="20"/>
              </w:rPr>
            </w:pPr>
            <w:r w:rsidRPr="00A3599E">
              <w:rPr>
                <w:sz w:val="20"/>
                <w:szCs w:val="20"/>
              </w:rPr>
              <w:t>Local Road: [from Public Streets – Filtered] streetus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lastRenderedPageBreak/>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hyperlink r:id="rId31" w:history="1">
              <w:r w:rsidRPr="00A3599E">
                <w:rPr>
                  <w:rStyle w:val="Hyperlink"/>
                  <w:sz w:val="20"/>
                  <w:szCs w:val="20"/>
                </w:rPr>
                <w:t>https://opendata.vancouver.ca/explore/dataset/bikeways/information</w:t>
              </w:r>
            </w:hyperlink>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Cycle Track: Bikeway Type == “Protected Bike Lanes” &amp; Subtype !=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hyperlink r:id="rId32" w:history="1">
              <w:r w:rsidRPr="00A3599E">
                <w:rPr>
                  <w:rStyle w:val="Hyperlink"/>
                  <w:sz w:val="20"/>
                  <w:szCs w:val="20"/>
                </w:rPr>
                <w:t>https://www.calgary.ca/planning/transportation/road-classification.html</w:t>
              </w:r>
            </w:hyperlink>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hyperlink r:id="rId33" w:history="1">
              <w:r w:rsidRPr="00A3599E">
                <w:rPr>
                  <w:rStyle w:val="Hyperlink"/>
                  <w:sz w:val="20"/>
                  <w:szCs w:val="20"/>
                </w:rPr>
                <w:t>https://data.calgary.ca/Transportation-Transit/Street-Centreline/4dx8-rtm5</w:t>
              </w:r>
            </w:hyperlink>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t>Filter: From Calgary Centreline (n=115,948), select where ctp_class !=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Arterial Road: ctp_class  ==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Collector Road: ctp_class  == "Neighbourhood Boulevard", "Collector", "Primary Collector"</w:t>
            </w:r>
          </w:p>
          <w:p w14:paraId="6B5AC9AE" w14:textId="77777777" w:rsidR="005A0D16" w:rsidRPr="00A3599E" w:rsidRDefault="005A0D16" w:rsidP="00533347">
            <w:pPr>
              <w:rPr>
                <w:sz w:val="20"/>
                <w:szCs w:val="20"/>
              </w:rPr>
            </w:pPr>
            <w:r w:rsidRPr="00A3599E">
              <w:rPr>
                <w:sz w:val="20"/>
                <w:szCs w:val="20"/>
              </w:rPr>
              <w:t>Local Road: ctp_class  ==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hyperlink r:id="rId34" w:history="1">
              <w:r w:rsidRPr="00A3599E">
                <w:rPr>
                  <w:rStyle w:val="Hyperlink"/>
                  <w:sz w:val="20"/>
                  <w:szCs w:val="20"/>
                </w:rPr>
                <w:t>https://data.calgary.ca/Transportation-Transit/Calgary-Bikeways/jjqk-9b73</w:t>
              </w:r>
            </w:hyperlink>
          </w:p>
          <w:p w14:paraId="12908806" w14:textId="77777777" w:rsidR="005A0D16" w:rsidRPr="00A3599E" w:rsidRDefault="005A0D16" w:rsidP="005A0D16">
            <w:pPr>
              <w:pStyle w:val="ListParagraph"/>
              <w:numPr>
                <w:ilvl w:val="0"/>
                <w:numId w:val="2"/>
              </w:numPr>
              <w:rPr>
                <w:sz w:val="20"/>
                <w:szCs w:val="20"/>
              </w:rPr>
            </w:pPr>
            <w:r w:rsidRPr="00A3599E">
              <w:rPr>
                <w:sz w:val="20"/>
                <w:szCs w:val="20"/>
              </w:rPr>
              <w:t>Filter: From Calgary Bikeways (n = 4170), select where bicycle_cl != “DECOMISSIONED”, “TEMPORARY” (n = 4161)</w:t>
            </w:r>
          </w:p>
          <w:p w14:paraId="4DBEFF7B" w14:textId="77777777" w:rsidR="005A0D16" w:rsidRPr="00A3599E" w:rsidRDefault="005A0D16" w:rsidP="00533347">
            <w:pPr>
              <w:rPr>
                <w:sz w:val="20"/>
                <w:szCs w:val="20"/>
              </w:rPr>
            </w:pPr>
            <w:r w:rsidRPr="00A3599E">
              <w:rPr>
                <w:sz w:val="20"/>
                <w:szCs w:val="20"/>
              </w:rPr>
              <w:lastRenderedPageBreak/>
              <w:t xml:space="preserve">Calgary Parks Pathways (Last Updated August 2023): </w:t>
            </w:r>
            <w:hyperlink r:id="rId35" w:history="1">
              <w:r w:rsidRPr="00A3599E">
                <w:rPr>
                  <w:rStyle w:val="Hyperlink"/>
                  <w:sz w:val="20"/>
                  <w:szCs w:val="20"/>
                </w:rPr>
                <w:t>https://data.calgary.ca/Recreation-and-Culture/Parks-Pathways/qndb-27qm</w:t>
              </w:r>
            </w:hyperlink>
          </w:p>
          <w:p w14:paraId="335BFF74" w14:textId="77777777" w:rsidR="005A0D16" w:rsidRPr="00A3599E" w:rsidRDefault="005A0D16" w:rsidP="005A0D16">
            <w:pPr>
              <w:pStyle w:val="ListParagraph"/>
              <w:numPr>
                <w:ilvl w:val="0"/>
                <w:numId w:val="2"/>
              </w:numPr>
              <w:rPr>
                <w:sz w:val="20"/>
                <w:szCs w:val="20"/>
              </w:rPr>
            </w:pPr>
            <w:r w:rsidRPr="00A3599E">
              <w:rPr>
                <w:sz w:val="20"/>
                <w:szCs w:val="20"/>
              </w:rPr>
              <w:t>Filter: From Calgary Parks Pathways (n=15, 828) select where life_cycle !=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Cycle Track: [from Calgary Bikeways – Filtered] bike_cl == "Cycle Track"</w:t>
            </w:r>
          </w:p>
          <w:p w14:paraId="58ED2B61" w14:textId="77777777" w:rsidR="005A0D16" w:rsidRPr="00A3599E" w:rsidRDefault="005A0D16" w:rsidP="00533347">
            <w:pPr>
              <w:rPr>
                <w:sz w:val="20"/>
                <w:szCs w:val="20"/>
              </w:rPr>
            </w:pPr>
            <w:r w:rsidRPr="00A3599E">
              <w:rPr>
                <w:sz w:val="20"/>
                <w:szCs w:val="20"/>
              </w:rPr>
              <w:t>Painted Lane: [from Calgary Bikeways – Filtered] bike_cl == "Bicycle Lane"</w:t>
            </w:r>
          </w:p>
          <w:p w14:paraId="1DA61869" w14:textId="77777777" w:rsidR="005A0D16" w:rsidRPr="00A3599E" w:rsidRDefault="005A0D16" w:rsidP="00533347">
            <w:pPr>
              <w:rPr>
                <w:sz w:val="20"/>
                <w:szCs w:val="20"/>
              </w:rPr>
            </w:pPr>
            <w:r w:rsidRPr="00A3599E">
              <w:rPr>
                <w:sz w:val="20"/>
                <w:szCs w:val="20"/>
              </w:rPr>
              <w:t>On street Bikeway: [from Calgary Bikeways – Filtered] bike_cl == "Neighbourhood Greenway", "On-Street Bikeway", "On-Street BIkeway",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lastRenderedPageBreak/>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hyperlink r:id="rId36" w:history="1">
              <w:r w:rsidRPr="00A3599E">
                <w:rPr>
                  <w:rStyle w:val="Hyperlink"/>
                  <w:sz w:val="20"/>
                  <w:szCs w:val="20"/>
                </w:rPr>
                <w:t>https://open.toronto.ca/dataset/toronto-centreline-tcl/</w:t>
              </w:r>
            </w:hyperlink>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hyperlink r:id="rId37" w:history="1">
              <w:r w:rsidRPr="00A3599E">
                <w:rPr>
                  <w:rStyle w:val="Hyperlink"/>
                  <w:sz w:val="20"/>
                  <w:szCs w:val="20"/>
                </w:rPr>
                <w:t>https://open.toronto.ca/dataset/cycling-network/</w:t>
              </w:r>
            </w:hyperlink>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01E6E15D" w14:textId="7A3E5BC7" w:rsidR="00693C69" w:rsidRDefault="00693C69">
      <w:r>
        <w:t xml:space="preserve">Supplementary File: R </w:t>
      </w:r>
      <w:r w:rsidR="00554A8B">
        <w:t>Code for Figures and Tables</w:t>
      </w:r>
      <w:r>
        <w:t xml:space="preserve"> (</w:t>
      </w:r>
      <w:r w:rsidR="0003749A" w:rsidRPr="0003749A">
        <w:t>https://recovr-infracycle.netlify.app</w:t>
      </w:r>
      <w:r>
        <w:t>)</w:t>
      </w:r>
    </w:p>
    <w:sectPr w:rsidR="00693C69" w:rsidSect="009235E8">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1" w:author="Brice Kuimi" w:date="2023-08-14T16:02:00Z" w:initials="BK">
    <w:p w14:paraId="47CA57FE" w14:textId="77777777" w:rsidR="001627BD" w:rsidRDefault="001627BD" w:rsidP="001627BD">
      <w:pPr>
        <w:pStyle w:val="CommentText"/>
      </w:pPr>
      <w:r>
        <w:rPr>
          <w:rStyle w:val="CommentReference"/>
        </w:rPr>
        <w:annotationRef/>
      </w:r>
      <w:r>
        <w:t>Installations or routes?</w:t>
      </w:r>
    </w:p>
  </w:comment>
  <w:comment w:id="82"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101" w:author="Linda Rothman" w:date="2023-08-14T15:20:00Z" w:initials="LR">
    <w:p w14:paraId="113E6F3C" w14:textId="77777777" w:rsidR="001E0E1C" w:rsidRDefault="001E0E1C" w:rsidP="001E0E1C">
      <w:pPr>
        <w:pStyle w:val="CommentText"/>
      </w:pPr>
      <w:r>
        <w:rPr>
          <w:rStyle w:val="CommentReference"/>
        </w:rPr>
        <w:annotationRef/>
      </w:r>
      <w:r>
        <w:t>I would put Toronto 2nd in the table and text as it is the next population dense</w:t>
      </w:r>
    </w:p>
  </w:comment>
  <w:comment w:id="102"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103"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129" w:author="Brice Kuimi" w:date="2023-08-14T17:40:00Z" w:initials="BK">
    <w:p w14:paraId="652A8286" w14:textId="5E464AF0" w:rsidR="000D00EC" w:rsidRDefault="000D00EC" w:rsidP="000D00EC">
      <w:pPr>
        <w:pStyle w:val="CommentText"/>
      </w:pPr>
      <w:r>
        <w:rPr>
          <w:rStyle w:val="CommentReference"/>
        </w:rPr>
        <w:annotationRef/>
      </w:r>
      <w:r>
        <w:t>Are you counting UBC territory?</w:t>
      </w:r>
    </w:p>
  </w:comment>
  <w:comment w:id="130"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143" w:author="Brice Kuimi" w:date="2023-08-14T17:46:00Z" w:initials="BK">
    <w:p w14:paraId="5E9A3D0B" w14:textId="77777777" w:rsidR="001E0E1C" w:rsidRDefault="001E0E1C" w:rsidP="001E0E1C">
      <w:pPr>
        <w:pStyle w:val="CommentText"/>
      </w:pPr>
      <w:r>
        <w:rPr>
          <w:rStyle w:val="CommentReference"/>
        </w:rPr>
        <w:annotationRef/>
      </w:r>
      <w:r>
        <w:t>What's the specificity of centreline km?</w:t>
      </w:r>
    </w:p>
  </w:comment>
  <w:comment w:id="144"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245" w:author="Brice Kuimi" w:date="2023-08-14T17:48:00Z" w:initials="BK">
    <w:p w14:paraId="068BADAE" w14:textId="77777777" w:rsidR="001E0E1C" w:rsidRDefault="001E0E1C" w:rsidP="001E0E1C">
      <w:pPr>
        <w:pStyle w:val="CommentText"/>
      </w:pPr>
      <w:r>
        <w:rPr>
          <w:rStyle w:val="CommentReference"/>
        </w:rPr>
        <w:annotationRef/>
      </w:r>
      <w:r>
        <w:t>Table 1 was computed before or after this exclusion?</w:t>
      </w:r>
    </w:p>
  </w:comment>
  <w:comment w:id="246"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405" w:author="Konrad Samsel" w:date="2023-08-16T12:26:00Z" w:initials="KS">
    <w:p w14:paraId="06532596" w14:textId="77777777" w:rsidR="00057E77" w:rsidRDefault="00057E77" w:rsidP="00980FC1">
      <w:pPr>
        <w:pStyle w:val="CommentText"/>
      </w:pPr>
      <w:r>
        <w:rPr>
          <w:rStyle w:val="CommentReference"/>
        </w:rPr>
        <w:annotationRef/>
      </w:r>
      <w:r>
        <w:t>Revised to include Dec. in front of each year in the x-axis</w:t>
      </w:r>
    </w:p>
  </w:comment>
  <w:comment w:id="409" w:author="Konrad Samsel" w:date="2023-08-17T08:02:00Z" w:initials="KS">
    <w:p w14:paraId="338E6D25" w14:textId="77777777" w:rsidR="00FC26E2" w:rsidRDefault="00FC26E2" w:rsidP="007F625E">
      <w:pPr>
        <w:pStyle w:val="CommentText"/>
      </w:pPr>
      <w:r>
        <w:rPr>
          <w:rStyle w:val="CommentReference"/>
        </w:rPr>
        <w:annotationRef/>
      </w:r>
      <w:r>
        <w:t>Unsure of whether to call this a rate or net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A57FE" w15:done="0"/>
  <w15:commentEx w15:paraId="6D97C431" w15:paraIdParent="47CA57FE" w15:done="0"/>
  <w15:commentEx w15:paraId="113E6F3C" w15:done="0"/>
  <w15:commentEx w15:paraId="233E180E" w15:paraIdParent="113E6F3C" w15:done="0"/>
  <w15:commentEx w15:paraId="7ADECBEB" w15:paraIdParent="113E6F3C" w15:done="0"/>
  <w15:commentEx w15:paraId="652A8286" w15:done="0"/>
  <w15:commentEx w15:paraId="3817B021" w15:paraIdParent="652A8286" w15:done="0"/>
  <w15:commentEx w15:paraId="5E9A3D0B" w15:done="0"/>
  <w15:commentEx w15:paraId="67ACEE39" w15:paraIdParent="5E9A3D0B" w15:done="0"/>
  <w15:commentEx w15:paraId="068BADAE" w15:done="0"/>
  <w15:commentEx w15:paraId="703579E3" w15:paraIdParent="068BADAE" w15:done="0"/>
  <w15:commentEx w15:paraId="06532596" w15:done="0"/>
  <w15:commentEx w15:paraId="338E6D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4CEB1" w16cex:dateUtc="2023-08-14T20:02:00Z"/>
  <w16cex:commentExtensible w16cex:durableId="28869314" w16cex:dateUtc="2023-08-16T04:13: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4E578" w16cex:dateUtc="2023-08-14T21:40:00Z"/>
  <w16cex:commentExtensible w16cex:durableId="28872BB8" w16cex:dateUtc="2023-08-16T15:04:00Z"/>
  <w16cex:commentExtensible w16cex:durableId="2884E6FC" w16cex:dateUtc="2023-08-14T21:46:00Z"/>
  <w16cex:commentExtensible w16cex:durableId="28873023" w16cex:dateUtc="2023-08-16T15:23:00Z"/>
  <w16cex:commentExtensible w16cex:durableId="2884E775" w16cex:dateUtc="2023-08-14T21:48:00Z"/>
  <w16cex:commentExtensible w16cex:durableId="28873122" w16cex:dateUtc="2023-08-16T15:27:00Z"/>
  <w16cex:commentExtensible w16cex:durableId="28873EDE" w16cex:dateUtc="2023-08-16T16:26:00Z"/>
  <w16cex:commentExtensible w16cex:durableId="28885279" w16cex:dateUtc="2023-08-17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A57FE" w16cid:durableId="2884CEB1"/>
  <w16cid:commentId w16cid:paraId="6D97C431" w16cid:durableId="28869314"/>
  <w16cid:commentId w16cid:paraId="113E6F3C" w16cid:durableId="2884C4B5"/>
  <w16cid:commentId w16cid:paraId="233E180E" w16cid:durableId="2884E490"/>
  <w16cid:commentId w16cid:paraId="7ADECBEB" w16cid:durableId="28872F5D"/>
  <w16cid:commentId w16cid:paraId="652A8286" w16cid:durableId="2884E578"/>
  <w16cid:commentId w16cid:paraId="3817B021" w16cid:durableId="28872BB8"/>
  <w16cid:commentId w16cid:paraId="5E9A3D0B" w16cid:durableId="2884E6FC"/>
  <w16cid:commentId w16cid:paraId="67ACEE39" w16cid:durableId="28873023"/>
  <w16cid:commentId w16cid:paraId="068BADAE" w16cid:durableId="2884E775"/>
  <w16cid:commentId w16cid:paraId="703579E3" w16cid:durableId="28873122"/>
  <w16cid:commentId w16cid:paraId="06532596" w16cid:durableId="28873EDE"/>
  <w16cid:commentId w16cid:paraId="338E6D25" w16cid:durableId="288852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A2A26" w14:textId="77777777" w:rsidR="007649F0" w:rsidRDefault="007649F0" w:rsidP="00494FFE">
      <w:pPr>
        <w:spacing w:after="0" w:line="240" w:lineRule="auto"/>
      </w:pPr>
      <w:r>
        <w:separator/>
      </w:r>
    </w:p>
  </w:endnote>
  <w:endnote w:type="continuationSeparator" w:id="0">
    <w:p w14:paraId="646B9D98" w14:textId="77777777" w:rsidR="007649F0" w:rsidRDefault="007649F0"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9B30C" w14:textId="77777777" w:rsidR="007649F0" w:rsidRDefault="007649F0" w:rsidP="00494FFE">
      <w:pPr>
        <w:spacing w:after="0" w:line="240" w:lineRule="auto"/>
      </w:pPr>
      <w:r>
        <w:separator/>
      </w:r>
    </w:p>
  </w:footnote>
  <w:footnote w:type="continuationSeparator" w:id="0">
    <w:p w14:paraId="01610ACE" w14:textId="77777777" w:rsidR="007649F0" w:rsidRDefault="007649F0"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CEA4467"/>
    <w:multiLevelType w:val="hybridMultilevel"/>
    <w:tmpl w:val="BF0A96F0"/>
    <w:lvl w:ilvl="0" w:tplc="8AFA17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6"/>
  </w:num>
  <w:num w:numId="2" w16cid:durableId="194781329">
    <w:abstractNumId w:val="0"/>
  </w:num>
  <w:num w:numId="3" w16cid:durableId="62610198">
    <w:abstractNumId w:val="5"/>
  </w:num>
  <w:num w:numId="4" w16cid:durableId="373772231">
    <w:abstractNumId w:val="2"/>
  </w:num>
  <w:num w:numId="5" w16cid:durableId="1248996633">
    <w:abstractNumId w:val="7"/>
  </w:num>
  <w:num w:numId="6" w16cid:durableId="1267812015">
    <w:abstractNumId w:val="8"/>
  </w:num>
  <w:num w:numId="7" w16cid:durableId="1770586293">
    <w:abstractNumId w:val="1"/>
  </w:num>
  <w:num w:numId="8" w16cid:durableId="1574779780">
    <w:abstractNumId w:val="3"/>
  </w:num>
  <w:num w:numId="9" w16cid:durableId="2103379716">
    <w:abstractNumId w:val="9"/>
  </w:num>
  <w:num w:numId="10" w16cid:durableId="33300149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Wen">
    <w15:presenceInfo w15:providerId="None" w15:userId="Richard Wen"/>
  </w15:person>
  <w15:person w15:author="Brice Kuimi">
    <w15:presenceInfo w15:providerId="AD" w15:userId="S::brice.kuimi@utoronto.ca::5574aa5c-354e-4e7e-8e1a-c7f1fe9405d5"/>
  </w15:person>
  <w15:person w15:author="Konrad Samsel">
    <w15:presenceInfo w15:providerId="AD" w15:userId="S::konrad.samsel@mail.utoronto.ca::6af2ae05-8f0a-4125-82fc-0f1892a716d8"/>
  </w15:person>
  <w15:person w15:author="Linda Rothman">
    <w15:presenceInfo w15:providerId="None" w15:userId="Linda Roth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603C"/>
    <w:rsid w:val="00017D70"/>
    <w:rsid w:val="00021249"/>
    <w:rsid w:val="00026AA2"/>
    <w:rsid w:val="0003749A"/>
    <w:rsid w:val="00043D33"/>
    <w:rsid w:val="00051EC9"/>
    <w:rsid w:val="000522F2"/>
    <w:rsid w:val="0005277A"/>
    <w:rsid w:val="00053803"/>
    <w:rsid w:val="00055CD0"/>
    <w:rsid w:val="00055FC2"/>
    <w:rsid w:val="000575DA"/>
    <w:rsid w:val="00057E77"/>
    <w:rsid w:val="00072A73"/>
    <w:rsid w:val="00075EF5"/>
    <w:rsid w:val="000761EE"/>
    <w:rsid w:val="000777B8"/>
    <w:rsid w:val="00081E5A"/>
    <w:rsid w:val="00083777"/>
    <w:rsid w:val="0008425E"/>
    <w:rsid w:val="0009568A"/>
    <w:rsid w:val="000969A5"/>
    <w:rsid w:val="000A0DB6"/>
    <w:rsid w:val="000A60F6"/>
    <w:rsid w:val="000A6B06"/>
    <w:rsid w:val="000B01E9"/>
    <w:rsid w:val="000B325E"/>
    <w:rsid w:val="000B389F"/>
    <w:rsid w:val="000B3E29"/>
    <w:rsid w:val="000B4866"/>
    <w:rsid w:val="000B4FCC"/>
    <w:rsid w:val="000B529D"/>
    <w:rsid w:val="000B6B28"/>
    <w:rsid w:val="000C743A"/>
    <w:rsid w:val="000D00EC"/>
    <w:rsid w:val="000D2EE5"/>
    <w:rsid w:val="000D6326"/>
    <w:rsid w:val="000E1F4A"/>
    <w:rsid w:val="000E5819"/>
    <w:rsid w:val="000F154A"/>
    <w:rsid w:val="000F2050"/>
    <w:rsid w:val="000F427D"/>
    <w:rsid w:val="0010148F"/>
    <w:rsid w:val="00102496"/>
    <w:rsid w:val="00103922"/>
    <w:rsid w:val="00106621"/>
    <w:rsid w:val="00122008"/>
    <w:rsid w:val="001223E0"/>
    <w:rsid w:val="00123041"/>
    <w:rsid w:val="00123896"/>
    <w:rsid w:val="0012427E"/>
    <w:rsid w:val="00130073"/>
    <w:rsid w:val="001403A0"/>
    <w:rsid w:val="00142970"/>
    <w:rsid w:val="00142C3F"/>
    <w:rsid w:val="00144E2C"/>
    <w:rsid w:val="001474CA"/>
    <w:rsid w:val="00151B18"/>
    <w:rsid w:val="001522A1"/>
    <w:rsid w:val="00156AEE"/>
    <w:rsid w:val="00157BAB"/>
    <w:rsid w:val="00157DDC"/>
    <w:rsid w:val="001627BD"/>
    <w:rsid w:val="00164212"/>
    <w:rsid w:val="00165A56"/>
    <w:rsid w:val="00165F10"/>
    <w:rsid w:val="00166BBC"/>
    <w:rsid w:val="0016705F"/>
    <w:rsid w:val="00167977"/>
    <w:rsid w:val="00172209"/>
    <w:rsid w:val="00175782"/>
    <w:rsid w:val="00175E35"/>
    <w:rsid w:val="00180A82"/>
    <w:rsid w:val="00180BBD"/>
    <w:rsid w:val="0018218F"/>
    <w:rsid w:val="00182A47"/>
    <w:rsid w:val="00187AFA"/>
    <w:rsid w:val="00195748"/>
    <w:rsid w:val="001960E8"/>
    <w:rsid w:val="00196208"/>
    <w:rsid w:val="001972A6"/>
    <w:rsid w:val="001A15D6"/>
    <w:rsid w:val="001B079D"/>
    <w:rsid w:val="001B1DDB"/>
    <w:rsid w:val="001B2482"/>
    <w:rsid w:val="001B5FC8"/>
    <w:rsid w:val="001C139E"/>
    <w:rsid w:val="001C1A7E"/>
    <w:rsid w:val="001C5BEE"/>
    <w:rsid w:val="001D281E"/>
    <w:rsid w:val="001D374D"/>
    <w:rsid w:val="001D40DD"/>
    <w:rsid w:val="001E0E1C"/>
    <w:rsid w:val="001E26CA"/>
    <w:rsid w:val="001E78F2"/>
    <w:rsid w:val="001F3096"/>
    <w:rsid w:val="001F38CB"/>
    <w:rsid w:val="001F4DA2"/>
    <w:rsid w:val="001F6FFE"/>
    <w:rsid w:val="00200465"/>
    <w:rsid w:val="00201033"/>
    <w:rsid w:val="00204326"/>
    <w:rsid w:val="0021309E"/>
    <w:rsid w:val="002153CD"/>
    <w:rsid w:val="002208D2"/>
    <w:rsid w:val="002268E8"/>
    <w:rsid w:val="00226F87"/>
    <w:rsid w:val="00227A96"/>
    <w:rsid w:val="00241B67"/>
    <w:rsid w:val="00244ED7"/>
    <w:rsid w:val="00250867"/>
    <w:rsid w:val="0025106E"/>
    <w:rsid w:val="0025420A"/>
    <w:rsid w:val="00260165"/>
    <w:rsid w:val="00262838"/>
    <w:rsid w:val="00263BE4"/>
    <w:rsid w:val="00264037"/>
    <w:rsid w:val="00265E31"/>
    <w:rsid w:val="00266F7C"/>
    <w:rsid w:val="002718CB"/>
    <w:rsid w:val="00276DFC"/>
    <w:rsid w:val="00280D84"/>
    <w:rsid w:val="00284B08"/>
    <w:rsid w:val="00287288"/>
    <w:rsid w:val="00294B8C"/>
    <w:rsid w:val="002A0104"/>
    <w:rsid w:val="002A69F1"/>
    <w:rsid w:val="002B11EE"/>
    <w:rsid w:val="002B4375"/>
    <w:rsid w:val="002B5B86"/>
    <w:rsid w:val="002B6398"/>
    <w:rsid w:val="002B6892"/>
    <w:rsid w:val="002C3A41"/>
    <w:rsid w:val="002C7356"/>
    <w:rsid w:val="002D0ED4"/>
    <w:rsid w:val="002D70E8"/>
    <w:rsid w:val="002E2127"/>
    <w:rsid w:val="002E21F8"/>
    <w:rsid w:val="002E3737"/>
    <w:rsid w:val="002F0A5E"/>
    <w:rsid w:val="002F46F1"/>
    <w:rsid w:val="00300F76"/>
    <w:rsid w:val="00304277"/>
    <w:rsid w:val="003075CE"/>
    <w:rsid w:val="003107BA"/>
    <w:rsid w:val="00311769"/>
    <w:rsid w:val="0031779F"/>
    <w:rsid w:val="00322002"/>
    <w:rsid w:val="0032303E"/>
    <w:rsid w:val="003232BB"/>
    <w:rsid w:val="00323792"/>
    <w:rsid w:val="0032564E"/>
    <w:rsid w:val="003346CF"/>
    <w:rsid w:val="0033769C"/>
    <w:rsid w:val="00341111"/>
    <w:rsid w:val="003413B6"/>
    <w:rsid w:val="00342FAD"/>
    <w:rsid w:val="00344582"/>
    <w:rsid w:val="003453AF"/>
    <w:rsid w:val="0034717C"/>
    <w:rsid w:val="00347698"/>
    <w:rsid w:val="0035307F"/>
    <w:rsid w:val="00355AD2"/>
    <w:rsid w:val="00356A63"/>
    <w:rsid w:val="0036168C"/>
    <w:rsid w:val="00362920"/>
    <w:rsid w:val="0036576A"/>
    <w:rsid w:val="00366A83"/>
    <w:rsid w:val="00366B8C"/>
    <w:rsid w:val="0037053D"/>
    <w:rsid w:val="00373EAB"/>
    <w:rsid w:val="00376600"/>
    <w:rsid w:val="0037722E"/>
    <w:rsid w:val="0038374D"/>
    <w:rsid w:val="00384448"/>
    <w:rsid w:val="003847FF"/>
    <w:rsid w:val="003A5C27"/>
    <w:rsid w:val="003A5DAB"/>
    <w:rsid w:val="003B4700"/>
    <w:rsid w:val="003B7553"/>
    <w:rsid w:val="003C0BC0"/>
    <w:rsid w:val="003C1F78"/>
    <w:rsid w:val="003C2C1C"/>
    <w:rsid w:val="003D185A"/>
    <w:rsid w:val="003D24A1"/>
    <w:rsid w:val="003D24F4"/>
    <w:rsid w:val="003E3B14"/>
    <w:rsid w:val="003E4D7E"/>
    <w:rsid w:val="003E6B37"/>
    <w:rsid w:val="003E7A1A"/>
    <w:rsid w:val="003F064B"/>
    <w:rsid w:val="003F3013"/>
    <w:rsid w:val="003F649A"/>
    <w:rsid w:val="00405700"/>
    <w:rsid w:val="00407813"/>
    <w:rsid w:val="00410B35"/>
    <w:rsid w:val="00411C3D"/>
    <w:rsid w:val="00432CD8"/>
    <w:rsid w:val="004334CD"/>
    <w:rsid w:val="004364C8"/>
    <w:rsid w:val="00440B18"/>
    <w:rsid w:val="00442D7C"/>
    <w:rsid w:val="0044380F"/>
    <w:rsid w:val="00446FF8"/>
    <w:rsid w:val="004502B9"/>
    <w:rsid w:val="00450B7C"/>
    <w:rsid w:val="00460AF7"/>
    <w:rsid w:val="00462FB9"/>
    <w:rsid w:val="00466278"/>
    <w:rsid w:val="0046752A"/>
    <w:rsid w:val="00471017"/>
    <w:rsid w:val="004734FE"/>
    <w:rsid w:val="0047768F"/>
    <w:rsid w:val="00482F2A"/>
    <w:rsid w:val="0048632E"/>
    <w:rsid w:val="00494FFE"/>
    <w:rsid w:val="00495710"/>
    <w:rsid w:val="004A2E35"/>
    <w:rsid w:val="004A57C7"/>
    <w:rsid w:val="004B072A"/>
    <w:rsid w:val="004B132B"/>
    <w:rsid w:val="004C3A9E"/>
    <w:rsid w:val="004C655D"/>
    <w:rsid w:val="004D087A"/>
    <w:rsid w:val="004D3010"/>
    <w:rsid w:val="004D3BEA"/>
    <w:rsid w:val="004D41D7"/>
    <w:rsid w:val="004D7D26"/>
    <w:rsid w:val="004E00F7"/>
    <w:rsid w:val="004F04BD"/>
    <w:rsid w:val="004F3DD7"/>
    <w:rsid w:val="004F6EC2"/>
    <w:rsid w:val="00502E39"/>
    <w:rsid w:val="00517E6D"/>
    <w:rsid w:val="005207D9"/>
    <w:rsid w:val="00520BC6"/>
    <w:rsid w:val="005245FD"/>
    <w:rsid w:val="00527627"/>
    <w:rsid w:val="005349DD"/>
    <w:rsid w:val="00541F4B"/>
    <w:rsid w:val="00542F66"/>
    <w:rsid w:val="005435A4"/>
    <w:rsid w:val="00545489"/>
    <w:rsid w:val="00550609"/>
    <w:rsid w:val="00551982"/>
    <w:rsid w:val="005542ED"/>
    <w:rsid w:val="00554A8B"/>
    <w:rsid w:val="0056480E"/>
    <w:rsid w:val="00565AB5"/>
    <w:rsid w:val="00566BFB"/>
    <w:rsid w:val="0056790E"/>
    <w:rsid w:val="00570C48"/>
    <w:rsid w:val="00571CA4"/>
    <w:rsid w:val="00571EF6"/>
    <w:rsid w:val="00575598"/>
    <w:rsid w:val="00576038"/>
    <w:rsid w:val="0059236C"/>
    <w:rsid w:val="00593059"/>
    <w:rsid w:val="005950BE"/>
    <w:rsid w:val="00595F73"/>
    <w:rsid w:val="005970D3"/>
    <w:rsid w:val="005A0D16"/>
    <w:rsid w:val="005B5B7A"/>
    <w:rsid w:val="005C25B1"/>
    <w:rsid w:val="005C3854"/>
    <w:rsid w:val="005D33C5"/>
    <w:rsid w:val="005E5E19"/>
    <w:rsid w:val="005F03B2"/>
    <w:rsid w:val="005F084D"/>
    <w:rsid w:val="005F0E39"/>
    <w:rsid w:val="005F2478"/>
    <w:rsid w:val="005F3321"/>
    <w:rsid w:val="005F5329"/>
    <w:rsid w:val="00600C97"/>
    <w:rsid w:val="00603531"/>
    <w:rsid w:val="00603F53"/>
    <w:rsid w:val="00607F69"/>
    <w:rsid w:val="00613770"/>
    <w:rsid w:val="00614FB6"/>
    <w:rsid w:val="006173DF"/>
    <w:rsid w:val="00620A3C"/>
    <w:rsid w:val="00621EA4"/>
    <w:rsid w:val="00622711"/>
    <w:rsid w:val="00623B0F"/>
    <w:rsid w:val="00623F8C"/>
    <w:rsid w:val="00627298"/>
    <w:rsid w:val="006275C0"/>
    <w:rsid w:val="006278F8"/>
    <w:rsid w:val="00627FEE"/>
    <w:rsid w:val="00631EF2"/>
    <w:rsid w:val="006320A4"/>
    <w:rsid w:val="00632A75"/>
    <w:rsid w:val="00633012"/>
    <w:rsid w:val="00634DAD"/>
    <w:rsid w:val="00634DB9"/>
    <w:rsid w:val="006361AC"/>
    <w:rsid w:val="00637684"/>
    <w:rsid w:val="00644782"/>
    <w:rsid w:val="00644A3E"/>
    <w:rsid w:val="006458E8"/>
    <w:rsid w:val="00645EF1"/>
    <w:rsid w:val="00646A94"/>
    <w:rsid w:val="00651056"/>
    <w:rsid w:val="00654A47"/>
    <w:rsid w:val="006559E1"/>
    <w:rsid w:val="006611A1"/>
    <w:rsid w:val="00667A2A"/>
    <w:rsid w:val="00676DAF"/>
    <w:rsid w:val="0069099B"/>
    <w:rsid w:val="00691972"/>
    <w:rsid w:val="006929EB"/>
    <w:rsid w:val="00693C69"/>
    <w:rsid w:val="00693CF2"/>
    <w:rsid w:val="00697CB4"/>
    <w:rsid w:val="006A40AD"/>
    <w:rsid w:val="006A447D"/>
    <w:rsid w:val="006B1711"/>
    <w:rsid w:val="006B2D5A"/>
    <w:rsid w:val="006B66D4"/>
    <w:rsid w:val="006C291D"/>
    <w:rsid w:val="006C37EC"/>
    <w:rsid w:val="006C4208"/>
    <w:rsid w:val="006C5A0E"/>
    <w:rsid w:val="006C7A7E"/>
    <w:rsid w:val="006D039E"/>
    <w:rsid w:val="006D1BC0"/>
    <w:rsid w:val="006D2D74"/>
    <w:rsid w:val="006D6AED"/>
    <w:rsid w:val="006D6C27"/>
    <w:rsid w:val="006D7E70"/>
    <w:rsid w:val="006E5CF0"/>
    <w:rsid w:val="006F13FA"/>
    <w:rsid w:val="00701965"/>
    <w:rsid w:val="0070271C"/>
    <w:rsid w:val="007033C9"/>
    <w:rsid w:val="007056C8"/>
    <w:rsid w:val="0070595A"/>
    <w:rsid w:val="00710CC9"/>
    <w:rsid w:val="007114E4"/>
    <w:rsid w:val="00711B42"/>
    <w:rsid w:val="007126AE"/>
    <w:rsid w:val="00713260"/>
    <w:rsid w:val="00722087"/>
    <w:rsid w:val="00730ACB"/>
    <w:rsid w:val="007341DB"/>
    <w:rsid w:val="007350CB"/>
    <w:rsid w:val="007368DD"/>
    <w:rsid w:val="0073778E"/>
    <w:rsid w:val="007449A2"/>
    <w:rsid w:val="0074546B"/>
    <w:rsid w:val="00751756"/>
    <w:rsid w:val="0075223A"/>
    <w:rsid w:val="00752957"/>
    <w:rsid w:val="00764960"/>
    <w:rsid w:val="007649F0"/>
    <w:rsid w:val="007671A3"/>
    <w:rsid w:val="00774853"/>
    <w:rsid w:val="00774B00"/>
    <w:rsid w:val="00775ED3"/>
    <w:rsid w:val="007814A9"/>
    <w:rsid w:val="007838C1"/>
    <w:rsid w:val="007849A5"/>
    <w:rsid w:val="00785579"/>
    <w:rsid w:val="00785653"/>
    <w:rsid w:val="00786274"/>
    <w:rsid w:val="00790E51"/>
    <w:rsid w:val="007943A0"/>
    <w:rsid w:val="007947B0"/>
    <w:rsid w:val="007A4855"/>
    <w:rsid w:val="007A5F55"/>
    <w:rsid w:val="007B668D"/>
    <w:rsid w:val="007B7CD9"/>
    <w:rsid w:val="007C0912"/>
    <w:rsid w:val="007C4A95"/>
    <w:rsid w:val="007C5C78"/>
    <w:rsid w:val="007C656C"/>
    <w:rsid w:val="007D5E7E"/>
    <w:rsid w:val="007E0666"/>
    <w:rsid w:val="007E1DEB"/>
    <w:rsid w:val="007E7A9D"/>
    <w:rsid w:val="007F3864"/>
    <w:rsid w:val="007F47A1"/>
    <w:rsid w:val="007F7E17"/>
    <w:rsid w:val="008021B7"/>
    <w:rsid w:val="00803B19"/>
    <w:rsid w:val="008059BE"/>
    <w:rsid w:val="00807DAC"/>
    <w:rsid w:val="00812ACE"/>
    <w:rsid w:val="00812AE9"/>
    <w:rsid w:val="00813DEE"/>
    <w:rsid w:val="00816518"/>
    <w:rsid w:val="00817034"/>
    <w:rsid w:val="0082191D"/>
    <w:rsid w:val="00822226"/>
    <w:rsid w:val="008239C3"/>
    <w:rsid w:val="00824D0F"/>
    <w:rsid w:val="0083267B"/>
    <w:rsid w:val="00834B51"/>
    <w:rsid w:val="00835DC3"/>
    <w:rsid w:val="00837A26"/>
    <w:rsid w:val="00845CE0"/>
    <w:rsid w:val="00851957"/>
    <w:rsid w:val="00852B4E"/>
    <w:rsid w:val="00856727"/>
    <w:rsid w:val="008573B7"/>
    <w:rsid w:val="0086479E"/>
    <w:rsid w:val="00865D63"/>
    <w:rsid w:val="008666C0"/>
    <w:rsid w:val="0086680C"/>
    <w:rsid w:val="00870B9C"/>
    <w:rsid w:val="00872F1D"/>
    <w:rsid w:val="00873E74"/>
    <w:rsid w:val="00875E1E"/>
    <w:rsid w:val="00885F1E"/>
    <w:rsid w:val="008907E8"/>
    <w:rsid w:val="00891F4C"/>
    <w:rsid w:val="008937F1"/>
    <w:rsid w:val="00894B6B"/>
    <w:rsid w:val="008955E8"/>
    <w:rsid w:val="00897425"/>
    <w:rsid w:val="00897B4C"/>
    <w:rsid w:val="008A042E"/>
    <w:rsid w:val="008A162A"/>
    <w:rsid w:val="008A2510"/>
    <w:rsid w:val="008A45C2"/>
    <w:rsid w:val="008B7CB8"/>
    <w:rsid w:val="008C02D8"/>
    <w:rsid w:val="008C3CB7"/>
    <w:rsid w:val="008C610B"/>
    <w:rsid w:val="008D7B07"/>
    <w:rsid w:val="008E04F5"/>
    <w:rsid w:val="008E2E61"/>
    <w:rsid w:val="008E311E"/>
    <w:rsid w:val="008E3D4D"/>
    <w:rsid w:val="008F4DEE"/>
    <w:rsid w:val="008F732D"/>
    <w:rsid w:val="0090355C"/>
    <w:rsid w:val="009061EB"/>
    <w:rsid w:val="00907DA5"/>
    <w:rsid w:val="009128C2"/>
    <w:rsid w:val="00914840"/>
    <w:rsid w:val="00917E0C"/>
    <w:rsid w:val="00917F31"/>
    <w:rsid w:val="009235E8"/>
    <w:rsid w:val="009269F9"/>
    <w:rsid w:val="0093251A"/>
    <w:rsid w:val="00932D0B"/>
    <w:rsid w:val="009362C4"/>
    <w:rsid w:val="00940FF9"/>
    <w:rsid w:val="00942928"/>
    <w:rsid w:val="00943A4F"/>
    <w:rsid w:val="009539CE"/>
    <w:rsid w:val="00954767"/>
    <w:rsid w:val="009576C8"/>
    <w:rsid w:val="00960343"/>
    <w:rsid w:val="009634BC"/>
    <w:rsid w:val="0096682D"/>
    <w:rsid w:val="009672D4"/>
    <w:rsid w:val="00970DEA"/>
    <w:rsid w:val="00972FB1"/>
    <w:rsid w:val="00974364"/>
    <w:rsid w:val="00977A98"/>
    <w:rsid w:val="00980D66"/>
    <w:rsid w:val="009836B3"/>
    <w:rsid w:val="009858E7"/>
    <w:rsid w:val="009872CD"/>
    <w:rsid w:val="0099481D"/>
    <w:rsid w:val="00994A3F"/>
    <w:rsid w:val="009A0E54"/>
    <w:rsid w:val="009A333F"/>
    <w:rsid w:val="009A3EF4"/>
    <w:rsid w:val="009B16ED"/>
    <w:rsid w:val="009B5A1B"/>
    <w:rsid w:val="009C5FD9"/>
    <w:rsid w:val="009C7333"/>
    <w:rsid w:val="009D2CFA"/>
    <w:rsid w:val="009D7278"/>
    <w:rsid w:val="009D7C3C"/>
    <w:rsid w:val="009E2747"/>
    <w:rsid w:val="009E3E4F"/>
    <w:rsid w:val="009E4506"/>
    <w:rsid w:val="009F4164"/>
    <w:rsid w:val="009F6081"/>
    <w:rsid w:val="009F7363"/>
    <w:rsid w:val="00A05335"/>
    <w:rsid w:val="00A075A7"/>
    <w:rsid w:val="00A10B68"/>
    <w:rsid w:val="00A1186F"/>
    <w:rsid w:val="00A14EB2"/>
    <w:rsid w:val="00A15B92"/>
    <w:rsid w:val="00A17D3A"/>
    <w:rsid w:val="00A2377F"/>
    <w:rsid w:val="00A24937"/>
    <w:rsid w:val="00A30006"/>
    <w:rsid w:val="00A319BB"/>
    <w:rsid w:val="00A32D3C"/>
    <w:rsid w:val="00A36BA2"/>
    <w:rsid w:val="00A4013C"/>
    <w:rsid w:val="00A4248F"/>
    <w:rsid w:val="00A460BE"/>
    <w:rsid w:val="00A476ED"/>
    <w:rsid w:val="00A47898"/>
    <w:rsid w:val="00A50AD2"/>
    <w:rsid w:val="00A57504"/>
    <w:rsid w:val="00A60B62"/>
    <w:rsid w:val="00A649A1"/>
    <w:rsid w:val="00A71604"/>
    <w:rsid w:val="00A7190C"/>
    <w:rsid w:val="00A72426"/>
    <w:rsid w:val="00A724DF"/>
    <w:rsid w:val="00A735D1"/>
    <w:rsid w:val="00A73B7F"/>
    <w:rsid w:val="00A8021D"/>
    <w:rsid w:val="00A87FDB"/>
    <w:rsid w:val="00A91478"/>
    <w:rsid w:val="00A946D1"/>
    <w:rsid w:val="00AA018B"/>
    <w:rsid w:val="00AB1AB9"/>
    <w:rsid w:val="00AB1BA7"/>
    <w:rsid w:val="00AB257F"/>
    <w:rsid w:val="00AB2F3D"/>
    <w:rsid w:val="00AB5A4E"/>
    <w:rsid w:val="00AC0880"/>
    <w:rsid w:val="00AC3456"/>
    <w:rsid w:val="00AC375B"/>
    <w:rsid w:val="00AD00FB"/>
    <w:rsid w:val="00AD3356"/>
    <w:rsid w:val="00AD5B1E"/>
    <w:rsid w:val="00AF1C49"/>
    <w:rsid w:val="00AF51F3"/>
    <w:rsid w:val="00B06AE8"/>
    <w:rsid w:val="00B1094D"/>
    <w:rsid w:val="00B10E54"/>
    <w:rsid w:val="00B11B89"/>
    <w:rsid w:val="00B3290D"/>
    <w:rsid w:val="00B341F6"/>
    <w:rsid w:val="00B375FA"/>
    <w:rsid w:val="00B418AB"/>
    <w:rsid w:val="00B43FF7"/>
    <w:rsid w:val="00B51076"/>
    <w:rsid w:val="00B54189"/>
    <w:rsid w:val="00B61215"/>
    <w:rsid w:val="00B72E50"/>
    <w:rsid w:val="00B77743"/>
    <w:rsid w:val="00B813F0"/>
    <w:rsid w:val="00B83DE4"/>
    <w:rsid w:val="00B849A1"/>
    <w:rsid w:val="00B84AB9"/>
    <w:rsid w:val="00B84DAD"/>
    <w:rsid w:val="00B85494"/>
    <w:rsid w:val="00B87895"/>
    <w:rsid w:val="00B9361D"/>
    <w:rsid w:val="00BA1D99"/>
    <w:rsid w:val="00BA3D30"/>
    <w:rsid w:val="00BA4735"/>
    <w:rsid w:val="00BA6C6A"/>
    <w:rsid w:val="00BA7528"/>
    <w:rsid w:val="00BB0E89"/>
    <w:rsid w:val="00BB1AFE"/>
    <w:rsid w:val="00BB2107"/>
    <w:rsid w:val="00BB3F66"/>
    <w:rsid w:val="00BB442D"/>
    <w:rsid w:val="00BB71B2"/>
    <w:rsid w:val="00BB78F2"/>
    <w:rsid w:val="00BB7F4A"/>
    <w:rsid w:val="00BC3998"/>
    <w:rsid w:val="00BC586D"/>
    <w:rsid w:val="00BD6E2E"/>
    <w:rsid w:val="00BD7302"/>
    <w:rsid w:val="00BE2446"/>
    <w:rsid w:val="00BE3D16"/>
    <w:rsid w:val="00BF02E8"/>
    <w:rsid w:val="00BF0FEC"/>
    <w:rsid w:val="00BF15FF"/>
    <w:rsid w:val="00BF19CE"/>
    <w:rsid w:val="00BF21B9"/>
    <w:rsid w:val="00BF3A1C"/>
    <w:rsid w:val="00C012CE"/>
    <w:rsid w:val="00C13AD1"/>
    <w:rsid w:val="00C15032"/>
    <w:rsid w:val="00C16700"/>
    <w:rsid w:val="00C30B1B"/>
    <w:rsid w:val="00C3245D"/>
    <w:rsid w:val="00C4450D"/>
    <w:rsid w:val="00C505C6"/>
    <w:rsid w:val="00C50957"/>
    <w:rsid w:val="00C54629"/>
    <w:rsid w:val="00C567BA"/>
    <w:rsid w:val="00C56AF6"/>
    <w:rsid w:val="00C56C8A"/>
    <w:rsid w:val="00C57EDC"/>
    <w:rsid w:val="00C632CC"/>
    <w:rsid w:val="00C71480"/>
    <w:rsid w:val="00C744FC"/>
    <w:rsid w:val="00C82702"/>
    <w:rsid w:val="00C872B1"/>
    <w:rsid w:val="00C87E0B"/>
    <w:rsid w:val="00CA0E33"/>
    <w:rsid w:val="00CA5A4D"/>
    <w:rsid w:val="00CA628A"/>
    <w:rsid w:val="00CA77DE"/>
    <w:rsid w:val="00CB0843"/>
    <w:rsid w:val="00CB593A"/>
    <w:rsid w:val="00CC00B5"/>
    <w:rsid w:val="00CC0F9F"/>
    <w:rsid w:val="00CC389C"/>
    <w:rsid w:val="00CC6931"/>
    <w:rsid w:val="00CD1549"/>
    <w:rsid w:val="00CD39DE"/>
    <w:rsid w:val="00CD402B"/>
    <w:rsid w:val="00CD6BFF"/>
    <w:rsid w:val="00CE0588"/>
    <w:rsid w:val="00CE19F5"/>
    <w:rsid w:val="00CE3A2B"/>
    <w:rsid w:val="00CE653C"/>
    <w:rsid w:val="00CF4B2F"/>
    <w:rsid w:val="00D008DF"/>
    <w:rsid w:val="00D00D72"/>
    <w:rsid w:val="00D11085"/>
    <w:rsid w:val="00D1395D"/>
    <w:rsid w:val="00D1627B"/>
    <w:rsid w:val="00D1648A"/>
    <w:rsid w:val="00D21235"/>
    <w:rsid w:val="00D2660C"/>
    <w:rsid w:val="00D31F46"/>
    <w:rsid w:val="00D3759A"/>
    <w:rsid w:val="00D37FB4"/>
    <w:rsid w:val="00D41909"/>
    <w:rsid w:val="00D44FFA"/>
    <w:rsid w:val="00D47BCD"/>
    <w:rsid w:val="00D625EA"/>
    <w:rsid w:val="00D62886"/>
    <w:rsid w:val="00D62D17"/>
    <w:rsid w:val="00D67819"/>
    <w:rsid w:val="00D7037C"/>
    <w:rsid w:val="00D7104C"/>
    <w:rsid w:val="00D72DAB"/>
    <w:rsid w:val="00D77B7F"/>
    <w:rsid w:val="00D97588"/>
    <w:rsid w:val="00DA025D"/>
    <w:rsid w:val="00DA43CE"/>
    <w:rsid w:val="00DA6E39"/>
    <w:rsid w:val="00DB0345"/>
    <w:rsid w:val="00DB283D"/>
    <w:rsid w:val="00DB49A8"/>
    <w:rsid w:val="00DC08F8"/>
    <w:rsid w:val="00DD01DB"/>
    <w:rsid w:val="00DD2264"/>
    <w:rsid w:val="00DD25F1"/>
    <w:rsid w:val="00DE5760"/>
    <w:rsid w:val="00DF2F94"/>
    <w:rsid w:val="00DF4DE1"/>
    <w:rsid w:val="00E0003F"/>
    <w:rsid w:val="00E01C0D"/>
    <w:rsid w:val="00E0298F"/>
    <w:rsid w:val="00E02E3F"/>
    <w:rsid w:val="00E0540D"/>
    <w:rsid w:val="00E15D9A"/>
    <w:rsid w:val="00E26C49"/>
    <w:rsid w:val="00E37BE6"/>
    <w:rsid w:val="00E40527"/>
    <w:rsid w:val="00E47BB7"/>
    <w:rsid w:val="00E517CF"/>
    <w:rsid w:val="00E52DC3"/>
    <w:rsid w:val="00E60509"/>
    <w:rsid w:val="00E61B6C"/>
    <w:rsid w:val="00E7317F"/>
    <w:rsid w:val="00E77FB4"/>
    <w:rsid w:val="00E811AB"/>
    <w:rsid w:val="00E836A3"/>
    <w:rsid w:val="00E83B7B"/>
    <w:rsid w:val="00E94936"/>
    <w:rsid w:val="00E97B59"/>
    <w:rsid w:val="00EB4838"/>
    <w:rsid w:val="00EB6A61"/>
    <w:rsid w:val="00EB794A"/>
    <w:rsid w:val="00EB7C78"/>
    <w:rsid w:val="00EC0E6F"/>
    <w:rsid w:val="00EC4689"/>
    <w:rsid w:val="00EC7AD0"/>
    <w:rsid w:val="00ED1ACE"/>
    <w:rsid w:val="00ED2D33"/>
    <w:rsid w:val="00ED57B4"/>
    <w:rsid w:val="00EE0EA0"/>
    <w:rsid w:val="00EE2133"/>
    <w:rsid w:val="00EE3E54"/>
    <w:rsid w:val="00F017BC"/>
    <w:rsid w:val="00F14B43"/>
    <w:rsid w:val="00F1741F"/>
    <w:rsid w:val="00F21B2E"/>
    <w:rsid w:val="00F25257"/>
    <w:rsid w:val="00F258CD"/>
    <w:rsid w:val="00F3051B"/>
    <w:rsid w:val="00F3308F"/>
    <w:rsid w:val="00F45AE5"/>
    <w:rsid w:val="00F4634D"/>
    <w:rsid w:val="00F4667E"/>
    <w:rsid w:val="00F47097"/>
    <w:rsid w:val="00F50FAC"/>
    <w:rsid w:val="00F52143"/>
    <w:rsid w:val="00F61217"/>
    <w:rsid w:val="00F6185F"/>
    <w:rsid w:val="00F638E1"/>
    <w:rsid w:val="00F642F1"/>
    <w:rsid w:val="00F65728"/>
    <w:rsid w:val="00F70E41"/>
    <w:rsid w:val="00F73628"/>
    <w:rsid w:val="00F737BB"/>
    <w:rsid w:val="00F804C4"/>
    <w:rsid w:val="00F80F0E"/>
    <w:rsid w:val="00F83333"/>
    <w:rsid w:val="00F84698"/>
    <w:rsid w:val="00F87182"/>
    <w:rsid w:val="00F87D6F"/>
    <w:rsid w:val="00F927DB"/>
    <w:rsid w:val="00F93D94"/>
    <w:rsid w:val="00F95A5F"/>
    <w:rsid w:val="00F97254"/>
    <w:rsid w:val="00FA2130"/>
    <w:rsid w:val="00FA4267"/>
    <w:rsid w:val="00FA5F06"/>
    <w:rsid w:val="00FB491A"/>
    <w:rsid w:val="00FB49FF"/>
    <w:rsid w:val="00FC0A70"/>
    <w:rsid w:val="00FC2058"/>
    <w:rsid w:val="00FC2318"/>
    <w:rsid w:val="00FC26E2"/>
    <w:rsid w:val="00FD4D0A"/>
    <w:rsid w:val="00FD750D"/>
    <w:rsid w:val="00FD7870"/>
    <w:rsid w:val="00FE0D1E"/>
    <w:rsid w:val="00FE3B6D"/>
    <w:rsid w:val="00FE5162"/>
    <w:rsid w:val="00FE65C1"/>
    <w:rsid w:val="00FF64E9"/>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4F6EC2"/>
    <w:pPr>
      <w:spacing w:after="0" w:line="240" w:lineRule="auto"/>
    </w:pPr>
  </w:style>
  <w:style w:type="character" w:styleId="FollowedHyperlink">
    <w:name w:val="FollowedHyperlink"/>
    <w:basedOn w:val="DefaultParagraphFont"/>
    <w:uiPriority w:val="99"/>
    <w:semiHidden/>
    <w:unhideWhenUsed/>
    <w:rsid w:val="008666C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13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image" Target="media/image14.emf"/><Relationship Id="rId39" Type="http://schemas.microsoft.com/office/2011/relationships/people" Target="people.xml"/><Relationship Id="rId21" Type="http://schemas.openxmlformats.org/officeDocument/2006/relationships/image" Target="media/image9.emf"/><Relationship Id="rId34" Type="http://schemas.openxmlformats.org/officeDocument/2006/relationships/hyperlink" Target="https://data.calgary.ca/Transportation-Transit/Calgary-Bikeways/jjqk-9b73"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hyperlink" Target="https://data.calgary.ca/Transportation-Transit/Street-Centreline/4dx8-rtm5"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8.emf"/><Relationship Id="rId29" Type="http://schemas.openxmlformats.org/officeDocument/2006/relationships/hyperlink" Target="https://opendata.vancouver.ca/explore/dataset/public-streets/information/?location=16,49.24772,-123.1916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32" Type="http://schemas.openxmlformats.org/officeDocument/2006/relationships/hyperlink" Target="https://www.calgary.ca/planning/transportation/road-classification.html" TargetMode="External"/><Relationship Id="rId37" Type="http://schemas.openxmlformats.org/officeDocument/2006/relationships/hyperlink" Target="https://open.toronto.ca/dataset/cycling-network/"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hyperlink" Target="https://open.toronto.ca/dataset/toronto-centreline-tcl/" TargetMode="External"/><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hyperlink" Target="https://opendata.vancouver.ca/explore/dataset/bikeways/informatio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hyperlink" Target="https://opendata.vancouver.ca/explore/dataset/lanes/information/?location=15,49.24423,-123.1524" TargetMode="External"/><Relationship Id="rId35" Type="http://schemas.openxmlformats.org/officeDocument/2006/relationships/hyperlink" Target="https://data.calgary.ca/Recreation-and-Culture/Parks-Pathways/qndb-27qm"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4</TotalTime>
  <Pages>37</Pages>
  <Words>26010</Words>
  <Characters>148262</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Richard Wen</cp:lastModifiedBy>
  <cp:revision>221</cp:revision>
  <cp:lastPrinted>2023-08-14T18:22:00Z</cp:lastPrinted>
  <dcterms:created xsi:type="dcterms:W3CDTF">2023-08-17T14:37:00Z</dcterms:created>
  <dcterms:modified xsi:type="dcterms:W3CDTF">2024-05-19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AGyHg6N9"/&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